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257E4CF0" w:rsidR="004F072C" w:rsidRPr="00A10451" w:rsidRDefault="007C6D6D" w:rsidP="002B55CD">
      <w:pPr>
        <w:ind w:right="-2"/>
        <w:jc w:val="center"/>
        <w:rPr>
          <w:rFonts w:cs="David"/>
          <w:sz w:val="48"/>
          <w:szCs w:val="48"/>
        </w:rPr>
      </w:pPr>
      <w:bookmarkStart w:id="3" w:name="OLE_LINK184"/>
      <w:bookmarkStart w:id="4"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r w:rsidR="00666877">
        <w:rPr>
          <w:rFonts w:cs="David"/>
          <w:sz w:val="48"/>
          <w:szCs w:val="48"/>
        </w:rPr>
        <w:t xml:space="preserve">and </w:t>
      </w:r>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ins w:id="5" w:author="Idit Balachsan" w:date="2019-11-13T11:48:00Z">
        <w:r w:rsidR="000219E3">
          <w:rPr>
            <w:rFonts w:cs="David"/>
            <w:sz w:val="48"/>
            <w:szCs w:val="48"/>
          </w:rPr>
          <w:t xml:space="preserve">point </w:t>
        </w:r>
      </w:ins>
      <w:del w:id="6" w:author="Idit Balachsan" w:date="2019-11-13T11:48:00Z">
        <w:r w:rsidR="00171C12" w:rsidDel="00696BD9">
          <w:rPr>
            <w:rFonts w:cs="David"/>
            <w:sz w:val="48"/>
            <w:szCs w:val="48"/>
          </w:rPr>
          <w:delText>and its</w:delText>
        </w:r>
        <w:r w:rsidR="00427108" w:rsidDel="00696BD9">
          <w:rPr>
            <w:rFonts w:cs="David"/>
            <w:sz w:val="48"/>
            <w:szCs w:val="48"/>
          </w:rPr>
          <w:delText xml:space="preserve"> </w:delText>
        </w:r>
      </w:del>
      <w:r w:rsidR="00171C12">
        <w:rPr>
          <w:rFonts w:cs="David"/>
          <w:sz w:val="48"/>
          <w:szCs w:val="48"/>
        </w:rPr>
        <w:t>sources</w:t>
      </w:r>
    </w:p>
    <w:bookmarkEnd w:id="3"/>
    <w:bookmarkEnd w:id="4"/>
    <w:p w14:paraId="3E533FF5" w14:textId="6978BF9A" w:rsidR="00682A94" w:rsidRPr="00A10451" w:rsidRDefault="00682A94" w:rsidP="00E87BA7">
      <w:pPr>
        <w:ind w:right="-2"/>
        <w:jc w:val="center"/>
        <w:rPr>
          <w:rFonts w:cs="David"/>
        </w:rPr>
      </w:pPr>
    </w:p>
    <w:p w14:paraId="0810E7CF" w14:textId="1EB7FEAE"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666877">
        <w:rPr>
          <w:rFonts w:cs="David" w:hint="cs"/>
          <w:color w:val="000000" w:themeColor="text1"/>
          <w:sz w:val="28"/>
          <w:szCs w:val="28"/>
          <w:rtl/>
        </w:rPr>
        <w:t>ו</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C12F18">
        <w:rPr>
          <w:rFonts w:cs="David" w:hint="cs"/>
          <w:color w:val="000000" w:themeColor="text1"/>
          <w:sz w:val="28"/>
          <w:szCs w:val="28"/>
          <w:rtl/>
        </w:rPr>
        <w:t>מדויק</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ins w:id="7" w:author="Idit Balachsan" w:date="2019-11-13T11:48:00Z">
        <w:r w:rsidR="000219E3">
          <w:rPr>
            <w:rFonts w:cs="David" w:hint="cs"/>
            <w:color w:val="000000" w:themeColor="text1"/>
            <w:sz w:val="28"/>
            <w:szCs w:val="28"/>
            <w:rtl/>
          </w:rPr>
          <w:t xml:space="preserve">מקורות </w:t>
        </w:r>
      </w:ins>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w:t>
      </w:r>
      <w:del w:id="8" w:author="Idit Balachsan" w:date="2019-11-13T11:48:00Z">
        <w:r w:rsidR="00171C12" w:rsidDel="000219E3">
          <w:rPr>
            <w:rFonts w:cs="David" w:hint="cs"/>
            <w:color w:val="000000" w:themeColor="text1"/>
            <w:sz w:val="28"/>
            <w:szCs w:val="28"/>
            <w:rtl/>
          </w:rPr>
          <w:delText>ומקורותיו</w:delText>
        </w:r>
      </w:del>
      <w:ins w:id="9" w:author="Idit Balachsan" w:date="2019-11-13T11:48:00Z">
        <w:r w:rsidR="000219E3">
          <w:rPr>
            <w:rFonts w:cs="David" w:hint="cs"/>
            <w:color w:val="000000" w:themeColor="text1"/>
            <w:sz w:val="28"/>
            <w:szCs w:val="28"/>
            <w:rtl/>
          </w:rPr>
          <w:t>נקודתיים</w:t>
        </w:r>
      </w:ins>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10" w:name="OLE_LINK1"/>
      <w:bookmarkStart w:id="11" w:name="OLE_LINK2"/>
      <w:r w:rsidR="00F0519B" w:rsidRPr="00A10451">
        <w:rPr>
          <w:rFonts w:cs="David" w:hint="cs"/>
        </w:rPr>
        <w:t xml:space="preserve"> </w:t>
      </w:r>
      <w:r w:rsidRPr="00A10451">
        <w:rPr>
          <w:rFonts w:cs="David" w:hint="cs"/>
        </w:rPr>
        <w:t xml:space="preserve">Associate Professor </w:t>
      </w:r>
      <w:bookmarkStart w:id="12" w:name="OLE_LINK186"/>
      <w:bookmarkStart w:id="13" w:name="OLE_LINK187"/>
      <w:bookmarkEnd w:id="10"/>
      <w:bookmarkEnd w:id="11"/>
      <w:r w:rsidRPr="00A10451">
        <w:rPr>
          <w:rFonts w:cs="David" w:hint="cs"/>
        </w:rPr>
        <w:t xml:space="preserve">Barak </w:t>
      </w:r>
      <w:proofErr w:type="spellStart"/>
      <w:r w:rsidRPr="00A10451">
        <w:rPr>
          <w:rFonts w:cs="David" w:hint="cs"/>
        </w:rPr>
        <w:t>Fishbain</w:t>
      </w:r>
      <w:bookmarkEnd w:id="12"/>
      <w:bookmarkEnd w:id="13"/>
      <w:proofErr w:type="spellEnd"/>
      <w:r w:rsidR="00902D52" w:rsidRPr="00A10451">
        <w:rPr>
          <w:rFonts w:cs="David" w:hint="cs"/>
        </w:rPr>
        <w:t xml:space="preserve">, </w:t>
      </w:r>
      <w:r w:rsidRPr="00A10451">
        <w:rPr>
          <w:rFonts w:cs="David" w:hint="cs"/>
        </w:rPr>
        <w:t xml:space="preserve">Associate Professor </w:t>
      </w:r>
      <w:bookmarkStart w:id="14" w:name="OLE_LINK188"/>
      <w:bookmarkStart w:id="15" w:name="OLE_LINK189"/>
      <w:r w:rsidRPr="00A10451">
        <w:rPr>
          <w:rFonts w:cs="David" w:hint="cs"/>
        </w:rPr>
        <w:t>Shai Kendler</w:t>
      </w:r>
      <w:bookmarkEnd w:id="14"/>
      <w:bookmarkEnd w:id="15"/>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2107E184" w14:textId="77777777" w:rsidR="00D1611A" w:rsidRDefault="00D1611A" w:rsidP="00E87BA7">
      <w:pPr>
        <w:ind w:right="-2"/>
        <w:rPr>
          <w:rFonts w:cs="David"/>
        </w:rPr>
        <w:sectPr w:rsidR="00D1611A" w:rsidSect="00D1611A">
          <w:headerReference w:type="even" r:id="rId9"/>
          <w:pgSz w:w="11906" w:h="16838"/>
          <w:pgMar w:top="1440" w:right="1418" w:bottom="1440" w:left="1418" w:header="709" w:footer="709" w:gutter="0"/>
          <w:cols w:space="708"/>
          <w:bidi/>
          <w:rtlGutter/>
          <w:docGrid w:linePitch="360"/>
        </w:sectPr>
      </w:pPr>
    </w:p>
    <w:p w14:paraId="4F6DA60F" w14:textId="0FC55984"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2DF7F9AB" w:rsidR="00E34EA0" w:rsidRPr="00CD72F7" w:rsidRDefault="006C67B2" w:rsidP="00AF0BDF">
      <w:pPr>
        <w:ind w:right="-2"/>
        <w:rPr>
          <w:rFonts w:cs="David"/>
          <w:color w:val="000000" w:themeColor="text1"/>
        </w:rPr>
      </w:pPr>
      <w:bookmarkStart w:id="16" w:name="OLE_LINK118"/>
      <w:bookmarkStart w:id="17" w:name="OLE_LINK119"/>
      <w:bookmarkStart w:id="18" w:name="OLE_LINK183"/>
      <w:bookmarkStart w:id="19" w:name="OLE_LINK182"/>
      <w:r w:rsidRPr="00C93CAE">
        <w:rPr>
          <w:rFonts w:cs="David"/>
          <w:color w:val="000000" w:themeColor="text1"/>
        </w:rPr>
        <w:t xml:space="preserve">Adequate monitoring of ambient air pollution is needed </w:t>
      </w:r>
      <w:ins w:id="20" w:author="Idit Balachsan" w:date="2019-11-21T12:08:00Z">
        <w:r w:rsidR="0079199C">
          <w:rPr>
            <w:rFonts w:cs="David"/>
            <w:color w:val="000000" w:themeColor="text1"/>
          </w:rPr>
          <w:t>for</w:t>
        </w:r>
      </w:ins>
      <w:r w:rsidRPr="00C93CAE">
        <w:rPr>
          <w:rFonts w:cs="David"/>
          <w:color w:val="000000" w:themeColor="text1"/>
        </w:rPr>
        <w:t xml:space="preserve"> prevent</w:t>
      </w:r>
      <w:ins w:id="21" w:author="Idit Balachsan" w:date="2019-11-21T12:08:00Z">
        <w:r w:rsidR="0079199C">
          <w:rPr>
            <w:rFonts w:cs="David"/>
            <w:color w:val="000000" w:themeColor="text1"/>
          </w:rPr>
          <w:t>ing</w:t>
        </w:r>
      </w:ins>
      <w:r w:rsidRPr="00C93CAE">
        <w:rPr>
          <w:rFonts w:cs="David"/>
          <w:color w:val="000000" w:themeColor="text1"/>
        </w:rPr>
        <w:t xml:space="preserve">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16"/>
      <w:bookmarkEnd w:id="17"/>
      <w:r w:rsidR="00CD72F7">
        <w:rPr>
          <w:rFonts w:cs="David"/>
          <w:color w:val="000000" w:themeColor="text1"/>
        </w:rPr>
        <w:t xml:space="preserve"> </w:t>
      </w:r>
      <w:r w:rsidR="00E3616C" w:rsidRPr="00C61461">
        <w:rPr>
          <w:rFonts w:cs="David" w:hint="cs"/>
          <w:color w:val="000000" w:themeColor="text1"/>
        </w:rPr>
        <w:t xml:space="preserve">The following proposal </w:t>
      </w:r>
      <w:bookmarkStart w:id="22" w:name="OLE_LINK164"/>
      <w:bookmarkStart w:id="23" w:name="OLE_LINK165"/>
      <w:r w:rsidR="00582174">
        <w:rPr>
          <w:rFonts w:cs="David"/>
          <w:color w:val="000000" w:themeColor="text1"/>
        </w:rPr>
        <w:t>offers</w:t>
      </w:r>
      <w:r w:rsidR="00E3616C" w:rsidRPr="00C61461">
        <w:rPr>
          <w:rFonts w:cs="David" w:hint="cs"/>
          <w:color w:val="000000" w:themeColor="text1"/>
        </w:rPr>
        <w:t xml:space="preserve"> </w:t>
      </w:r>
      <w:bookmarkEnd w:id="22"/>
      <w:bookmarkEnd w:id="23"/>
      <w:r w:rsidR="00137494">
        <w:rPr>
          <w:rFonts w:cs="David"/>
          <w:color w:val="000000" w:themeColor="text1"/>
        </w:rPr>
        <w:t>to investigate the theoretical and practical aspects</w:t>
      </w:r>
      <w:r w:rsidR="001A4C4B" w:rsidRPr="001A4C4B">
        <w:rPr>
          <w:rFonts w:cs="David" w:hint="cs"/>
          <w:color w:val="000000" w:themeColor="text1"/>
        </w:rPr>
        <w:t xml:space="preserve"> </w:t>
      </w:r>
      <w:r w:rsidR="001A4C4B">
        <w:rPr>
          <w:rFonts w:cs="David"/>
          <w:color w:val="000000" w:themeColor="text1"/>
        </w:rPr>
        <w:t xml:space="preserve">of </w:t>
      </w:r>
      <w:r w:rsidR="001A4C4B" w:rsidRPr="00C61461">
        <w:rPr>
          <w:rFonts w:cs="David" w:hint="cs"/>
          <w:color w:val="000000" w:themeColor="text1"/>
        </w:rPr>
        <w:t xml:space="preserve">the deployment of </w:t>
      </w:r>
      <w:r w:rsidR="001A4C4B" w:rsidRPr="00C61461">
        <w:rPr>
          <w:rFonts w:cs="David"/>
          <w:color w:val="000000" w:themeColor="text1"/>
        </w:rPr>
        <w:t>WDESN</w:t>
      </w:r>
      <w:r w:rsidR="001A4C4B">
        <w:rPr>
          <w:rFonts w:cs="David"/>
          <w:color w:val="000000" w:themeColor="text1"/>
        </w:rPr>
        <w:t xml:space="preserve"> in a site with complex sources’ configuration and changing weather conditions</w:t>
      </w:r>
      <w:r w:rsidR="00AF0BDF">
        <w:rPr>
          <w:rFonts w:cs="David"/>
          <w:color w:val="000000" w:themeColor="text1"/>
        </w:rPr>
        <w:t xml:space="preserve">, </w:t>
      </w:r>
      <w:r w:rsidR="00137494">
        <w:rPr>
          <w:rFonts w:cs="David"/>
          <w:color w:val="000000" w:themeColor="text1"/>
        </w:rPr>
        <w:t xml:space="preserve">through </w:t>
      </w:r>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DB7B15">
        <w:rPr>
          <w:rFonts w:cs="David"/>
          <w:color w:val="000000" w:themeColor="text1"/>
        </w:rPr>
        <w:t xml:space="preserve">dispersion </w:t>
      </w:r>
      <w:r w:rsidR="00EC3A76">
        <w:rPr>
          <w:rFonts w:cs="David"/>
          <w:color w:val="000000" w:themeColor="text1"/>
        </w:rPr>
        <w:t>model</w:t>
      </w:r>
      <w:r w:rsidR="00AF0BDF">
        <w:rPr>
          <w:rFonts w:cs="David"/>
          <w:color w:val="000000" w:themeColor="text1"/>
        </w:rPr>
        <w:t xml:space="preserve">. </w:t>
      </w:r>
      <w:r w:rsidR="004A788B">
        <w:rPr>
          <w:rFonts w:cs="David"/>
          <w:color w:val="000000" w:themeColor="text1"/>
        </w:rPr>
        <w:t>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r w:rsidR="00137494">
        <w:rPr>
          <w:rFonts w:cs="David"/>
          <w:color w:val="000000" w:themeColor="text1"/>
        </w:rPr>
        <w:t xml:space="preserve">n algorithm </w:t>
      </w:r>
      <w:r w:rsidR="00E3616C" w:rsidRPr="00C61461">
        <w:rPr>
          <w:rFonts w:cs="David"/>
          <w:color w:val="000000" w:themeColor="text1"/>
        </w:rPr>
        <w:t>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137494">
        <w:t>The task in hand is very complex and in order to accomplish it successfully, three</w:t>
      </w:r>
      <w:r w:rsidR="00137494">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and emission patterns.</w:t>
      </w:r>
      <w:r w:rsidR="00DE061E">
        <w:rPr>
          <w:rFonts w:cs="David"/>
          <w:color w:val="000000" w:themeColor="text1"/>
        </w:rPr>
        <w:t xml:space="preserve"> </w:t>
      </w:r>
      <w:r w:rsidR="00C545F0">
        <w:rPr>
          <w:rFonts w:cs="David"/>
          <w:color w:val="000000"/>
        </w:rPr>
        <w:t xml:space="preserve">An initial </w:t>
      </w:r>
      <w:r w:rsidR="00EE47F6">
        <w:rPr>
          <w:rFonts w:cs="David"/>
          <w:color w:val="000000"/>
        </w:rPr>
        <w:t>simulation set</w:t>
      </w:r>
      <w:r w:rsidR="00B30F94">
        <w:rPr>
          <w:rFonts w:cs="David"/>
          <w:color w:val="000000"/>
        </w:rPr>
        <w:t>up</w:t>
      </w:r>
      <w:r w:rsidR="00EE47F6">
        <w:rPr>
          <w:rFonts w:cs="David"/>
          <w:color w:val="000000"/>
        </w:rPr>
        <w:t xml:space="preserve">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related to the maximization</w:t>
      </w:r>
      <w:r w:rsidR="00DB3730">
        <w:rPr>
          <w:rFonts w:cs="David"/>
          <w:color w:val="000000"/>
        </w:rPr>
        <w:softHyphen/>
      </w:r>
      <w:r w:rsidR="00365991">
        <w:rPr>
          <w:rFonts w:cs="David"/>
          <w:color w:val="000000"/>
        </w:rPr>
        <w:t xml:space="preserve"> of the PED values, and real-world test cases. </w:t>
      </w:r>
    </w:p>
    <w:bookmarkEnd w:id="19" w:displacedByCustomXml="next"/>
    <w:bookmarkEnd w:id="18" w:displacedByCustomXml="next"/>
    <w:sdt>
      <w:sdtPr>
        <w:rPr>
          <w:rFonts w:eastAsia="Times New Roman" w:hint="cs"/>
          <w:sz w:val="24"/>
          <w:szCs w:val="24"/>
        </w:rPr>
        <w:id w:val="948514459"/>
        <w:docPartObj>
          <w:docPartGallery w:val="Table of Contents"/>
          <w:docPartUnique/>
        </w:docPartObj>
      </w:sdtPr>
      <w:sdtEndPr>
        <w:rPr>
          <w:rFonts w:ascii="David" w:hAnsi="David" w:cs="David"/>
          <w:b w:val="0"/>
          <w:bCs w:val="0"/>
          <w:noProof/>
          <w:color w:val="auto"/>
          <w:lang w:bidi="he-IL"/>
        </w:rPr>
      </w:sdtEndPr>
      <w:sdtContent>
        <w:p w14:paraId="24DDFB19" w14:textId="022EC984" w:rsidR="00EF1A3E" w:rsidRPr="007C6278" w:rsidRDefault="00EF1A3E" w:rsidP="007C6278">
          <w:pPr>
            <w:pStyle w:val="TOCHeading"/>
            <w:numPr>
              <w:ilvl w:val="0"/>
              <w:numId w:val="0"/>
            </w:numPr>
            <w:rPr>
              <w:rFonts w:ascii="David" w:hAnsi="David" w:cs="David" w:hint="cs"/>
              <w:bCs w:val="0"/>
              <w:color w:val="000000" w:themeColor="text1"/>
              <w:szCs w:val="32"/>
              <w:lang w:bidi="he-IL"/>
            </w:rPr>
          </w:pPr>
          <w:r w:rsidRPr="007C6278">
            <w:rPr>
              <w:rFonts w:ascii="David" w:hAnsi="David" w:cs="David" w:hint="cs"/>
              <w:bCs w:val="0"/>
              <w:color w:val="000000" w:themeColor="text1"/>
              <w:szCs w:val="32"/>
              <w:lang w:bidi="he-IL"/>
            </w:rPr>
            <w:t>Table of Contents</w:t>
          </w:r>
        </w:p>
        <w:p w14:paraId="56A6E8D1" w14:textId="62429954" w:rsidR="0089641E" w:rsidRPr="007C6278" w:rsidRDefault="0089641E" w:rsidP="007C6278">
          <w:pPr>
            <w:spacing w:line="240" w:lineRule="auto"/>
            <w:jc w:val="left"/>
            <w:rPr>
              <w:rFonts w:cs="David" w:hint="cs"/>
            </w:rPr>
          </w:pPr>
        </w:p>
        <w:p w14:paraId="60FF5552" w14:textId="7A30500B" w:rsidR="00AF1489" w:rsidRPr="007C6278" w:rsidRDefault="00EF1A3E" w:rsidP="007C6278">
          <w:pPr>
            <w:pStyle w:val="TOC1"/>
            <w:rPr>
              <w:rFonts w:eastAsiaTheme="minorEastAsia" w:hint="cs"/>
              <w:noProof/>
              <w:sz w:val="28"/>
              <w:szCs w:val="28"/>
              <w:rtl/>
            </w:rPr>
          </w:pPr>
          <w:r w:rsidRPr="007C6278">
            <w:rPr>
              <w:rFonts w:hint="cs"/>
              <w:sz w:val="20"/>
              <w:szCs w:val="20"/>
            </w:rPr>
            <w:fldChar w:fldCharType="begin"/>
          </w:r>
          <w:r w:rsidRPr="007C6278">
            <w:rPr>
              <w:rFonts w:hint="cs"/>
              <w:sz w:val="20"/>
              <w:szCs w:val="20"/>
            </w:rPr>
            <w:instrText xml:space="preserve"> TOC \o "1-3" \h \z \u </w:instrText>
          </w:r>
          <w:r w:rsidRPr="007C6278">
            <w:rPr>
              <w:rFonts w:hint="cs"/>
              <w:sz w:val="20"/>
              <w:szCs w:val="20"/>
            </w:rPr>
            <w:fldChar w:fldCharType="separate"/>
          </w:r>
          <w:hyperlink w:anchor="_Toc31024274" w:history="1">
            <w:r w:rsidR="00AF1489" w:rsidRPr="007C6278">
              <w:rPr>
                <w:rStyle w:val="Hyperlink"/>
                <w:rFonts w:ascii="David" w:eastAsiaTheme="minorHAnsi" w:hAnsi="David" w:cs="David" w:hint="cs"/>
                <w:i w:val="0"/>
                <w:iCs w:val="0"/>
                <w:noProof/>
              </w:rPr>
              <w:t>1</w:t>
            </w:r>
            <w:r w:rsidR="00AF1489" w:rsidRPr="007C6278">
              <w:rPr>
                <w:rFonts w:eastAsiaTheme="minorEastAsia" w:hint="cs"/>
                <w:noProof/>
                <w:sz w:val="28"/>
                <w:szCs w:val="28"/>
                <w:rtl/>
              </w:rPr>
              <w:tab/>
            </w:r>
            <w:r w:rsidR="00AF1489" w:rsidRPr="007C6278">
              <w:rPr>
                <w:rStyle w:val="Hyperlink"/>
                <w:rFonts w:ascii="David" w:hAnsi="David" w:cs="David" w:hint="cs"/>
                <w:i w:val="0"/>
                <w:iCs w:val="0"/>
                <w:noProof/>
              </w:rPr>
              <w:t>Introduction</w:t>
            </w:r>
            <w:r w:rsidR="00AF1489" w:rsidRPr="007C6278">
              <w:rPr>
                <w:rFonts w:hint="cs"/>
                <w:noProof/>
                <w:webHidden/>
                <w:sz w:val="28"/>
                <w:szCs w:val="28"/>
                <w:rtl/>
              </w:rPr>
              <w:tab/>
            </w:r>
            <w:r w:rsidR="00AF1489" w:rsidRPr="007C6278">
              <w:rPr>
                <w:rFonts w:hint="cs"/>
                <w:noProof/>
                <w:webHidden/>
                <w:sz w:val="28"/>
                <w:szCs w:val="28"/>
                <w:rtl/>
              </w:rPr>
              <w:fldChar w:fldCharType="begin"/>
            </w:r>
            <w:r w:rsidR="00AF1489" w:rsidRPr="007C6278">
              <w:rPr>
                <w:rFonts w:hint="cs"/>
                <w:noProof/>
                <w:webHidden/>
                <w:sz w:val="28"/>
                <w:szCs w:val="28"/>
                <w:rtl/>
              </w:rPr>
              <w:instrText xml:space="preserve"> </w:instrText>
            </w:r>
            <w:r w:rsidR="00AF1489" w:rsidRPr="007C6278">
              <w:rPr>
                <w:rFonts w:hint="cs"/>
                <w:noProof/>
                <w:webHidden/>
                <w:sz w:val="28"/>
                <w:szCs w:val="28"/>
              </w:rPr>
              <w:instrText>PAGEREF</w:instrText>
            </w:r>
            <w:r w:rsidR="00AF1489" w:rsidRPr="007C6278">
              <w:rPr>
                <w:rFonts w:hint="cs"/>
                <w:noProof/>
                <w:webHidden/>
                <w:sz w:val="28"/>
                <w:szCs w:val="28"/>
                <w:rtl/>
              </w:rPr>
              <w:instrText xml:space="preserve"> _</w:instrText>
            </w:r>
            <w:r w:rsidR="00AF1489" w:rsidRPr="007C6278">
              <w:rPr>
                <w:rFonts w:hint="cs"/>
                <w:noProof/>
                <w:webHidden/>
                <w:sz w:val="28"/>
                <w:szCs w:val="28"/>
              </w:rPr>
              <w:instrText>Toc31024274 \h</w:instrText>
            </w:r>
            <w:r w:rsidR="00AF1489" w:rsidRPr="007C6278">
              <w:rPr>
                <w:rFonts w:hint="cs"/>
                <w:noProof/>
                <w:webHidden/>
                <w:sz w:val="28"/>
                <w:szCs w:val="28"/>
                <w:rtl/>
              </w:rPr>
              <w:instrText xml:space="preserve"> </w:instrText>
            </w:r>
            <w:r w:rsidR="00AF1489" w:rsidRPr="007C6278">
              <w:rPr>
                <w:rFonts w:hint="cs"/>
                <w:noProof/>
                <w:webHidden/>
                <w:sz w:val="28"/>
                <w:szCs w:val="28"/>
                <w:rtl/>
              </w:rPr>
            </w:r>
            <w:r w:rsidR="00AF1489" w:rsidRPr="007C6278">
              <w:rPr>
                <w:rFonts w:hint="cs"/>
                <w:noProof/>
                <w:webHidden/>
                <w:sz w:val="28"/>
                <w:szCs w:val="28"/>
                <w:rtl/>
              </w:rPr>
              <w:fldChar w:fldCharType="separate"/>
            </w:r>
            <w:r w:rsidR="00AF1489" w:rsidRPr="007C6278">
              <w:rPr>
                <w:rFonts w:hint="cs"/>
                <w:noProof/>
                <w:webHidden/>
                <w:sz w:val="28"/>
                <w:szCs w:val="28"/>
                <w:rtl/>
              </w:rPr>
              <w:t>1</w:t>
            </w:r>
            <w:r w:rsidR="00AF1489" w:rsidRPr="007C6278">
              <w:rPr>
                <w:rFonts w:hint="cs"/>
                <w:noProof/>
                <w:webHidden/>
                <w:sz w:val="28"/>
                <w:szCs w:val="28"/>
                <w:rtl/>
              </w:rPr>
              <w:fldChar w:fldCharType="end"/>
            </w:r>
          </w:hyperlink>
        </w:p>
        <w:p w14:paraId="3E790D3F" w14:textId="0C38F411" w:rsidR="00AF1489" w:rsidRPr="007C6278" w:rsidRDefault="00AF1489" w:rsidP="007C6278">
          <w:pPr>
            <w:pStyle w:val="TOC2"/>
            <w:rPr>
              <w:rFonts w:eastAsiaTheme="minorEastAsia" w:hint="cs"/>
              <w:noProof/>
              <w:sz w:val="24"/>
              <w:szCs w:val="24"/>
              <w:rtl/>
            </w:rPr>
          </w:pPr>
          <w:hyperlink w:anchor="_Toc31024275" w:history="1">
            <w:r w:rsidRPr="007C6278">
              <w:rPr>
                <w:rStyle w:val="Hyperlink"/>
                <w:rFonts w:ascii="David" w:hAnsi="David" w:cs="David" w:hint="cs"/>
                <w:noProof/>
              </w:rPr>
              <w:t>1.1</w:t>
            </w:r>
            <w:r w:rsidRPr="007C6278">
              <w:rPr>
                <w:rFonts w:eastAsiaTheme="minorEastAsia" w:hint="cs"/>
                <w:noProof/>
                <w:sz w:val="24"/>
                <w:szCs w:val="24"/>
                <w:rtl/>
              </w:rPr>
              <w:tab/>
            </w:r>
            <w:r w:rsidRPr="007C6278">
              <w:rPr>
                <w:rStyle w:val="Hyperlink"/>
                <w:rFonts w:ascii="David" w:hAnsi="David" w:cs="David" w:hint="cs"/>
                <w:noProof/>
              </w:rPr>
              <w:t>Air pollu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w:t>
            </w:r>
            <w:r w:rsidRPr="007C6278">
              <w:rPr>
                <w:rFonts w:hint="cs"/>
                <w:noProof/>
                <w:webHidden/>
                <w:sz w:val="24"/>
                <w:szCs w:val="24"/>
                <w:rtl/>
              </w:rPr>
              <w:fldChar w:fldCharType="end"/>
            </w:r>
          </w:hyperlink>
        </w:p>
        <w:p w14:paraId="44FDF74A" w14:textId="7B045733" w:rsidR="00AF1489" w:rsidRPr="007C6278" w:rsidRDefault="00AF1489" w:rsidP="007C6278">
          <w:pPr>
            <w:pStyle w:val="TOC2"/>
            <w:rPr>
              <w:rFonts w:eastAsiaTheme="minorEastAsia" w:hint="cs"/>
              <w:noProof/>
              <w:sz w:val="24"/>
              <w:szCs w:val="24"/>
              <w:rtl/>
            </w:rPr>
          </w:pPr>
          <w:hyperlink w:anchor="_Toc31024276" w:history="1">
            <w:r w:rsidRPr="007C6278">
              <w:rPr>
                <w:rStyle w:val="Hyperlink"/>
                <w:rFonts w:ascii="David" w:hAnsi="David" w:cs="David" w:hint="cs"/>
                <w:noProof/>
              </w:rPr>
              <w:t>1.2</w:t>
            </w:r>
            <w:r w:rsidRPr="007C6278">
              <w:rPr>
                <w:rFonts w:eastAsiaTheme="minorEastAsia" w:hint="cs"/>
                <w:noProof/>
                <w:sz w:val="24"/>
                <w:szCs w:val="24"/>
                <w:rtl/>
              </w:rPr>
              <w:tab/>
            </w:r>
            <w:r w:rsidRPr="007C6278">
              <w:rPr>
                <w:rStyle w:val="Hyperlink"/>
                <w:rFonts w:ascii="David" w:hAnsi="David" w:cs="David" w:hint="cs"/>
                <w:noProof/>
              </w:rPr>
              <w:t>Monitoring air pollu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6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w:t>
            </w:r>
            <w:r w:rsidRPr="007C6278">
              <w:rPr>
                <w:rFonts w:hint="cs"/>
                <w:noProof/>
                <w:webHidden/>
                <w:sz w:val="24"/>
                <w:szCs w:val="24"/>
                <w:rtl/>
              </w:rPr>
              <w:fldChar w:fldCharType="end"/>
            </w:r>
          </w:hyperlink>
        </w:p>
        <w:p w14:paraId="5E049DB5" w14:textId="1B334A88" w:rsidR="00AF1489" w:rsidRPr="007C6278" w:rsidRDefault="00AF1489" w:rsidP="007C6278">
          <w:pPr>
            <w:pStyle w:val="TOC2"/>
            <w:rPr>
              <w:rFonts w:eastAsiaTheme="minorEastAsia" w:hint="cs"/>
              <w:noProof/>
              <w:sz w:val="24"/>
              <w:szCs w:val="24"/>
              <w:rtl/>
            </w:rPr>
          </w:pPr>
          <w:hyperlink w:anchor="_Toc31024277" w:history="1">
            <w:r w:rsidRPr="007C6278">
              <w:rPr>
                <w:rStyle w:val="Hyperlink"/>
                <w:rFonts w:ascii="David" w:hAnsi="David" w:cs="David" w:hint="cs"/>
                <w:noProof/>
              </w:rPr>
              <w:t>1.3</w:t>
            </w:r>
            <w:r w:rsidRPr="007C6278">
              <w:rPr>
                <w:rFonts w:eastAsiaTheme="minorEastAsia" w:hint="cs"/>
                <w:noProof/>
                <w:sz w:val="24"/>
                <w:szCs w:val="24"/>
                <w:rtl/>
              </w:rPr>
              <w:tab/>
            </w:r>
            <w:r w:rsidRPr="007C6278">
              <w:rPr>
                <w:rStyle w:val="Hyperlink"/>
                <w:rFonts w:ascii="David" w:hAnsi="David" w:cs="David" w:hint="cs"/>
                <w:noProof/>
              </w:rPr>
              <w:t>Air pollution representation in time and in space</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7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w:t>
            </w:r>
            <w:r w:rsidRPr="007C6278">
              <w:rPr>
                <w:rFonts w:hint="cs"/>
                <w:noProof/>
                <w:webHidden/>
                <w:sz w:val="24"/>
                <w:szCs w:val="24"/>
                <w:rtl/>
              </w:rPr>
              <w:fldChar w:fldCharType="end"/>
            </w:r>
          </w:hyperlink>
        </w:p>
        <w:p w14:paraId="7223220F" w14:textId="544FBBFD" w:rsidR="00AF1489" w:rsidRPr="007C6278" w:rsidRDefault="00AF1489" w:rsidP="007C6278">
          <w:pPr>
            <w:pStyle w:val="TOC2"/>
            <w:rPr>
              <w:rFonts w:eastAsiaTheme="minorEastAsia" w:hint="cs"/>
              <w:noProof/>
              <w:sz w:val="24"/>
              <w:szCs w:val="24"/>
              <w:rtl/>
            </w:rPr>
          </w:pPr>
          <w:hyperlink w:anchor="_Toc31024278" w:history="1">
            <w:r w:rsidRPr="007C6278">
              <w:rPr>
                <w:rStyle w:val="Hyperlink"/>
                <w:rFonts w:ascii="David" w:hAnsi="David" w:cs="David" w:hint="cs"/>
                <w:noProof/>
              </w:rPr>
              <w:t>1.4</w:t>
            </w:r>
            <w:r w:rsidRPr="007C6278">
              <w:rPr>
                <w:rFonts w:eastAsiaTheme="minorEastAsia" w:hint="cs"/>
                <w:noProof/>
                <w:sz w:val="24"/>
                <w:szCs w:val="24"/>
                <w:rtl/>
              </w:rPr>
              <w:tab/>
            </w:r>
            <w:r w:rsidRPr="007C6278">
              <w:rPr>
                <w:rStyle w:val="Hyperlink"/>
                <w:rFonts w:ascii="David" w:hAnsi="David" w:cs="David" w:hint="cs"/>
                <w:noProof/>
              </w:rPr>
              <w:t>Source term estima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8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w:t>
            </w:r>
            <w:r w:rsidRPr="007C6278">
              <w:rPr>
                <w:rFonts w:hint="cs"/>
                <w:noProof/>
                <w:webHidden/>
                <w:sz w:val="24"/>
                <w:szCs w:val="24"/>
                <w:rtl/>
              </w:rPr>
              <w:fldChar w:fldCharType="end"/>
            </w:r>
          </w:hyperlink>
        </w:p>
        <w:p w14:paraId="48DE9C93" w14:textId="58AFBB03" w:rsidR="00AF1489" w:rsidRPr="007C6278" w:rsidRDefault="00AF1489" w:rsidP="007C6278">
          <w:pPr>
            <w:pStyle w:val="TOC2"/>
            <w:rPr>
              <w:rFonts w:eastAsiaTheme="minorEastAsia" w:hint="cs"/>
              <w:noProof/>
              <w:sz w:val="24"/>
              <w:szCs w:val="24"/>
              <w:rtl/>
            </w:rPr>
          </w:pPr>
          <w:hyperlink w:anchor="_Toc31024279" w:history="1">
            <w:r w:rsidRPr="007C6278">
              <w:rPr>
                <w:rStyle w:val="Hyperlink"/>
                <w:rFonts w:ascii="David" w:hAnsi="David" w:cs="David" w:hint="cs"/>
                <w:noProof/>
              </w:rPr>
              <w:t>1.5</w:t>
            </w:r>
            <w:r w:rsidRPr="007C6278">
              <w:rPr>
                <w:rFonts w:eastAsiaTheme="minorEastAsia" w:hint="cs"/>
                <w:noProof/>
                <w:sz w:val="24"/>
                <w:szCs w:val="24"/>
                <w:rtl/>
              </w:rPr>
              <w:tab/>
            </w:r>
            <w:r w:rsidRPr="007C6278">
              <w:rPr>
                <w:rStyle w:val="Hyperlink"/>
                <w:rFonts w:ascii="David" w:hAnsi="David" w:cs="David" w:hint="cs"/>
                <w:noProof/>
              </w:rPr>
              <w:t>Network deployment</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9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w:t>
            </w:r>
            <w:r w:rsidRPr="007C6278">
              <w:rPr>
                <w:rFonts w:hint="cs"/>
                <w:noProof/>
                <w:webHidden/>
                <w:sz w:val="24"/>
                <w:szCs w:val="24"/>
                <w:rtl/>
              </w:rPr>
              <w:fldChar w:fldCharType="end"/>
            </w:r>
          </w:hyperlink>
        </w:p>
        <w:p w14:paraId="1F298873" w14:textId="388736AA" w:rsidR="00AF1489" w:rsidRPr="007C6278" w:rsidRDefault="00AF1489" w:rsidP="007C6278">
          <w:pPr>
            <w:pStyle w:val="TOC1"/>
            <w:rPr>
              <w:rFonts w:eastAsiaTheme="minorEastAsia" w:hint="cs"/>
              <w:noProof/>
              <w:sz w:val="28"/>
              <w:szCs w:val="28"/>
              <w:rtl/>
            </w:rPr>
          </w:pPr>
          <w:hyperlink w:anchor="_Toc31024280" w:history="1">
            <w:r w:rsidRPr="007C6278">
              <w:rPr>
                <w:rStyle w:val="Hyperlink"/>
                <w:rFonts w:ascii="David" w:hAnsi="David" w:cs="David" w:hint="cs"/>
                <w:i w:val="0"/>
                <w:iCs w:val="0"/>
                <w:noProof/>
              </w:rPr>
              <w:t>2</w:t>
            </w:r>
            <w:r w:rsidRPr="007C6278">
              <w:rPr>
                <w:rFonts w:eastAsiaTheme="minorEastAsia" w:hint="cs"/>
                <w:noProof/>
                <w:sz w:val="28"/>
                <w:szCs w:val="28"/>
                <w:rtl/>
              </w:rPr>
              <w:tab/>
            </w:r>
            <w:r w:rsidRPr="007C6278">
              <w:rPr>
                <w:rStyle w:val="Hyperlink"/>
                <w:rFonts w:ascii="David" w:hAnsi="David" w:cs="David" w:hint="cs"/>
                <w:i w:val="0"/>
                <w:iCs w:val="0"/>
                <w:noProof/>
              </w:rPr>
              <w:t>Research hypothesis and objectives</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280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5</w:t>
            </w:r>
            <w:r w:rsidRPr="007C6278">
              <w:rPr>
                <w:rFonts w:hint="cs"/>
                <w:noProof/>
                <w:webHidden/>
                <w:sz w:val="28"/>
                <w:szCs w:val="28"/>
                <w:rtl/>
              </w:rPr>
              <w:fldChar w:fldCharType="end"/>
            </w:r>
          </w:hyperlink>
        </w:p>
        <w:p w14:paraId="17645D7A" w14:textId="7DE2AA2F" w:rsidR="00AF1489" w:rsidRPr="007C6278" w:rsidRDefault="00AF1489" w:rsidP="007C6278">
          <w:pPr>
            <w:pStyle w:val="TOC2"/>
            <w:rPr>
              <w:rFonts w:eastAsiaTheme="minorEastAsia" w:hint="cs"/>
              <w:noProof/>
              <w:sz w:val="24"/>
              <w:szCs w:val="24"/>
              <w:rtl/>
            </w:rPr>
          </w:pPr>
          <w:hyperlink w:anchor="_Toc31024281" w:history="1">
            <w:r w:rsidRPr="007C6278">
              <w:rPr>
                <w:rStyle w:val="Hyperlink"/>
                <w:rFonts w:ascii="David" w:hAnsi="David" w:cs="David" w:hint="cs"/>
                <w:noProof/>
              </w:rPr>
              <w:t>2.1</w:t>
            </w:r>
            <w:r w:rsidRPr="007C6278">
              <w:rPr>
                <w:rFonts w:eastAsiaTheme="minorEastAsia" w:hint="cs"/>
                <w:noProof/>
                <w:sz w:val="24"/>
                <w:szCs w:val="24"/>
                <w:rtl/>
              </w:rPr>
              <w:tab/>
            </w:r>
            <w:r w:rsidRPr="007C6278">
              <w:rPr>
                <w:rStyle w:val="Hyperlink"/>
                <w:rFonts w:ascii="David" w:hAnsi="David" w:cs="David" w:hint="cs"/>
                <w:noProof/>
              </w:rPr>
              <w:t>Research hypothesis</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1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5</w:t>
            </w:r>
            <w:r w:rsidRPr="007C6278">
              <w:rPr>
                <w:rFonts w:hint="cs"/>
                <w:noProof/>
                <w:webHidden/>
                <w:sz w:val="24"/>
                <w:szCs w:val="24"/>
                <w:rtl/>
              </w:rPr>
              <w:fldChar w:fldCharType="end"/>
            </w:r>
          </w:hyperlink>
        </w:p>
        <w:p w14:paraId="0062BF8E" w14:textId="55396D9C" w:rsidR="00AF1489" w:rsidRPr="007C6278" w:rsidRDefault="00AF1489" w:rsidP="007C6278">
          <w:pPr>
            <w:pStyle w:val="TOC2"/>
            <w:rPr>
              <w:rFonts w:eastAsiaTheme="minorEastAsia" w:hint="cs"/>
              <w:noProof/>
              <w:sz w:val="24"/>
              <w:szCs w:val="24"/>
              <w:rtl/>
            </w:rPr>
          </w:pPr>
          <w:hyperlink w:anchor="_Toc31024282" w:history="1">
            <w:r w:rsidRPr="007C6278">
              <w:rPr>
                <w:rStyle w:val="Hyperlink"/>
                <w:rFonts w:ascii="David" w:hAnsi="David" w:cs="David" w:hint="cs"/>
                <w:noProof/>
              </w:rPr>
              <w:t>2.2</w:t>
            </w:r>
            <w:r w:rsidRPr="007C6278">
              <w:rPr>
                <w:rFonts w:eastAsiaTheme="minorEastAsia" w:hint="cs"/>
                <w:noProof/>
                <w:sz w:val="24"/>
                <w:szCs w:val="24"/>
                <w:rtl/>
              </w:rPr>
              <w:tab/>
            </w:r>
            <w:r w:rsidRPr="007C6278">
              <w:rPr>
                <w:rStyle w:val="Hyperlink"/>
                <w:rFonts w:ascii="David" w:hAnsi="David" w:cs="David" w:hint="cs"/>
                <w:noProof/>
              </w:rPr>
              <w:t>Research objectives</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2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5</w:t>
            </w:r>
            <w:r w:rsidRPr="007C6278">
              <w:rPr>
                <w:rFonts w:hint="cs"/>
                <w:noProof/>
                <w:webHidden/>
                <w:sz w:val="24"/>
                <w:szCs w:val="24"/>
                <w:rtl/>
              </w:rPr>
              <w:fldChar w:fldCharType="end"/>
            </w:r>
          </w:hyperlink>
        </w:p>
        <w:p w14:paraId="675B60D5" w14:textId="0F017918" w:rsidR="00AF1489" w:rsidRPr="007C6278" w:rsidRDefault="00AF1489" w:rsidP="007C6278">
          <w:pPr>
            <w:pStyle w:val="TOC1"/>
            <w:rPr>
              <w:rFonts w:eastAsiaTheme="minorEastAsia" w:hint="cs"/>
              <w:noProof/>
              <w:sz w:val="28"/>
              <w:szCs w:val="28"/>
              <w:rtl/>
            </w:rPr>
          </w:pPr>
          <w:hyperlink w:anchor="_Toc31024283" w:history="1">
            <w:r w:rsidRPr="007C6278">
              <w:rPr>
                <w:rStyle w:val="Hyperlink"/>
                <w:rFonts w:ascii="David" w:hAnsi="David" w:cs="David" w:hint="cs"/>
                <w:i w:val="0"/>
                <w:iCs w:val="0"/>
                <w:noProof/>
              </w:rPr>
              <w:t>3</w:t>
            </w:r>
            <w:r w:rsidRPr="007C6278">
              <w:rPr>
                <w:rFonts w:eastAsiaTheme="minorEastAsia" w:hint="cs"/>
                <w:noProof/>
                <w:sz w:val="28"/>
                <w:szCs w:val="28"/>
                <w:rtl/>
              </w:rPr>
              <w:tab/>
            </w:r>
            <w:r w:rsidRPr="007C6278">
              <w:rPr>
                <w:rStyle w:val="Hyperlink"/>
                <w:rFonts w:ascii="David" w:hAnsi="David" w:cs="David" w:hint="cs"/>
                <w:i w:val="0"/>
                <w:iCs w:val="0"/>
                <w:noProof/>
              </w:rPr>
              <w:t>Research contribution</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283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6</w:t>
            </w:r>
            <w:r w:rsidRPr="007C6278">
              <w:rPr>
                <w:rFonts w:hint="cs"/>
                <w:noProof/>
                <w:webHidden/>
                <w:sz w:val="28"/>
                <w:szCs w:val="28"/>
                <w:rtl/>
              </w:rPr>
              <w:fldChar w:fldCharType="end"/>
            </w:r>
          </w:hyperlink>
        </w:p>
        <w:p w14:paraId="379EB8B4" w14:textId="7E3999A0" w:rsidR="00AF1489" w:rsidRPr="007C6278" w:rsidRDefault="00AF1489" w:rsidP="007C6278">
          <w:pPr>
            <w:pStyle w:val="TOC1"/>
            <w:rPr>
              <w:rFonts w:eastAsiaTheme="minorEastAsia" w:hint="cs"/>
              <w:noProof/>
              <w:sz w:val="28"/>
              <w:szCs w:val="28"/>
              <w:rtl/>
            </w:rPr>
          </w:pPr>
          <w:hyperlink w:anchor="_Toc31024284" w:history="1">
            <w:r w:rsidRPr="007C6278">
              <w:rPr>
                <w:rStyle w:val="Hyperlink"/>
                <w:rFonts w:ascii="David" w:hAnsi="David" w:cs="David" w:hint="cs"/>
                <w:i w:val="0"/>
                <w:iCs w:val="0"/>
                <w:noProof/>
              </w:rPr>
              <w:t>4</w:t>
            </w:r>
            <w:r w:rsidRPr="007C6278">
              <w:rPr>
                <w:rFonts w:eastAsiaTheme="minorEastAsia" w:hint="cs"/>
                <w:noProof/>
                <w:sz w:val="28"/>
                <w:szCs w:val="28"/>
                <w:rtl/>
              </w:rPr>
              <w:tab/>
            </w:r>
            <w:r w:rsidRPr="007C6278">
              <w:rPr>
                <w:rStyle w:val="Hyperlink"/>
                <w:rFonts w:ascii="David" w:hAnsi="David" w:cs="David" w:hint="cs"/>
                <w:i w:val="0"/>
                <w:iCs w:val="0"/>
                <w:noProof/>
              </w:rPr>
              <w:t>Literature review</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284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7</w:t>
            </w:r>
            <w:r w:rsidRPr="007C6278">
              <w:rPr>
                <w:rFonts w:hint="cs"/>
                <w:noProof/>
                <w:webHidden/>
                <w:sz w:val="28"/>
                <w:szCs w:val="28"/>
                <w:rtl/>
              </w:rPr>
              <w:fldChar w:fldCharType="end"/>
            </w:r>
          </w:hyperlink>
        </w:p>
        <w:p w14:paraId="5F2093C7" w14:textId="6815FC46" w:rsidR="00AF1489" w:rsidRPr="007C6278" w:rsidRDefault="00AF1489" w:rsidP="007C6278">
          <w:pPr>
            <w:pStyle w:val="TOC2"/>
            <w:rPr>
              <w:rFonts w:eastAsiaTheme="minorEastAsia" w:hint="cs"/>
              <w:noProof/>
              <w:sz w:val="24"/>
              <w:szCs w:val="24"/>
              <w:rtl/>
            </w:rPr>
          </w:pPr>
          <w:hyperlink w:anchor="_Toc31024285" w:history="1">
            <w:r w:rsidRPr="007C6278">
              <w:rPr>
                <w:rStyle w:val="Hyperlink"/>
                <w:rFonts w:ascii="David" w:hAnsi="David" w:cs="David" w:hint="cs"/>
                <w:noProof/>
              </w:rPr>
              <w:t>4.1</w:t>
            </w:r>
            <w:r w:rsidRPr="007C6278">
              <w:rPr>
                <w:rFonts w:eastAsiaTheme="minorEastAsia" w:hint="cs"/>
                <w:noProof/>
                <w:sz w:val="24"/>
                <w:szCs w:val="24"/>
                <w:rtl/>
              </w:rPr>
              <w:tab/>
            </w:r>
            <w:r w:rsidRPr="007C6278">
              <w:rPr>
                <w:rStyle w:val="Hyperlink"/>
                <w:rFonts w:ascii="David" w:hAnsi="David" w:cs="David" w:hint="cs"/>
                <w:noProof/>
              </w:rPr>
              <w:t>The problem of sensors deployment</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7</w:t>
            </w:r>
            <w:r w:rsidRPr="007C6278">
              <w:rPr>
                <w:rFonts w:hint="cs"/>
                <w:noProof/>
                <w:webHidden/>
                <w:sz w:val="24"/>
                <w:szCs w:val="24"/>
                <w:rtl/>
              </w:rPr>
              <w:fldChar w:fldCharType="end"/>
            </w:r>
          </w:hyperlink>
        </w:p>
        <w:p w14:paraId="7FD21095" w14:textId="0C0DC9E6" w:rsidR="00AF1489" w:rsidRPr="007C6278" w:rsidRDefault="00AF1489" w:rsidP="007C6278">
          <w:pPr>
            <w:pStyle w:val="TOC2"/>
            <w:rPr>
              <w:rFonts w:eastAsiaTheme="minorEastAsia" w:hint="cs"/>
              <w:noProof/>
              <w:sz w:val="24"/>
              <w:szCs w:val="24"/>
              <w:rtl/>
            </w:rPr>
          </w:pPr>
          <w:hyperlink w:anchor="_Toc31024286" w:history="1">
            <w:r w:rsidRPr="007C6278">
              <w:rPr>
                <w:rStyle w:val="Hyperlink"/>
                <w:rFonts w:ascii="David" w:hAnsi="David" w:cs="David" w:hint="cs"/>
                <w:noProof/>
              </w:rPr>
              <w:t>4.2</w:t>
            </w:r>
            <w:r w:rsidRPr="007C6278">
              <w:rPr>
                <w:rFonts w:eastAsiaTheme="minorEastAsia" w:hint="cs"/>
                <w:noProof/>
                <w:sz w:val="24"/>
                <w:szCs w:val="24"/>
                <w:rtl/>
              </w:rPr>
              <w:tab/>
            </w:r>
            <w:r w:rsidRPr="007C6278">
              <w:rPr>
                <w:rStyle w:val="Hyperlink"/>
                <w:rFonts w:ascii="David" w:hAnsi="David" w:cs="David" w:hint="cs"/>
                <w:noProof/>
              </w:rPr>
              <w:t>The importance of network’s applica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6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7</w:t>
            </w:r>
            <w:r w:rsidRPr="007C6278">
              <w:rPr>
                <w:rFonts w:hint="cs"/>
                <w:noProof/>
                <w:webHidden/>
                <w:sz w:val="24"/>
                <w:szCs w:val="24"/>
                <w:rtl/>
              </w:rPr>
              <w:fldChar w:fldCharType="end"/>
            </w:r>
          </w:hyperlink>
        </w:p>
        <w:p w14:paraId="38D3156C" w14:textId="0A2F9DD0" w:rsidR="00AF1489" w:rsidRPr="007C6278" w:rsidRDefault="00AF1489" w:rsidP="007C6278">
          <w:pPr>
            <w:pStyle w:val="TOC2"/>
            <w:rPr>
              <w:rFonts w:eastAsiaTheme="minorEastAsia" w:hint="cs"/>
              <w:noProof/>
              <w:sz w:val="24"/>
              <w:szCs w:val="24"/>
              <w:rtl/>
            </w:rPr>
          </w:pPr>
          <w:hyperlink w:anchor="_Toc31024287" w:history="1">
            <w:r w:rsidRPr="007C6278">
              <w:rPr>
                <w:rStyle w:val="Hyperlink"/>
                <w:rFonts w:ascii="David" w:hAnsi="David" w:cs="David" w:hint="cs"/>
                <w:noProof/>
              </w:rPr>
              <w:t>4.3</w:t>
            </w:r>
            <w:r w:rsidRPr="007C6278">
              <w:rPr>
                <w:rFonts w:eastAsiaTheme="minorEastAsia" w:hint="cs"/>
                <w:noProof/>
                <w:sz w:val="24"/>
                <w:szCs w:val="24"/>
                <w:rtl/>
              </w:rPr>
              <w:tab/>
            </w:r>
            <w:r w:rsidRPr="007C6278">
              <w:rPr>
                <w:rStyle w:val="Hyperlink"/>
                <w:rFonts w:ascii="David" w:hAnsi="David" w:cs="David" w:hint="cs"/>
                <w:noProof/>
              </w:rPr>
              <w:t>Network heterogeneity</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7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8</w:t>
            </w:r>
            <w:r w:rsidRPr="007C6278">
              <w:rPr>
                <w:rFonts w:hint="cs"/>
                <w:noProof/>
                <w:webHidden/>
                <w:sz w:val="24"/>
                <w:szCs w:val="24"/>
                <w:rtl/>
              </w:rPr>
              <w:fldChar w:fldCharType="end"/>
            </w:r>
          </w:hyperlink>
        </w:p>
        <w:p w14:paraId="14E99C4A" w14:textId="2D2D94BF" w:rsidR="00AF1489" w:rsidRPr="007C6278" w:rsidRDefault="00AF1489" w:rsidP="007C6278">
          <w:pPr>
            <w:pStyle w:val="TOC2"/>
            <w:rPr>
              <w:rFonts w:eastAsiaTheme="minorEastAsia" w:hint="cs"/>
              <w:noProof/>
              <w:sz w:val="24"/>
              <w:szCs w:val="24"/>
              <w:rtl/>
            </w:rPr>
          </w:pPr>
          <w:hyperlink w:anchor="_Toc31024288" w:history="1">
            <w:r w:rsidRPr="007C6278">
              <w:rPr>
                <w:rStyle w:val="Hyperlink"/>
                <w:rFonts w:ascii="David" w:hAnsi="David" w:cs="David" w:hint="cs"/>
                <w:noProof/>
              </w:rPr>
              <w:t>4.4</w:t>
            </w:r>
            <w:r w:rsidRPr="007C6278">
              <w:rPr>
                <w:rFonts w:eastAsiaTheme="minorEastAsia" w:hint="cs"/>
                <w:noProof/>
                <w:sz w:val="24"/>
                <w:szCs w:val="24"/>
                <w:rtl/>
              </w:rPr>
              <w:tab/>
            </w:r>
            <w:r w:rsidRPr="007C6278">
              <w:rPr>
                <w:rStyle w:val="Hyperlink"/>
                <w:rFonts w:ascii="David" w:hAnsi="David" w:cs="David" w:hint="cs"/>
                <w:noProof/>
              </w:rPr>
              <w:t>Redeployment of sensors</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8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9</w:t>
            </w:r>
            <w:r w:rsidRPr="007C6278">
              <w:rPr>
                <w:rFonts w:hint="cs"/>
                <w:noProof/>
                <w:webHidden/>
                <w:sz w:val="24"/>
                <w:szCs w:val="24"/>
                <w:rtl/>
              </w:rPr>
              <w:fldChar w:fldCharType="end"/>
            </w:r>
          </w:hyperlink>
        </w:p>
        <w:p w14:paraId="611D845E" w14:textId="4A1F5C00" w:rsidR="00AF1489" w:rsidRPr="007C6278" w:rsidRDefault="00AF1489" w:rsidP="007C6278">
          <w:pPr>
            <w:pStyle w:val="TOC2"/>
            <w:rPr>
              <w:rFonts w:eastAsiaTheme="minorEastAsia" w:hint="cs"/>
              <w:noProof/>
              <w:sz w:val="24"/>
              <w:szCs w:val="24"/>
              <w:rtl/>
            </w:rPr>
          </w:pPr>
          <w:hyperlink w:anchor="_Toc31024289" w:history="1">
            <w:r w:rsidRPr="007C6278">
              <w:rPr>
                <w:rStyle w:val="Hyperlink"/>
                <w:rFonts w:ascii="David" w:hAnsi="David" w:cs="David" w:hint="cs"/>
                <w:noProof/>
              </w:rPr>
              <w:t>4.5</w:t>
            </w:r>
            <w:r w:rsidRPr="007C6278">
              <w:rPr>
                <w:rFonts w:eastAsiaTheme="minorEastAsia" w:hint="cs"/>
                <w:noProof/>
                <w:sz w:val="24"/>
                <w:szCs w:val="24"/>
                <w:rtl/>
              </w:rPr>
              <w:tab/>
            </w:r>
            <w:r w:rsidRPr="007C6278">
              <w:rPr>
                <w:rStyle w:val="Hyperlink"/>
                <w:rFonts w:ascii="David" w:hAnsi="David" w:cs="David" w:hint="cs"/>
                <w:noProof/>
              </w:rPr>
              <w:t>Optimization aspect</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9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9</w:t>
            </w:r>
            <w:r w:rsidRPr="007C6278">
              <w:rPr>
                <w:rFonts w:hint="cs"/>
                <w:noProof/>
                <w:webHidden/>
                <w:sz w:val="24"/>
                <w:szCs w:val="24"/>
                <w:rtl/>
              </w:rPr>
              <w:fldChar w:fldCharType="end"/>
            </w:r>
          </w:hyperlink>
        </w:p>
        <w:p w14:paraId="446C00E9" w14:textId="66630DDF" w:rsidR="00AF1489" w:rsidRPr="007C6278" w:rsidRDefault="00AF1489" w:rsidP="007C6278">
          <w:pPr>
            <w:pStyle w:val="TOC1"/>
            <w:rPr>
              <w:rFonts w:eastAsiaTheme="minorEastAsia" w:hint="cs"/>
              <w:noProof/>
              <w:sz w:val="28"/>
              <w:szCs w:val="28"/>
              <w:rtl/>
            </w:rPr>
          </w:pPr>
          <w:hyperlink w:anchor="_Toc31024290" w:history="1">
            <w:r w:rsidRPr="007C6278">
              <w:rPr>
                <w:rStyle w:val="Hyperlink"/>
                <w:rFonts w:ascii="David" w:hAnsi="David" w:cs="David" w:hint="cs"/>
                <w:i w:val="0"/>
                <w:iCs w:val="0"/>
                <w:noProof/>
              </w:rPr>
              <w:t>5</w:t>
            </w:r>
            <w:r w:rsidRPr="007C6278">
              <w:rPr>
                <w:rFonts w:eastAsiaTheme="minorEastAsia" w:hint="cs"/>
                <w:noProof/>
                <w:sz w:val="28"/>
                <w:szCs w:val="28"/>
                <w:rtl/>
              </w:rPr>
              <w:tab/>
            </w:r>
            <w:r w:rsidRPr="007C6278">
              <w:rPr>
                <w:rStyle w:val="Hyperlink"/>
                <w:rFonts w:ascii="David" w:hAnsi="David" w:cs="David" w:hint="cs"/>
                <w:i w:val="0"/>
                <w:iCs w:val="0"/>
                <w:noProof/>
              </w:rPr>
              <w:t>Methods and Research plan</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290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11</w:t>
            </w:r>
            <w:r w:rsidRPr="007C6278">
              <w:rPr>
                <w:rFonts w:hint="cs"/>
                <w:noProof/>
                <w:webHidden/>
                <w:sz w:val="28"/>
                <w:szCs w:val="28"/>
                <w:rtl/>
              </w:rPr>
              <w:fldChar w:fldCharType="end"/>
            </w:r>
          </w:hyperlink>
        </w:p>
        <w:p w14:paraId="7E6BC0A9" w14:textId="39CA5CF2" w:rsidR="00AF1489" w:rsidRPr="007C6278" w:rsidRDefault="00AF1489" w:rsidP="007C6278">
          <w:pPr>
            <w:pStyle w:val="TOC2"/>
            <w:rPr>
              <w:rFonts w:eastAsiaTheme="minorEastAsia" w:hint="cs"/>
              <w:noProof/>
              <w:sz w:val="24"/>
              <w:szCs w:val="24"/>
              <w:rtl/>
            </w:rPr>
          </w:pPr>
          <w:hyperlink w:anchor="_Toc31024291" w:history="1">
            <w:r w:rsidRPr="007C6278">
              <w:rPr>
                <w:rStyle w:val="Hyperlink"/>
                <w:rFonts w:ascii="David" w:hAnsi="David" w:cs="David" w:hint="cs"/>
                <w:noProof/>
              </w:rPr>
              <w:t>5.1</w:t>
            </w:r>
            <w:r w:rsidRPr="007C6278">
              <w:rPr>
                <w:rFonts w:eastAsiaTheme="minorEastAsia" w:hint="cs"/>
                <w:noProof/>
                <w:sz w:val="24"/>
                <w:szCs w:val="24"/>
                <w:rtl/>
              </w:rPr>
              <w:tab/>
            </w:r>
            <w:r w:rsidRPr="007C6278">
              <w:rPr>
                <w:rStyle w:val="Hyperlink"/>
                <w:rFonts w:ascii="David" w:hAnsi="David" w:cs="David" w:hint="cs"/>
                <w:noProof/>
              </w:rPr>
              <w:t>Background</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91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1</w:t>
            </w:r>
            <w:r w:rsidRPr="007C6278">
              <w:rPr>
                <w:rFonts w:hint="cs"/>
                <w:noProof/>
                <w:webHidden/>
                <w:sz w:val="24"/>
                <w:szCs w:val="24"/>
                <w:rtl/>
              </w:rPr>
              <w:fldChar w:fldCharType="end"/>
            </w:r>
          </w:hyperlink>
        </w:p>
        <w:p w14:paraId="06CB0151" w14:textId="0A019D20" w:rsidR="00AF1489" w:rsidRPr="007C6278" w:rsidRDefault="00AF1489" w:rsidP="007C6278">
          <w:pPr>
            <w:pStyle w:val="TOC3"/>
            <w:tabs>
              <w:tab w:val="left" w:pos="3904"/>
              <w:tab w:val="right" w:leader="dot" w:pos="9736"/>
            </w:tabs>
            <w:bidi w:val="0"/>
            <w:spacing w:line="240" w:lineRule="auto"/>
            <w:rPr>
              <w:rFonts w:ascii="David" w:eastAsiaTheme="minorEastAsia" w:hAnsi="David" w:cs="David" w:hint="cs"/>
              <w:noProof/>
              <w:sz w:val="24"/>
              <w:szCs w:val="24"/>
              <w:rtl/>
            </w:rPr>
          </w:pPr>
          <w:hyperlink w:anchor="_Toc31024292" w:history="1">
            <w:r w:rsidRPr="007C6278">
              <w:rPr>
                <w:rStyle w:val="Hyperlink"/>
                <w:rFonts w:ascii="David" w:hAnsi="David" w:cs="David" w:hint="cs"/>
                <w:noProof/>
              </w:rPr>
              <w:t>5.1.1</w:t>
            </w:r>
            <w:r w:rsidRPr="007C6278">
              <w:rPr>
                <w:rFonts w:ascii="David" w:eastAsiaTheme="minorEastAsia" w:hAnsi="David" w:cs="David" w:hint="cs"/>
                <w:noProof/>
                <w:sz w:val="24"/>
                <w:szCs w:val="24"/>
                <w:rtl/>
              </w:rPr>
              <w:tab/>
            </w:r>
            <w:r w:rsidRPr="007C6278">
              <w:rPr>
                <w:rStyle w:val="Hyperlink"/>
                <w:rFonts w:ascii="David" w:hAnsi="David" w:cs="David" w:hint="cs"/>
                <w:noProof/>
              </w:rPr>
              <w:t>The Gaussian plume model</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2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1</w:t>
            </w:r>
            <w:r w:rsidRPr="007C6278">
              <w:rPr>
                <w:rFonts w:ascii="David" w:hAnsi="David" w:cs="David" w:hint="cs"/>
                <w:noProof/>
                <w:webHidden/>
                <w:rtl/>
              </w:rPr>
              <w:fldChar w:fldCharType="end"/>
            </w:r>
          </w:hyperlink>
        </w:p>
        <w:p w14:paraId="34FE45E3" w14:textId="6404C536" w:rsidR="00AF1489" w:rsidRPr="007C6278" w:rsidRDefault="00AF1489" w:rsidP="007C6278">
          <w:pPr>
            <w:pStyle w:val="TOC3"/>
            <w:tabs>
              <w:tab w:val="left" w:pos="2759"/>
              <w:tab w:val="right" w:leader="dot" w:pos="9736"/>
            </w:tabs>
            <w:bidi w:val="0"/>
            <w:spacing w:line="240" w:lineRule="auto"/>
            <w:rPr>
              <w:rFonts w:ascii="David" w:eastAsiaTheme="minorEastAsia" w:hAnsi="David" w:cs="David" w:hint="cs"/>
              <w:noProof/>
              <w:sz w:val="24"/>
              <w:szCs w:val="24"/>
              <w:rtl/>
            </w:rPr>
          </w:pPr>
          <w:hyperlink w:anchor="_Toc31024293" w:history="1">
            <w:r w:rsidRPr="007C6278">
              <w:rPr>
                <w:rStyle w:val="Hyperlink"/>
                <w:rFonts w:ascii="David" w:hAnsi="David" w:cs="David" w:hint="cs"/>
                <w:noProof/>
              </w:rPr>
              <w:t>5.1.2</w:t>
            </w:r>
            <w:r w:rsidRPr="007C6278">
              <w:rPr>
                <w:rFonts w:ascii="David" w:eastAsiaTheme="minorEastAsia" w:hAnsi="David" w:cs="David" w:hint="cs"/>
                <w:noProof/>
                <w:sz w:val="24"/>
                <w:szCs w:val="24"/>
                <w:rtl/>
              </w:rPr>
              <w:tab/>
            </w:r>
            <w:r w:rsidRPr="007C6278">
              <w:rPr>
                <w:rStyle w:val="Hyperlink"/>
                <w:rFonts w:ascii="David" w:hAnsi="David" w:cs="David" w:hint="cs"/>
                <w:noProof/>
              </w:rPr>
              <w:t>Meteorology</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3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2</w:t>
            </w:r>
            <w:r w:rsidRPr="007C6278">
              <w:rPr>
                <w:rFonts w:ascii="David" w:hAnsi="David" w:cs="David" w:hint="cs"/>
                <w:noProof/>
                <w:webHidden/>
                <w:rtl/>
              </w:rPr>
              <w:fldChar w:fldCharType="end"/>
            </w:r>
          </w:hyperlink>
        </w:p>
        <w:p w14:paraId="19CBD78E" w14:textId="70BCDCF7" w:rsidR="00AF1489" w:rsidRPr="007C6278" w:rsidRDefault="00AF1489" w:rsidP="007C6278">
          <w:pPr>
            <w:pStyle w:val="TOC3"/>
            <w:tabs>
              <w:tab w:val="left" w:pos="6350"/>
              <w:tab w:val="right" w:leader="dot" w:pos="9736"/>
            </w:tabs>
            <w:bidi w:val="0"/>
            <w:spacing w:line="240" w:lineRule="auto"/>
            <w:rPr>
              <w:rFonts w:ascii="David" w:eastAsiaTheme="minorEastAsia" w:hAnsi="David" w:cs="David" w:hint="cs"/>
              <w:noProof/>
              <w:sz w:val="24"/>
              <w:szCs w:val="24"/>
              <w:rtl/>
            </w:rPr>
          </w:pPr>
          <w:hyperlink w:anchor="_Toc31024294" w:history="1">
            <w:r w:rsidRPr="007C6278">
              <w:rPr>
                <w:rStyle w:val="Hyperlink"/>
                <w:rFonts w:ascii="David" w:hAnsi="David" w:cs="David" w:hint="cs"/>
                <w:noProof/>
              </w:rPr>
              <w:t>5.1.3</w:t>
            </w:r>
            <w:r w:rsidRPr="007C6278">
              <w:rPr>
                <w:rFonts w:ascii="David" w:eastAsiaTheme="minorEastAsia" w:hAnsi="David" w:cs="David" w:hint="cs"/>
                <w:noProof/>
                <w:sz w:val="24"/>
                <w:szCs w:val="24"/>
                <w:rtl/>
              </w:rPr>
              <w:tab/>
            </w:r>
            <w:r w:rsidRPr="007C6278">
              <w:rPr>
                <w:rStyle w:val="Hyperlink"/>
                <w:rFonts w:ascii="David" w:hAnsi="David" w:cs="David" w:hint="cs"/>
                <w:noProof/>
              </w:rPr>
              <w:t>The Borg Multi-Objective Evolutionary Algorithm (MOEA)</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4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3</w:t>
            </w:r>
            <w:r w:rsidRPr="007C6278">
              <w:rPr>
                <w:rFonts w:ascii="David" w:hAnsi="David" w:cs="David" w:hint="cs"/>
                <w:noProof/>
                <w:webHidden/>
                <w:rtl/>
              </w:rPr>
              <w:fldChar w:fldCharType="end"/>
            </w:r>
          </w:hyperlink>
        </w:p>
        <w:p w14:paraId="3C191E01" w14:textId="7C0067BA" w:rsidR="00AF1489" w:rsidRPr="007C6278" w:rsidRDefault="00AF1489" w:rsidP="007C6278">
          <w:pPr>
            <w:pStyle w:val="TOC2"/>
            <w:rPr>
              <w:rFonts w:eastAsiaTheme="minorEastAsia" w:hint="cs"/>
              <w:noProof/>
              <w:sz w:val="24"/>
              <w:szCs w:val="24"/>
              <w:rtl/>
            </w:rPr>
          </w:pPr>
          <w:hyperlink w:anchor="_Toc31024295" w:history="1">
            <w:r w:rsidRPr="007C6278">
              <w:rPr>
                <w:rStyle w:val="Hyperlink"/>
                <w:rFonts w:ascii="David" w:hAnsi="David" w:cs="David" w:hint="cs"/>
                <w:noProof/>
              </w:rPr>
              <w:t>5.2</w:t>
            </w:r>
            <w:r w:rsidRPr="007C6278">
              <w:rPr>
                <w:rFonts w:eastAsiaTheme="minorEastAsia" w:hint="cs"/>
                <w:noProof/>
                <w:sz w:val="24"/>
                <w:szCs w:val="24"/>
                <w:rtl/>
              </w:rPr>
              <w:tab/>
            </w:r>
            <w:r w:rsidRPr="007C6278">
              <w:rPr>
                <w:rStyle w:val="Hyperlink"/>
                <w:rFonts w:ascii="David" w:hAnsi="David" w:cs="David" w:hint="cs"/>
                <w:noProof/>
              </w:rPr>
              <w:t>Problem formula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9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4</w:t>
            </w:r>
            <w:r w:rsidRPr="007C6278">
              <w:rPr>
                <w:rFonts w:hint="cs"/>
                <w:noProof/>
                <w:webHidden/>
                <w:sz w:val="24"/>
                <w:szCs w:val="24"/>
                <w:rtl/>
              </w:rPr>
              <w:fldChar w:fldCharType="end"/>
            </w:r>
          </w:hyperlink>
        </w:p>
        <w:p w14:paraId="2AA0E7C7" w14:textId="11723765" w:rsidR="00AF1489" w:rsidRPr="007C6278" w:rsidRDefault="00AF1489" w:rsidP="007C6278">
          <w:pPr>
            <w:pStyle w:val="TOC3"/>
            <w:tabs>
              <w:tab w:val="left" w:pos="2426"/>
              <w:tab w:val="right" w:leader="dot" w:pos="9736"/>
            </w:tabs>
            <w:bidi w:val="0"/>
            <w:spacing w:line="240" w:lineRule="auto"/>
            <w:rPr>
              <w:rFonts w:ascii="David" w:eastAsiaTheme="minorEastAsia" w:hAnsi="David" w:cs="David" w:hint="cs"/>
              <w:noProof/>
              <w:sz w:val="24"/>
              <w:szCs w:val="24"/>
              <w:rtl/>
            </w:rPr>
          </w:pPr>
          <w:hyperlink w:anchor="_Toc31024296" w:history="1">
            <w:r w:rsidRPr="007C6278">
              <w:rPr>
                <w:rStyle w:val="Hyperlink"/>
                <w:rFonts w:ascii="David" w:hAnsi="David" w:cs="David" w:hint="cs"/>
                <w:noProof/>
              </w:rPr>
              <w:t>5.2.1</w:t>
            </w:r>
            <w:r w:rsidRPr="007C6278">
              <w:rPr>
                <w:rFonts w:ascii="David" w:eastAsiaTheme="minorEastAsia" w:hAnsi="David" w:cs="David" w:hint="cs"/>
                <w:noProof/>
                <w:sz w:val="24"/>
                <w:szCs w:val="24"/>
                <w:rtl/>
              </w:rPr>
              <w:tab/>
            </w:r>
            <w:r w:rsidRPr="007C6278">
              <w:rPr>
                <w:rStyle w:val="Hyperlink"/>
                <w:rFonts w:ascii="David" w:hAnsi="David" w:cs="David" w:hint="cs"/>
                <w:noProof/>
              </w:rPr>
              <w:t>Notation</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6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4</w:t>
            </w:r>
            <w:r w:rsidRPr="007C6278">
              <w:rPr>
                <w:rFonts w:ascii="David" w:hAnsi="David" w:cs="David" w:hint="cs"/>
                <w:noProof/>
                <w:webHidden/>
                <w:rtl/>
              </w:rPr>
              <w:fldChar w:fldCharType="end"/>
            </w:r>
          </w:hyperlink>
        </w:p>
        <w:p w14:paraId="79E887D8" w14:textId="3DFBEEA1" w:rsidR="00AF1489" w:rsidRPr="007C6278" w:rsidRDefault="00AF1489" w:rsidP="007C6278">
          <w:pPr>
            <w:pStyle w:val="TOC3"/>
            <w:tabs>
              <w:tab w:val="left" w:pos="4451"/>
              <w:tab w:val="right" w:leader="dot" w:pos="9736"/>
            </w:tabs>
            <w:bidi w:val="0"/>
            <w:spacing w:line="240" w:lineRule="auto"/>
            <w:rPr>
              <w:rFonts w:ascii="David" w:eastAsiaTheme="minorEastAsia" w:hAnsi="David" w:cs="David" w:hint="cs"/>
              <w:noProof/>
              <w:sz w:val="24"/>
              <w:szCs w:val="24"/>
              <w:rtl/>
            </w:rPr>
          </w:pPr>
          <w:hyperlink w:anchor="_Toc31024297" w:history="1">
            <w:r w:rsidRPr="007C6278">
              <w:rPr>
                <w:rStyle w:val="Hyperlink"/>
                <w:rFonts w:ascii="David" w:hAnsi="David" w:cs="David" w:hint="cs"/>
                <w:noProof/>
              </w:rPr>
              <w:t>5.2.2</w:t>
            </w:r>
            <w:r w:rsidRPr="007C6278">
              <w:rPr>
                <w:rFonts w:ascii="David" w:eastAsiaTheme="minorEastAsia" w:hAnsi="David" w:cs="David" w:hint="cs"/>
                <w:noProof/>
                <w:sz w:val="24"/>
                <w:szCs w:val="24"/>
                <w:rtl/>
              </w:rPr>
              <w:tab/>
            </w:r>
            <w:r w:rsidRPr="007C6278">
              <w:rPr>
                <w:rStyle w:val="Hyperlink"/>
                <w:rFonts w:ascii="David" w:hAnsi="David" w:cs="David" w:hint="cs"/>
                <w:noProof/>
              </w:rPr>
              <w:t>Pairwise Euclidean Distance (PED)</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7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4</w:t>
            </w:r>
            <w:r w:rsidRPr="007C6278">
              <w:rPr>
                <w:rFonts w:ascii="David" w:hAnsi="David" w:cs="David" w:hint="cs"/>
                <w:noProof/>
                <w:webHidden/>
                <w:rtl/>
              </w:rPr>
              <w:fldChar w:fldCharType="end"/>
            </w:r>
          </w:hyperlink>
        </w:p>
        <w:p w14:paraId="68B05F67" w14:textId="253EFFE3" w:rsidR="00AF1489" w:rsidRPr="007C6278" w:rsidRDefault="00AF1489" w:rsidP="007C6278">
          <w:pPr>
            <w:pStyle w:val="TOC3"/>
            <w:tabs>
              <w:tab w:val="left" w:pos="2759"/>
              <w:tab w:val="right" w:leader="dot" w:pos="9736"/>
            </w:tabs>
            <w:bidi w:val="0"/>
            <w:spacing w:line="240" w:lineRule="auto"/>
            <w:rPr>
              <w:rFonts w:ascii="David" w:eastAsiaTheme="minorEastAsia" w:hAnsi="David" w:cs="David" w:hint="cs"/>
              <w:noProof/>
              <w:sz w:val="24"/>
              <w:szCs w:val="24"/>
              <w:rtl/>
            </w:rPr>
          </w:pPr>
          <w:hyperlink w:anchor="_Toc31024298" w:history="1">
            <w:r w:rsidRPr="007C6278">
              <w:rPr>
                <w:rStyle w:val="Hyperlink"/>
                <w:rFonts w:ascii="David" w:hAnsi="David" w:cs="David" w:hint="cs"/>
                <w:noProof/>
              </w:rPr>
              <w:t>5.2.3</w:t>
            </w:r>
            <w:r w:rsidRPr="007C6278">
              <w:rPr>
                <w:rFonts w:ascii="David" w:eastAsiaTheme="minorEastAsia" w:hAnsi="David" w:cs="David" w:hint="cs"/>
                <w:noProof/>
                <w:sz w:val="24"/>
                <w:szCs w:val="24"/>
                <w:rtl/>
              </w:rPr>
              <w:tab/>
            </w:r>
            <w:r w:rsidRPr="007C6278">
              <w:rPr>
                <w:rStyle w:val="Hyperlink"/>
                <w:rFonts w:ascii="David" w:hAnsi="David" w:cs="David" w:hint="cs"/>
                <w:noProof/>
              </w:rPr>
              <w:t>Optimization</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8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5</w:t>
            </w:r>
            <w:r w:rsidRPr="007C6278">
              <w:rPr>
                <w:rFonts w:ascii="David" w:hAnsi="David" w:cs="David" w:hint="cs"/>
                <w:noProof/>
                <w:webHidden/>
                <w:rtl/>
              </w:rPr>
              <w:fldChar w:fldCharType="end"/>
            </w:r>
          </w:hyperlink>
        </w:p>
        <w:p w14:paraId="5148EF06" w14:textId="5DBC9AE0" w:rsidR="00AF1489" w:rsidRPr="007C6278" w:rsidRDefault="00AF1489" w:rsidP="007C6278">
          <w:pPr>
            <w:pStyle w:val="TOC3"/>
            <w:tabs>
              <w:tab w:val="left" w:pos="3648"/>
              <w:tab w:val="right" w:leader="dot" w:pos="9736"/>
            </w:tabs>
            <w:bidi w:val="0"/>
            <w:spacing w:line="240" w:lineRule="auto"/>
            <w:rPr>
              <w:rFonts w:ascii="David" w:eastAsiaTheme="minorEastAsia" w:hAnsi="David" w:cs="David" w:hint="cs"/>
              <w:noProof/>
              <w:sz w:val="24"/>
              <w:szCs w:val="24"/>
              <w:rtl/>
            </w:rPr>
          </w:pPr>
          <w:hyperlink w:anchor="_Toc31024299" w:history="1">
            <w:r w:rsidRPr="007C6278">
              <w:rPr>
                <w:rStyle w:val="Hyperlink"/>
                <w:rFonts w:ascii="David" w:hAnsi="David" w:cs="David" w:hint="cs"/>
                <w:noProof/>
              </w:rPr>
              <w:t>5.2.4</w:t>
            </w:r>
            <w:r w:rsidRPr="007C6278">
              <w:rPr>
                <w:rFonts w:ascii="David" w:eastAsiaTheme="minorEastAsia" w:hAnsi="David" w:cs="David" w:hint="cs"/>
                <w:noProof/>
                <w:sz w:val="24"/>
                <w:szCs w:val="24"/>
                <w:rtl/>
              </w:rPr>
              <w:tab/>
            </w:r>
            <w:r w:rsidRPr="007C6278">
              <w:rPr>
                <w:rStyle w:val="Hyperlink"/>
                <w:rFonts w:ascii="David" w:hAnsi="David" w:cs="David" w:hint="cs"/>
                <w:noProof/>
              </w:rPr>
              <w:t>Optimization procedure</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9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6</w:t>
            </w:r>
            <w:r w:rsidRPr="007C6278">
              <w:rPr>
                <w:rFonts w:ascii="David" w:hAnsi="David" w:cs="David" w:hint="cs"/>
                <w:noProof/>
                <w:webHidden/>
                <w:rtl/>
              </w:rPr>
              <w:fldChar w:fldCharType="end"/>
            </w:r>
          </w:hyperlink>
        </w:p>
        <w:p w14:paraId="760695A3" w14:textId="1051CFE3" w:rsidR="00AF1489" w:rsidRPr="007C6278" w:rsidRDefault="00AF1489" w:rsidP="007C6278">
          <w:pPr>
            <w:pStyle w:val="TOC2"/>
            <w:rPr>
              <w:rFonts w:eastAsiaTheme="minorEastAsia" w:hint="cs"/>
              <w:noProof/>
              <w:sz w:val="24"/>
              <w:szCs w:val="24"/>
              <w:rtl/>
            </w:rPr>
          </w:pPr>
          <w:hyperlink w:anchor="_Toc31024300" w:history="1">
            <w:r w:rsidRPr="007C6278">
              <w:rPr>
                <w:rStyle w:val="Hyperlink"/>
                <w:rFonts w:ascii="David" w:hAnsi="David" w:cs="David" w:hint="cs"/>
                <w:noProof/>
              </w:rPr>
              <w:t>5.3</w:t>
            </w:r>
            <w:r w:rsidRPr="007C6278">
              <w:rPr>
                <w:rFonts w:eastAsiaTheme="minorEastAsia" w:hint="cs"/>
                <w:noProof/>
                <w:sz w:val="24"/>
                <w:szCs w:val="24"/>
                <w:rtl/>
              </w:rPr>
              <w:tab/>
            </w:r>
            <w:r w:rsidRPr="007C6278">
              <w:rPr>
                <w:rStyle w:val="Hyperlink"/>
                <w:rFonts w:ascii="David" w:hAnsi="David" w:cs="David" w:hint="cs"/>
                <w:noProof/>
              </w:rPr>
              <w:t>Timescales and ATD model discuss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00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6</w:t>
            </w:r>
            <w:r w:rsidRPr="007C6278">
              <w:rPr>
                <w:rFonts w:hint="cs"/>
                <w:noProof/>
                <w:webHidden/>
                <w:sz w:val="24"/>
                <w:szCs w:val="24"/>
                <w:rtl/>
              </w:rPr>
              <w:fldChar w:fldCharType="end"/>
            </w:r>
          </w:hyperlink>
        </w:p>
        <w:p w14:paraId="75A793F5" w14:textId="302DB6A2" w:rsidR="00AF1489" w:rsidRPr="007C6278" w:rsidRDefault="00AF1489" w:rsidP="007C6278">
          <w:pPr>
            <w:pStyle w:val="TOC2"/>
            <w:rPr>
              <w:rFonts w:eastAsiaTheme="minorEastAsia" w:hint="cs"/>
              <w:noProof/>
              <w:sz w:val="24"/>
              <w:szCs w:val="24"/>
              <w:rtl/>
            </w:rPr>
          </w:pPr>
          <w:hyperlink w:anchor="_Toc31024301" w:history="1">
            <w:r w:rsidRPr="007C6278">
              <w:rPr>
                <w:rStyle w:val="Hyperlink"/>
                <w:rFonts w:ascii="David" w:hAnsi="David" w:cs="David" w:hint="cs"/>
                <w:noProof/>
              </w:rPr>
              <w:t>5.4</w:t>
            </w:r>
            <w:r w:rsidRPr="007C6278">
              <w:rPr>
                <w:rFonts w:eastAsiaTheme="minorEastAsia" w:hint="cs"/>
                <w:noProof/>
                <w:sz w:val="24"/>
                <w:szCs w:val="24"/>
                <w:rtl/>
              </w:rPr>
              <w:tab/>
            </w:r>
            <w:r w:rsidRPr="007C6278">
              <w:rPr>
                <w:rStyle w:val="Hyperlink"/>
                <w:rFonts w:ascii="David" w:hAnsi="David" w:cs="David" w:hint="cs"/>
                <w:noProof/>
              </w:rPr>
              <w:t>Research pla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01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8</w:t>
            </w:r>
            <w:r w:rsidRPr="007C6278">
              <w:rPr>
                <w:rFonts w:hint="cs"/>
                <w:noProof/>
                <w:webHidden/>
                <w:sz w:val="24"/>
                <w:szCs w:val="24"/>
                <w:rtl/>
              </w:rPr>
              <w:fldChar w:fldCharType="end"/>
            </w:r>
          </w:hyperlink>
        </w:p>
        <w:p w14:paraId="38E4270C" w14:textId="5279D45C" w:rsidR="00AF1489" w:rsidRPr="007C6278" w:rsidRDefault="00AF1489" w:rsidP="007C6278">
          <w:pPr>
            <w:pStyle w:val="TOC1"/>
            <w:rPr>
              <w:rFonts w:eastAsiaTheme="minorEastAsia" w:hint="cs"/>
              <w:noProof/>
              <w:sz w:val="28"/>
              <w:szCs w:val="28"/>
              <w:rtl/>
            </w:rPr>
          </w:pPr>
          <w:hyperlink w:anchor="_Toc31024314" w:history="1">
            <w:r w:rsidRPr="007C6278">
              <w:rPr>
                <w:rStyle w:val="Hyperlink"/>
                <w:rFonts w:ascii="David" w:hAnsi="David" w:cs="David" w:hint="cs"/>
                <w:i w:val="0"/>
                <w:iCs w:val="0"/>
                <w:noProof/>
              </w:rPr>
              <w:t>6</w:t>
            </w:r>
            <w:r w:rsidRPr="007C6278">
              <w:rPr>
                <w:rFonts w:eastAsiaTheme="minorEastAsia" w:hint="cs"/>
                <w:noProof/>
                <w:sz w:val="28"/>
                <w:szCs w:val="28"/>
                <w:rtl/>
              </w:rPr>
              <w:tab/>
            </w:r>
            <w:r w:rsidRPr="007C6278">
              <w:rPr>
                <w:rStyle w:val="Hyperlink"/>
                <w:rFonts w:ascii="David" w:hAnsi="David" w:cs="David" w:hint="cs"/>
                <w:i w:val="0"/>
                <w:iCs w:val="0"/>
                <w:noProof/>
              </w:rPr>
              <w:t>Preliminary results</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314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21</w:t>
            </w:r>
            <w:r w:rsidRPr="007C6278">
              <w:rPr>
                <w:rFonts w:hint="cs"/>
                <w:noProof/>
                <w:webHidden/>
                <w:sz w:val="28"/>
                <w:szCs w:val="28"/>
                <w:rtl/>
              </w:rPr>
              <w:fldChar w:fldCharType="end"/>
            </w:r>
          </w:hyperlink>
        </w:p>
        <w:p w14:paraId="23BAD9BE" w14:textId="1C5CA188" w:rsidR="00AF1489" w:rsidRPr="007C6278" w:rsidRDefault="00AF1489" w:rsidP="007C6278">
          <w:pPr>
            <w:pStyle w:val="TOC2"/>
            <w:rPr>
              <w:rFonts w:eastAsiaTheme="minorEastAsia" w:hint="cs"/>
              <w:noProof/>
              <w:sz w:val="24"/>
              <w:szCs w:val="24"/>
              <w:rtl/>
            </w:rPr>
          </w:pPr>
          <w:hyperlink w:anchor="_Toc31024315" w:history="1">
            <w:r w:rsidRPr="007C6278">
              <w:rPr>
                <w:rStyle w:val="Hyperlink"/>
                <w:rFonts w:ascii="David" w:hAnsi="David" w:cs="David" w:hint="cs"/>
                <w:noProof/>
              </w:rPr>
              <w:t>6.1</w:t>
            </w:r>
            <w:r w:rsidRPr="007C6278">
              <w:rPr>
                <w:rFonts w:eastAsiaTheme="minorEastAsia" w:hint="cs"/>
                <w:noProof/>
                <w:sz w:val="24"/>
                <w:szCs w:val="24"/>
                <w:rtl/>
              </w:rPr>
              <w:tab/>
            </w:r>
            <w:r w:rsidRPr="007C6278">
              <w:rPr>
                <w:rStyle w:val="Hyperlink"/>
                <w:rFonts w:ascii="David" w:hAnsi="David" w:cs="David" w:hint="cs"/>
                <w:noProof/>
              </w:rPr>
              <w:t>Simulation setup</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1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1</w:t>
            </w:r>
            <w:r w:rsidRPr="007C6278">
              <w:rPr>
                <w:rFonts w:hint="cs"/>
                <w:noProof/>
                <w:webHidden/>
                <w:sz w:val="24"/>
                <w:szCs w:val="24"/>
                <w:rtl/>
              </w:rPr>
              <w:fldChar w:fldCharType="end"/>
            </w:r>
          </w:hyperlink>
        </w:p>
        <w:p w14:paraId="52401475" w14:textId="6426E4C8" w:rsidR="00AF1489" w:rsidRPr="007C6278" w:rsidRDefault="00AF1489" w:rsidP="007C6278">
          <w:pPr>
            <w:pStyle w:val="TOC2"/>
            <w:rPr>
              <w:rFonts w:eastAsiaTheme="minorEastAsia" w:hint="cs"/>
              <w:noProof/>
              <w:sz w:val="24"/>
              <w:szCs w:val="24"/>
              <w:rtl/>
            </w:rPr>
          </w:pPr>
          <w:hyperlink w:anchor="_Toc31024316" w:history="1">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16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1</w:t>
            </w:r>
            <w:r w:rsidRPr="007C6278">
              <w:rPr>
                <w:rFonts w:hint="cs"/>
                <w:noProof/>
                <w:webHidden/>
                <w:sz w:val="24"/>
                <w:szCs w:val="24"/>
                <w:rtl/>
              </w:rPr>
              <w:fldChar w:fldCharType="end"/>
            </w:r>
          </w:hyperlink>
        </w:p>
        <w:p w14:paraId="7F5D9C73" w14:textId="58D46F4A" w:rsidR="00AF1489" w:rsidRPr="007C6278" w:rsidRDefault="00AF1489" w:rsidP="007C6278">
          <w:pPr>
            <w:pStyle w:val="TOC2"/>
            <w:rPr>
              <w:rFonts w:eastAsiaTheme="minorEastAsia" w:hint="cs"/>
              <w:noProof/>
              <w:sz w:val="24"/>
              <w:szCs w:val="24"/>
              <w:rtl/>
            </w:rPr>
          </w:pPr>
          <w:hyperlink w:anchor="_Toc31024317" w:history="1">
            <w:r w:rsidRPr="007C6278">
              <w:rPr>
                <w:rStyle w:val="Hyperlink"/>
                <w:rFonts w:ascii="David" w:hAnsi="David" w:cs="David" w:hint="cs"/>
                <w:noProof/>
              </w:rPr>
              <w:t>6.2</w:t>
            </w:r>
            <w:r w:rsidRPr="007C6278">
              <w:rPr>
                <w:rFonts w:eastAsiaTheme="minorEastAsia" w:hint="cs"/>
                <w:noProof/>
                <w:sz w:val="24"/>
                <w:szCs w:val="24"/>
                <w:rtl/>
              </w:rPr>
              <w:tab/>
            </w:r>
            <w:r w:rsidRPr="007C6278">
              <w:rPr>
                <w:rStyle w:val="Hyperlink"/>
                <w:rFonts w:ascii="David" w:hAnsi="David" w:cs="David" w:hint="cs"/>
                <w:noProof/>
              </w:rPr>
              <w:t>Obtained solutions</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17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2</w:t>
            </w:r>
            <w:r w:rsidRPr="007C6278">
              <w:rPr>
                <w:rFonts w:hint="cs"/>
                <w:noProof/>
                <w:webHidden/>
                <w:sz w:val="24"/>
                <w:szCs w:val="24"/>
                <w:rtl/>
              </w:rPr>
              <w:fldChar w:fldCharType="end"/>
            </w:r>
          </w:hyperlink>
        </w:p>
        <w:p w14:paraId="4547E0B6" w14:textId="0FF08A1A" w:rsidR="00AF1489" w:rsidRPr="007C6278" w:rsidRDefault="00AF1489" w:rsidP="007C6278">
          <w:pPr>
            <w:pStyle w:val="TOC1"/>
            <w:rPr>
              <w:rFonts w:eastAsiaTheme="minorEastAsia" w:hint="cs"/>
              <w:noProof/>
              <w:sz w:val="28"/>
              <w:szCs w:val="28"/>
              <w:rtl/>
            </w:rPr>
          </w:pPr>
          <w:hyperlink w:anchor="_Toc31024318" w:history="1">
            <w:r w:rsidRPr="007C6278">
              <w:rPr>
                <w:rStyle w:val="Hyperlink"/>
                <w:rFonts w:ascii="David" w:hAnsi="David" w:cs="David" w:hint="cs"/>
                <w:i w:val="0"/>
                <w:iCs w:val="0"/>
                <w:noProof/>
              </w:rPr>
              <w:t>7</w:t>
            </w:r>
            <w:r w:rsidRPr="007C6278">
              <w:rPr>
                <w:rFonts w:eastAsiaTheme="minorEastAsia" w:hint="cs"/>
                <w:noProof/>
                <w:sz w:val="28"/>
                <w:szCs w:val="28"/>
                <w:rtl/>
              </w:rPr>
              <w:tab/>
            </w:r>
            <w:r w:rsidRPr="007C6278">
              <w:rPr>
                <w:rStyle w:val="Hyperlink"/>
                <w:rFonts w:ascii="David" w:hAnsi="David" w:cs="David" w:hint="cs"/>
                <w:i w:val="0"/>
                <w:iCs w:val="0"/>
                <w:noProof/>
              </w:rPr>
              <w:t>Work schedule</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318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24</w:t>
            </w:r>
            <w:r w:rsidRPr="007C6278">
              <w:rPr>
                <w:rFonts w:hint="cs"/>
                <w:noProof/>
                <w:webHidden/>
                <w:sz w:val="28"/>
                <w:szCs w:val="28"/>
                <w:rtl/>
              </w:rPr>
              <w:fldChar w:fldCharType="end"/>
            </w:r>
          </w:hyperlink>
        </w:p>
        <w:p w14:paraId="7184868C" w14:textId="17EC024B" w:rsidR="00AF1489" w:rsidRPr="007C6278" w:rsidRDefault="00AF1489" w:rsidP="007C6278">
          <w:pPr>
            <w:pStyle w:val="TOC1"/>
            <w:rPr>
              <w:rFonts w:eastAsiaTheme="minorEastAsia" w:hint="cs"/>
              <w:noProof/>
              <w:sz w:val="28"/>
              <w:szCs w:val="28"/>
              <w:rtl/>
            </w:rPr>
          </w:pPr>
          <w:hyperlink w:anchor="_Toc31024319" w:history="1">
            <w:r w:rsidRPr="007C6278">
              <w:rPr>
                <w:rStyle w:val="Hyperlink"/>
                <w:rFonts w:ascii="David" w:hAnsi="David" w:cs="David" w:hint="cs"/>
                <w:i w:val="0"/>
                <w:iCs w:val="0"/>
                <w:noProof/>
              </w:rPr>
              <w:t>8</w:t>
            </w:r>
            <w:r w:rsidRPr="007C6278">
              <w:rPr>
                <w:rFonts w:eastAsiaTheme="minorEastAsia" w:hint="cs"/>
                <w:noProof/>
                <w:sz w:val="28"/>
                <w:szCs w:val="28"/>
                <w:rtl/>
              </w:rPr>
              <w:tab/>
            </w:r>
            <w:r w:rsidRPr="007C6278">
              <w:rPr>
                <w:rStyle w:val="Hyperlink"/>
                <w:rFonts w:ascii="David" w:hAnsi="David" w:cs="David" w:hint="cs"/>
                <w:i w:val="0"/>
                <w:iCs w:val="0"/>
                <w:noProof/>
              </w:rPr>
              <w:t>References</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319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25</w:t>
            </w:r>
            <w:r w:rsidRPr="007C6278">
              <w:rPr>
                <w:rFonts w:hint="cs"/>
                <w:noProof/>
                <w:webHidden/>
                <w:sz w:val="28"/>
                <w:szCs w:val="28"/>
                <w:rtl/>
              </w:rPr>
              <w:fldChar w:fldCharType="end"/>
            </w:r>
          </w:hyperlink>
        </w:p>
        <w:p w14:paraId="042AA04D" w14:textId="38062D44" w:rsidR="00AF1489" w:rsidRPr="007C6278" w:rsidRDefault="00AF1489" w:rsidP="007C6278">
          <w:pPr>
            <w:pStyle w:val="TOC1"/>
            <w:rPr>
              <w:rFonts w:eastAsiaTheme="minorEastAsia" w:hint="cs"/>
              <w:noProof/>
              <w:sz w:val="28"/>
              <w:szCs w:val="28"/>
              <w:rtl/>
            </w:rPr>
          </w:pPr>
          <w:hyperlink w:anchor="_Toc31024320" w:history="1">
            <w:r w:rsidRPr="007C6278">
              <w:rPr>
                <w:rStyle w:val="Hyperlink"/>
                <w:rFonts w:ascii="David" w:hAnsi="David" w:cs="David" w:hint="cs"/>
                <w:i w:val="0"/>
                <w:iCs w:val="0"/>
                <w:noProof/>
              </w:rPr>
              <w:t>9</w:t>
            </w:r>
            <w:r w:rsidRPr="007C6278">
              <w:rPr>
                <w:rFonts w:eastAsiaTheme="minorEastAsia" w:hint="cs"/>
                <w:noProof/>
                <w:sz w:val="28"/>
                <w:szCs w:val="28"/>
                <w:rtl/>
              </w:rPr>
              <w:tab/>
            </w:r>
            <w:r w:rsidRPr="007C6278">
              <w:rPr>
                <w:rStyle w:val="Hyperlink"/>
                <w:rFonts w:ascii="David" w:hAnsi="David" w:cs="David" w:hint="cs"/>
                <w:i w:val="0"/>
                <w:iCs w:val="0"/>
                <w:noProof/>
              </w:rPr>
              <w:t>Appendices</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320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28</w:t>
            </w:r>
            <w:r w:rsidRPr="007C6278">
              <w:rPr>
                <w:rFonts w:hint="cs"/>
                <w:noProof/>
                <w:webHidden/>
                <w:sz w:val="28"/>
                <w:szCs w:val="28"/>
                <w:rtl/>
              </w:rPr>
              <w:fldChar w:fldCharType="end"/>
            </w:r>
          </w:hyperlink>
        </w:p>
        <w:p w14:paraId="72544BC3" w14:textId="38395B65" w:rsidR="00AF1489" w:rsidRPr="007C6278" w:rsidRDefault="00AF1489" w:rsidP="007C6278">
          <w:pPr>
            <w:pStyle w:val="TOC2"/>
            <w:rPr>
              <w:rFonts w:eastAsiaTheme="minorEastAsia" w:hint="cs"/>
              <w:noProof/>
              <w:sz w:val="24"/>
              <w:szCs w:val="24"/>
              <w:rtl/>
            </w:rPr>
          </w:pPr>
          <w:hyperlink w:anchor="_Toc31024321" w:history="1">
            <w:r w:rsidRPr="007C6278">
              <w:rPr>
                <w:rStyle w:val="Hyperlink"/>
                <w:rFonts w:ascii="David" w:hAnsi="David" w:cs="David" w:hint="cs"/>
                <w:noProof/>
              </w:rPr>
              <w:t>9.1</w:t>
            </w:r>
            <w:r w:rsidRPr="007C6278">
              <w:rPr>
                <w:rFonts w:eastAsiaTheme="minorEastAsia" w:hint="cs"/>
                <w:noProof/>
                <w:sz w:val="24"/>
                <w:szCs w:val="24"/>
                <w:rtl/>
              </w:rPr>
              <w:tab/>
            </w:r>
            <w:r w:rsidRPr="007C6278">
              <w:rPr>
                <w:rStyle w:val="Hyperlink"/>
                <w:rFonts w:ascii="David" w:hAnsi="David" w:cs="David" w:hint="cs"/>
                <w:noProof/>
              </w:rPr>
              <w:t>Appendix A</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1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8</w:t>
            </w:r>
            <w:r w:rsidRPr="007C6278">
              <w:rPr>
                <w:rFonts w:hint="cs"/>
                <w:noProof/>
                <w:webHidden/>
                <w:sz w:val="24"/>
                <w:szCs w:val="24"/>
                <w:rtl/>
              </w:rPr>
              <w:fldChar w:fldCharType="end"/>
            </w:r>
          </w:hyperlink>
        </w:p>
        <w:p w14:paraId="26EB74F9" w14:textId="689EB1DC" w:rsidR="00AF1489" w:rsidRPr="007C6278" w:rsidRDefault="00AF1489" w:rsidP="007C6278">
          <w:pPr>
            <w:pStyle w:val="TOC2"/>
            <w:rPr>
              <w:rFonts w:eastAsiaTheme="minorEastAsia" w:hint="cs"/>
              <w:noProof/>
              <w:sz w:val="24"/>
              <w:szCs w:val="24"/>
              <w:rtl/>
            </w:rPr>
          </w:pPr>
          <w:hyperlink w:anchor="_Toc31024322" w:history="1">
            <w:r w:rsidRPr="007C6278">
              <w:rPr>
                <w:rStyle w:val="Hyperlink"/>
                <w:rFonts w:ascii="David" w:hAnsi="David" w:cs="David" w:hint="cs"/>
                <w:noProof/>
              </w:rPr>
              <w:t>9.2</w:t>
            </w:r>
            <w:r w:rsidRPr="007C6278">
              <w:rPr>
                <w:rFonts w:eastAsiaTheme="minorEastAsia" w:hint="cs"/>
                <w:noProof/>
                <w:sz w:val="24"/>
                <w:szCs w:val="24"/>
                <w:rtl/>
              </w:rPr>
              <w:tab/>
            </w:r>
            <w:r w:rsidRPr="007C6278">
              <w:rPr>
                <w:rStyle w:val="Hyperlink"/>
                <w:rFonts w:ascii="David" w:hAnsi="David" w:cs="David" w:hint="cs"/>
                <w:noProof/>
              </w:rPr>
              <w:t>Appendix B</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2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9</w:t>
            </w:r>
            <w:r w:rsidRPr="007C6278">
              <w:rPr>
                <w:rFonts w:hint="cs"/>
                <w:noProof/>
                <w:webHidden/>
                <w:sz w:val="24"/>
                <w:szCs w:val="24"/>
                <w:rtl/>
              </w:rPr>
              <w:fldChar w:fldCharType="end"/>
            </w:r>
          </w:hyperlink>
        </w:p>
        <w:p w14:paraId="31F3351F" w14:textId="6C50C237" w:rsidR="00AF1489" w:rsidRPr="007C6278" w:rsidRDefault="00AF1489" w:rsidP="007C6278">
          <w:pPr>
            <w:pStyle w:val="TOC2"/>
            <w:rPr>
              <w:rFonts w:eastAsiaTheme="minorEastAsia" w:hint="cs"/>
              <w:noProof/>
              <w:sz w:val="24"/>
              <w:szCs w:val="24"/>
              <w:rtl/>
            </w:rPr>
          </w:pPr>
          <w:hyperlink w:anchor="_Toc31024323" w:history="1">
            <w:r w:rsidRPr="007C6278">
              <w:rPr>
                <w:rStyle w:val="Hyperlink"/>
                <w:rFonts w:ascii="David" w:hAnsi="David" w:cs="David" w:hint="cs"/>
                <w:noProof/>
              </w:rPr>
              <w:t>9.3</w:t>
            </w:r>
            <w:r w:rsidRPr="007C6278">
              <w:rPr>
                <w:rFonts w:eastAsiaTheme="minorEastAsia" w:hint="cs"/>
                <w:noProof/>
                <w:sz w:val="24"/>
                <w:szCs w:val="24"/>
                <w:rtl/>
              </w:rPr>
              <w:tab/>
            </w:r>
            <w:r w:rsidRPr="007C6278">
              <w:rPr>
                <w:rStyle w:val="Hyperlink"/>
                <w:rFonts w:ascii="David" w:hAnsi="David" w:cs="David" w:hint="cs"/>
                <w:noProof/>
              </w:rPr>
              <w:t>Appendix C</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3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0</w:t>
            </w:r>
            <w:r w:rsidRPr="007C6278">
              <w:rPr>
                <w:rFonts w:hint="cs"/>
                <w:noProof/>
                <w:webHidden/>
                <w:sz w:val="24"/>
                <w:szCs w:val="24"/>
                <w:rtl/>
              </w:rPr>
              <w:fldChar w:fldCharType="end"/>
            </w:r>
          </w:hyperlink>
        </w:p>
        <w:p w14:paraId="5A49B6BC" w14:textId="674CE98A" w:rsidR="00AF1489" w:rsidRPr="007C6278" w:rsidRDefault="00AF1489" w:rsidP="007C6278">
          <w:pPr>
            <w:pStyle w:val="TOC2"/>
            <w:rPr>
              <w:rFonts w:eastAsiaTheme="minorEastAsia" w:hint="cs"/>
              <w:noProof/>
              <w:sz w:val="24"/>
              <w:szCs w:val="24"/>
              <w:rtl/>
            </w:rPr>
          </w:pPr>
          <w:hyperlink w:anchor="_Toc31024324" w:history="1">
            <w:r w:rsidRPr="007C6278">
              <w:rPr>
                <w:rStyle w:val="Hyperlink"/>
                <w:rFonts w:ascii="David" w:hAnsi="David" w:cs="David" w:hint="cs"/>
                <w:noProof/>
              </w:rPr>
              <w:t>9.4</w:t>
            </w:r>
            <w:r w:rsidRPr="007C6278">
              <w:rPr>
                <w:rFonts w:eastAsiaTheme="minorEastAsia" w:hint="cs"/>
                <w:noProof/>
                <w:sz w:val="24"/>
                <w:szCs w:val="24"/>
                <w:rtl/>
              </w:rPr>
              <w:tab/>
            </w:r>
            <w:r w:rsidRPr="007C6278">
              <w:rPr>
                <w:rStyle w:val="Hyperlink"/>
                <w:rFonts w:ascii="David" w:hAnsi="David" w:cs="David" w:hint="cs"/>
                <w:noProof/>
              </w:rPr>
              <w:t>Appendix D</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4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1</w:t>
            </w:r>
            <w:r w:rsidRPr="007C6278">
              <w:rPr>
                <w:rFonts w:hint="cs"/>
                <w:noProof/>
                <w:webHidden/>
                <w:sz w:val="24"/>
                <w:szCs w:val="24"/>
                <w:rtl/>
              </w:rPr>
              <w:fldChar w:fldCharType="end"/>
            </w:r>
          </w:hyperlink>
        </w:p>
        <w:p w14:paraId="58F42748" w14:textId="46C0B76C" w:rsidR="00AF1489" w:rsidRPr="007C6278" w:rsidRDefault="00AF1489" w:rsidP="007C6278">
          <w:pPr>
            <w:pStyle w:val="TOC2"/>
            <w:rPr>
              <w:rFonts w:eastAsiaTheme="minorEastAsia" w:hint="cs"/>
              <w:noProof/>
              <w:sz w:val="24"/>
              <w:szCs w:val="24"/>
              <w:rtl/>
            </w:rPr>
          </w:pPr>
          <w:hyperlink w:anchor="_Toc31024325" w:history="1">
            <w:r w:rsidRPr="007C6278">
              <w:rPr>
                <w:rStyle w:val="Hyperlink"/>
                <w:rFonts w:ascii="David" w:hAnsi="David" w:cs="David" w:hint="cs"/>
                <w:noProof/>
              </w:rPr>
              <w:t>9.5</w:t>
            </w:r>
            <w:r w:rsidRPr="007C6278">
              <w:rPr>
                <w:rFonts w:eastAsiaTheme="minorEastAsia" w:hint="cs"/>
                <w:noProof/>
                <w:sz w:val="24"/>
                <w:szCs w:val="24"/>
                <w:rtl/>
              </w:rPr>
              <w:tab/>
            </w:r>
            <w:r w:rsidRPr="007C6278">
              <w:rPr>
                <w:rStyle w:val="Hyperlink"/>
                <w:rFonts w:ascii="David" w:hAnsi="David" w:cs="David" w:hint="cs"/>
                <w:noProof/>
              </w:rPr>
              <w:t>Appendix E</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2</w:t>
            </w:r>
            <w:r w:rsidRPr="007C6278">
              <w:rPr>
                <w:rFonts w:hint="cs"/>
                <w:noProof/>
                <w:webHidden/>
                <w:sz w:val="24"/>
                <w:szCs w:val="24"/>
                <w:rtl/>
              </w:rPr>
              <w:fldChar w:fldCharType="end"/>
            </w:r>
          </w:hyperlink>
        </w:p>
        <w:p w14:paraId="2993DEF5" w14:textId="01C44994" w:rsidR="00AF1489" w:rsidRPr="007C6278" w:rsidRDefault="00AF1489" w:rsidP="007C6278">
          <w:pPr>
            <w:pStyle w:val="TOC2"/>
            <w:rPr>
              <w:rFonts w:eastAsiaTheme="minorEastAsia" w:hint="cs"/>
              <w:noProof/>
              <w:sz w:val="24"/>
              <w:szCs w:val="24"/>
              <w:rtl/>
            </w:rPr>
          </w:pPr>
          <w:hyperlink w:anchor="_Toc31024326" w:history="1">
            <w:r w:rsidRPr="007C6278">
              <w:rPr>
                <w:rStyle w:val="Hyperlink"/>
                <w:rFonts w:ascii="David" w:hAnsi="David" w:cs="David" w:hint="cs"/>
                <w:noProof/>
              </w:rPr>
              <w:t>9.6</w:t>
            </w:r>
            <w:r w:rsidRPr="007C6278">
              <w:rPr>
                <w:rFonts w:eastAsiaTheme="minorEastAsia" w:hint="cs"/>
                <w:noProof/>
                <w:sz w:val="24"/>
                <w:szCs w:val="24"/>
                <w:rtl/>
              </w:rPr>
              <w:tab/>
            </w:r>
            <w:r w:rsidRPr="007C6278">
              <w:rPr>
                <w:rStyle w:val="Hyperlink"/>
                <w:rFonts w:ascii="David" w:hAnsi="David" w:cs="David" w:hint="cs"/>
                <w:noProof/>
              </w:rPr>
              <w:t>Appendix F</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6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3</w:t>
            </w:r>
            <w:r w:rsidRPr="007C6278">
              <w:rPr>
                <w:rFonts w:hint="cs"/>
                <w:noProof/>
                <w:webHidden/>
                <w:sz w:val="24"/>
                <w:szCs w:val="24"/>
                <w:rtl/>
              </w:rPr>
              <w:fldChar w:fldCharType="end"/>
            </w:r>
          </w:hyperlink>
        </w:p>
        <w:p w14:paraId="0274589D" w14:textId="0E2EB47C" w:rsidR="004F2A45" w:rsidRPr="00C239DA" w:rsidRDefault="00EF1A3E" w:rsidP="007C6278">
          <w:pPr>
            <w:spacing w:line="240" w:lineRule="auto"/>
            <w:jc w:val="left"/>
            <w:rPr>
              <w:vertAlign w:val="subscript"/>
            </w:rPr>
            <w:sectPr w:rsidR="004F2A45" w:rsidRPr="00C239DA" w:rsidSect="00F64228">
              <w:pgSz w:w="11906" w:h="16838"/>
              <w:pgMar w:top="1440" w:right="1080" w:bottom="1440" w:left="1080" w:header="709" w:footer="709" w:gutter="0"/>
              <w:cols w:space="708"/>
              <w:bidi/>
              <w:rtlGutter/>
              <w:docGrid w:linePitch="360"/>
            </w:sectPr>
          </w:pPr>
          <w:r w:rsidRPr="007C6278">
            <w:rPr>
              <w:rFonts w:cs="David" w:hint="cs"/>
              <w:noProof/>
              <w:sz w:val="20"/>
              <w:szCs w:val="20"/>
            </w:rPr>
            <w:fldChar w:fldCharType="end"/>
          </w:r>
        </w:p>
      </w:sdtContent>
    </w:sdt>
    <w:p w14:paraId="6E6B716B" w14:textId="4B87AD62" w:rsidR="00CE7625" w:rsidRPr="00A10451" w:rsidRDefault="00B926B5" w:rsidP="007C6278">
      <w:pPr>
        <w:pStyle w:val="Heading1"/>
        <w:rPr>
          <w:rFonts w:eastAsiaTheme="minorHAnsi"/>
        </w:rPr>
      </w:pPr>
      <w:bookmarkStart w:id="24" w:name="_Toc31024274"/>
      <w:r w:rsidRPr="00A10451">
        <w:rPr>
          <w:rFonts w:hint="cs"/>
        </w:rPr>
        <w:lastRenderedPageBreak/>
        <w:t>I</w:t>
      </w:r>
      <w:r w:rsidR="00492684" w:rsidRPr="00A10451">
        <w:rPr>
          <w:rFonts w:hint="cs"/>
        </w:rPr>
        <w:t>ntroduction</w:t>
      </w:r>
      <w:bookmarkStart w:id="25" w:name="_GoBack"/>
      <w:bookmarkEnd w:id="24"/>
      <w:bookmarkEnd w:id="25"/>
    </w:p>
    <w:p w14:paraId="07FB679B" w14:textId="1F68BEFD" w:rsidR="00182389" w:rsidRPr="00A10451" w:rsidRDefault="00182389" w:rsidP="00E87BA7">
      <w:pPr>
        <w:pStyle w:val="Heading2"/>
      </w:pPr>
      <w:bookmarkStart w:id="26" w:name="_Toc31024275"/>
      <w:r w:rsidRPr="00A10451">
        <w:rPr>
          <w:rFonts w:hint="cs"/>
        </w:rPr>
        <w:t>Air pollution</w:t>
      </w:r>
      <w:bookmarkEnd w:id="26"/>
    </w:p>
    <w:p w14:paraId="4C9AA649" w14:textId="05932AAD"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r w:rsidR="002A481C" w:rsidRPr="00A10451">
        <w:rPr>
          <w:rFonts w:cs="David"/>
          <w:color w:val="000000"/>
        </w:rPr>
        <w:t>N</w:t>
      </w:r>
      <w:r w:rsidR="002A481C">
        <w:rPr>
          <w:rFonts w:cs="David"/>
          <w:color w:val="000000"/>
        </w:rPr>
        <w:t>Ox</w:t>
      </w:r>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27" w:name="OLE_LINK60"/>
      <w:bookmarkStart w:id="28" w:name="OLE_LINK61"/>
      <w:r w:rsidR="008E3525" w:rsidRPr="008E3525">
        <w:rPr>
          <w:rFonts w:cs="David"/>
          <w:color w:val="000000"/>
        </w:rPr>
        <w:t xml:space="preserve">on-point source emissions </w:t>
      </w:r>
      <w:bookmarkEnd w:id="27"/>
      <w:bookmarkEnd w:id="28"/>
      <w:r w:rsidR="008E3525" w:rsidRPr="008E3525">
        <w:rPr>
          <w:rFonts w:cs="David"/>
          <w:color w:val="000000"/>
        </w:rPr>
        <w:t xml:space="preserve">– caused by </w:t>
      </w:r>
      <w:bookmarkStart w:id="29" w:name="OLE_LINK62"/>
      <w:bookmarkStart w:id="30" w:name="OLE_LINK63"/>
      <w:r w:rsidR="008E3525" w:rsidRPr="008E3525">
        <w:rPr>
          <w:rFonts w:cs="David"/>
          <w:color w:val="000000"/>
        </w:rPr>
        <w:t xml:space="preserve">direct contact of volatile substances </w:t>
      </w:r>
      <w:bookmarkEnd w:id="29"/>
      <w:bookmarkEnd w:id="30"/>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17416B">
        <w:rPr>
          <w:rFonts w:cs="David"/>
          <w:color w:val="000000"/>
        </w:rPr>
        <w:instrText>ADDIN CSL_CITATION {"citationItems":[{"id":"ITEM-1","itemData":{"URL":"http://www.sviva.gov.il/English/env_topics/Health-and-Environment/Health-Impact-of-Environmental-Nuisances/Pages/The-Impact-of-Air-Pollution-from-Industry.aspx","accessed":{"date-parts":[["2019","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31" w:name="OLE_LINK111"/>
      <w:bookmarkStart w:id="32" w:name="OLE_LINK112"/>
      <w:bookmarkStart w:id="33" w:name="OLE_LINK113"/>
      <w:bookmarkStart w:id="34" w:name="OLE_LINK114"/>
      <w:bookmarkStart w:id="35"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31"/>
      <w:bookmarkEnd w:id="32"/>
      <w:bookmarkEnd w:id="33"/>
      <w:r w:rsidRPr="00A10451">
        <w:rPr>
          <w:rFonts w:cs="David" w:hint="cs"/>
          <w:color w:val="000000"/>
        </w:rPr>
        <w:t>.</w:t>
      </w:r>
      <w:bookmarkEnd w:id="34"/>
      <w:bookmarkEnd w:id="35"/>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745B8516" w:rsidR="00182389" w:rsidRPr="00A10451" w:rsidRDefault="00182389" w:rsidP="00E87BA7">
      <w:pPr>
        <w:pStyle w:val="Heading2"/>
      </w:pPr>
      <w:bookmarkStart w:id="36" w:name="_Toc31024276"/>
      <w:r w:rsidRPr="00A10451">
        <w:rPr>
          <w:rFonts w:hint="cs"/>
        </w:rPr>
        <w:t>Monitoring air pollution</w:t>
      </w:r>
      <w:bookmarkEnd w:id="36"/>
    </w:p>
    <w:p w14:paraId="23A9B8F5" w14:textId="081497C7" w:rsidR="00291E11" w:rsidRPr="00A10451" w:rsidRDefault="00AE0031" w:rsidP="00E87BA7">
      <w:pPr>
        <w:ind w:right="-2"/>
        <w:rPr>
          <w:rFonts w:cs="David"/>
          <w:color w:val="000000"/>
          <w:rtl/>
        </w:rPr>
      </w:pPr>
      <w:bookmarkStart w:id="37" w:name="OLE_LINK109"/>
      <w:bookmarkStart w:id="38"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color w:val="000000"/>
          <w:rtl/>
        </w:rPr>
      </w:pPr>
      <w:bookmarkStart w:id="39" w:name="OLE_LINK120"/>
      <w:bookmarkStart w:id="40" w:name="OLE_LINK121"/>
      <w:bookmarkEnd w:id="37"/>
      <w:bookmarkEnd w:id="38"/>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9"/>
    <w:bookmarkEnd w:id="40"/>
    <w:p w14:paraId="44FDB524" w14:textId="77777777" w:rsidR="00F322EC" w:rsidRPr="00A10451" w:rsidRDefault="00F322EC" w:rsidP="00E87BA7">
      <w:pPr>
        <w:ind w:right="-2"/>
        <w:rPr>
          <w:rFonts w:cs="David"/>
          <w:color w:val="000000"/>
        </w:rPr>
      </w:pPr>
    </w:p>
    <w:p w14:paraId="7A1DCCBF" w14:textId="66A4FD33" w:rsidR="003A4996" w:rsidRPr="00A10451" w:rsidRDefault="00414168" w:rsidP="00E87BA7">
      <w:pPr>
        <w:pStyle w:val="Heading2"/>
      </w:pPr>
      <w:bookmarkStart w:id="41" w:name="_Toc31024277"/>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41"/>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37C72559"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r w:rsidR="00EF1B85">
        <w:rPr>
          <w:rFonts w:cs="David"/>
          <w:color w:val="000000" w:themeColor="text1"/>
        </w:rPr>
        <w:t>Regardless of the method used for generating the dense pollution maps, they all rely on the input they receive from the sensors. Thus, sub-optimal deployment on the sensors hinders air-pollution accurate description.</w:t>
      </w:r>
    </w:p>
    <w:p w14:paraId="3F65F274" w14:textId="77777777" w:rsidR="00287F01" w:rsidRPr="00A10451" w:rsidRDefault="00287F01" w:rsidP="00E87BA7">
      <w:pPr>
        <w:ind w:right="-2" w:firstLine="720"/>
        <w:rPr>
          <w:rFonts w:cs="David"/>
          <w:color w:val="000000"/>
        </w:rPr>
      </w:pPr>
    </w:p>
    <w:p w14:paraId="4A141249" w14:textId="51432115" w:rsidR="0079103A" w:rsidRPr="00A10451" w:rsidRDefault="0079103A" w:rsidP="00E87BA7">
      <w:pPr>
        <w:pStyle w:val="Heading2"/>
      </w:pPr>
      <w:bookmarkStart w:id="42" w:name="_Toc31024278"/>
      <w:r w:rsidRPr="00A10451">
        <w:rPr>
          <w:rFonts w:hint="cs"/>
        </w:rPr>
        <w:t>Source term estimation</w:t>
      </w:r>
      <w:bookmarkEnd w:id="42"/>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3419E83F" w:rsidR="00C43398" w:rsidRDefault="00CE7625" w:rsidP="00E87BA7">
      <w:pPr>
        <w:ind w:right="-2" w:firstLine="720"/>
        <w:rPr>
          <w:ins w:id="43" w:author="Idit Balachsan" w:date="2019-11-13T13:24:00Z"/>
          <w:rFonts w:cs="David"/>
          <w:color w:val="000000" w:themeColor="text1"/>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C66993">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id":"ITEM-2","itemData":{"DOI":"10.1007/978-3-319-89935-0","ISBN":"978-3-319-89934-3","author":[{"dropping-particle":"","family":"Nebenzal","given":"Asaf","non-dropping-particle":"","parse-names":false,"suffix":""},{"dropping-particle":"","family":"Fishbain","given":"Barak","non-dropping-particle":"","parse-names":false,"suffix":""}],"id":"ITEM-2","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 [23]","plainTextFormattedCitation":"[16], [23]","previouslyFormattedCitation":"[16], [23]"},"properties":{"noteIndex":0},"schema":"https://github.com/citation-style-language/schema/raw/master/csl-citation.json"}</w:instrText>
      </w:r>
      <w:r w:rsidR="00D732FE" w:rsidRPr="00A10451">
        <w:rPr>
          <w:rFonts w:cs="David" w:hint="cs"/>
          <w:color w:val="000000"/>
        </w:rPr>
        <w:fldChar w:fldCharType="separate"/>
      </w:r>
      <w:r w:rsidR="00C66993" w:rsidRPr="00C66993">
        <w:rPr>
          <w:rFonts w:cs="David"/>
          <w:noProof/>
          <w:color w:val="000000"/>
        </w:rPr>
        <w:t>[16], [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r w:rsidR="009E76EB">
        <w:rPr>
          <w:rFonts w:cs="David"/>
          <w:color w:val="000000" w:themeColor="text1"/>
        </w:rPr>
        <w:t xml:space="preserve">Similarly to the sparse representation problem, the WDESN’s input has a dramatical impact on the accuracy of STE methodologies, and thus, sensors’ </w:t>
      </w:r>
      <w:r w:rsidR="009E76EB" w:rsidRPr="00BB5FEF">
        <w:rPr>
          <w:rFonts w:cs="David"/>
          <w:color w:val="000000" w:themeColor="text1"/>
        </w:rPr>
        <w:t>location allocation</w:t>
      </w:r>
      <w:r w:rsidR="00C66993">
        <w:rPr>
          <w:rFonts w:cs="David"/>
          <w:color w:val="000000" w:themeColor="text1"/>
        </w:rPr>
        <w:t xml:space="preserve"> </w:t>
      </w:r>
      <w:r w:rsidR="00C66993">
        <w:rPr>
          <w:rFonts w:cs="David"/>
          <w:color w:val="000000" w:themeColor="text1"/>
        </w:rPr>
        <w:fldChar w:fldCharType="begin" w:fldLock="1"/>
      </w:r>
      <w:r w:rsidR="001E20E7">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C66993">
        <w:rPr>
          <w:rFonts w:cs="David"/>
          <w:color w:val="000000" w:themeColor="text1"/>
        </w:rPr>
        <w:fldChar w:fldCharType="separate"/>
      </w:r>
      <w:r w:rsidR="00C66993" w:rsidRPr="00C66993">
        <w:rPr>
          <w:rFonts w:cs="David"/>
          <w:noProof/>
          <w:color w:val="000000" w:themeColor="text1"/>
        </w:rPr>
        <w:t>[24]</w:t>
      </w:r>
      <w:r w:rsidR="00C66993">
        <w:rPr>
          <w:rFonts w:cs="David"/>
          <w:color w:val="000000" w:themeColor="text1"/>
        </w:rPr>
        <w:fldChar w:fldCharType="end"/>
      </w:r>
      <w:r w:rsidR="00C66993">
        <w:rPr>
          <w:rFonts w:cs="David"/>
          <w:color w:val="000000" w:themeColor="text1"/>
        </w:rPr>
        <w:t xml:space="preserve"> </w:t>
      </w:r>
      <w:r w:rsidR="009E76EB">
        <w:rPr>
          <w:rFonts w:cs="David"/>
          <w:color w:val="000000" w:themeColor="text1"/>
        </w:rPr>
        <w:t>problem is a major factor that must be addressed.</w:t>
      </w:r>
    </w:p>
    <w:p w14:paraId="42DA851E" w14:textId="77777777" w:rsidR="008917C3" w:rsidRPr="00A10451" w:rsidRDefault="008917C3" w:rsidP="00E87BA7">
      <w:pPr>
        <w:ind w:right="-2"/>
        <w:rPr>
          <w:rFonts w:cs="David"/>
          <w:color w:val="000000" w:themeColor="text1"/>
        </w:rPr>
      </w:pPr>
    </w:p>
    <w:p w14:paraId="16B049D8" w14:textId="0FB46ABD" w:rsidR="001E61E8" w:rsidRDefault="0081600D" w:rsidP="00E87BA7">
      <w:pPr>
        <w:pStyle w:val="Heading2"/>
      </w:pPr>
      <w:bookmarkStart w:id="44" w:name="_Toc31024279"/>
      <w:r>
        <w:t>N</w:t>
      </w:r>
      <w:r w:rsidR="00E773DD" w:rsidRPr="00A10451">
        <w:rPr>
          <w:rFonts w:hint="cs"/>
        </w:rPr>
        <w:t>etwork deployment</w:t>
      </w:r>
      <w:bookmarkEnd w:id="44"/>
    </w:p>
    <w:p w14:paraId="32737F91" w14:textId="237D203B" w:rsidR="001E61E8" w:rsidRDefault="001E61E8" w:rsidP="00E87BA7">
      <w:pPr>
        <w:ind w:right="-2"/>
        <w:rPr>
          <w:rFonts w:cs="David"/>
          <w:color w:val="000000"/>
        </w:rPr>
      </w:pPr>
      <w:bookmarkStart w:id="45" w:name="OLE_LINK122"/>
      <w:bookmarkStart w:id="46"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 xml:space="preserve">As </w:t>
      </w:r>
      <w:r w:rsidR="008312DE">
        <w:rPr>
          <w:rFonts w:cs="David"/>
          <w:color w:val="000000"/>
        </w:rPr>
        <w:lastRenderedPageBreak/>
        <w:t>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45"/>
    <w:bookmarkEnd w:id="46"/>
    <w:p w14:paraId="5083CDB4" w14:textId="62135126"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r w:rsidR="00574A06">
        <w:rPr>
          <w:rFonts w:cs="David"/>
          <w:color w:val="000000"/>
        </w:rPr>
        <w:t>an easier task through a</w:t>
      </w:r>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r w:rsidR="00574A06">
        <w:rPr>
          <w:rFonts w:cs="David"/>
          <w:color w:val="000000"/>
        </w:rPr>
        <w:t xml:space="preserve">a </w:t>
      </w:r>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47" w:name="OLE_LINK66"/>
      <w:bookmarkStart w:id="48" w:name="OLE_LINK67"/>
      <w:r w:rsidR="000B0FAE">
        <w:t>severe</w:t>
      </w:r>
      <w:r w:rsidR="00AE467C">
        <w:t xml:space="preserve"> </w:t>
      </w:r>
      <w:bookmarkEnd w:id="47"/>
      <w:bookmarkEnd w:id="48"/>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49" w:name="OLE_LINK20"/>
      <w:bookmarkStart w:id="50" w:name="OLE_LINK21"/>
      <w:r w:rsidR="00AE467C">
        <w:t>industrial sites</w:t>
      </w:r>
      <w:bookmarkEnd w:id="49"/>
      <w:bookmarkEnd w:id="50"/>
      <w:r w:rsidR="0093363E">
        <w:t>,</w:t>
      </w:r>
      <w:r w:rsidR="00AE467C">
        <w:t xml:space="preserve"> sensor locations may be limited due to economic and </w:t>
      </w:r>
      <w:r w:rsidR="004B423C">
        <w:t>practical</w:t>
      </w:r>
      <w:r w:rsidR="00AE467C">
        <w:t xml:space="preserve"> considerations.</w:t>
      </w:r>
    </w:p>
    <w:p w14:paraId="42255062" w14:textId="4FC787B2" w:rsidR="00EB3612" w:rsidRPr="00393CBC" w:rsidRDefault="00C55310" w:rsidP="00E87BA7">
      <w:pPr>
        <w:ind w:right="-2" w:firstLine="720"/>
        <w:rPr>
          <w:rtl/>
        </w:rPr>
      </w:pPr>
      <w:r>
        <w:t>A static deployment approach</w:t>
      </w:r>
      <w:r w:rsidR="0040271E">
        <w:t xml:space="preserve">, that satisfies the steady-state average conditions, </w:t>
      </w:r>
      <w:r>
        <w:t xml:space="preserve">might work well when no changes take place </w:t>
      </w:r>
      <w:r w:rsidR="00AF3C33">
        <w:t xml:space="preserve">in the sources, emissions and meteorological conditions. </w:t>
      </w:r>
      <w:r w:rsidR="004E0E69">
        <w:t>Nonetheless</w:t>
      </w:r>
      <w:r w:rsidR="0031135E">
        <w:t>, a</w:t>
      </w:r>
      <w:r w:rsidR="005179CD">
        <w:t xml:space="preserve">s meteorological conditions and sources’ characteristics </w:t>
      </w:r>
      <w:r w:rsidR="008B76A0">
        <w:t xml:space="preserve">might change over different </w:t>
      </w:r>
      <w:ins w:id="51" w:author="Idit Balachsan" w:date="2020-01-26T11:09:00Z">
        <w:r w:rsidR="00575F81">
          <w:t>timescales</w:t>
        </w:r>
      </w:ins>
      <w:r w:rsidR="008B76A0">
        <w:t xml:space="preserve">, </w:t>
      </w:r>
      <w:r w:rsidR="00BE409A">
        <w:t xml:space="preserve">redeployment strategies </w:t>
      </w:r>
      <w:r w:rsidR="009A5728">
        <w:t xml:space="preserve">of a WDESN </w:t>
      </w:r>
      <w:r w:rsidR="00BE409A">
        <w:t xml:space="preserve">should be </w:t>
      </w:r>
      <w:r w:rsidR="00AF3C33">
        <w:t>considered</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52" w:name="OLE_LINK146"/>
      <w:bookmarkStart w:id="53" w:name="OLE_LINK147"/>
    </w:p>
    <w:p w14:paraId="541E2ABC" w14:textId="34ADA4C3" w:rsidR="00BB5FEF" w:rsidRDefault="00CE7625" w:rsidP="00E87BA7">
      <w:pPr>
        <w:ind w:right="-2"/>
        <w:rPr>
          <w:ins w:id="54" w:author="Idit Balachsan" w:date="2020-01-26T11:15:00Z"/>
          <w:rFonts w:cs="David"/>
          <w:color w:val="000000" w:themeColor="text1"/>
        </w:rPr>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r w:rsidR="00697C2F">
        <w:rPr>
          <w:rFonts w:cs="David"/>
          <w:color w:val="000000" w:themeColor="text1"/>
        </w:rPr>
        <w:t xml:space="preserve">to explore and investigate the theoretical and practical aspects of </w:t>
      </w:r>
      <w:r w:rsidR="003D3F70" w:rsidRPr="00C61461">
        <w:rPr>
          <w:rFonts w:cs="David" w:hint="cs"/>
          <w:color w:val="000000" w:themeColor="text1"/>
        </w:rPr>
        <w:t>multi-objective</w:t>
      </w:r>
      <w:r w:rsidR="004B7699" w:rsidRPr="00C61461">
        <w:rPr>
          <w:rFonts w:cs="David" w:hint="cs"/>
          <w:color w:val="000000" w:themeColor="text1"/>
        </w:rPr>
        <w:t xml:space="preserve"> optimization model</w:t>
      </w:r>
      <w:r w:rsidR="00697C2F">
        <w:rPr>
          <w:rFonts w:cs="David"/>
          <w:color w:val="000000" w:themeColor="text1"/>
        </w:rPr>
        <w:t>s</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55" w:name="OLE_LINK162"/>
      <w:bookmarkStart w:id="56"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p w14:paraId="421948C4" w14:textId="77777777" w:rsidR="00BB5FEF" w:rsidRPr="00264563" w:rsidRDefault="00BB5FEF" w:rsidP="00E87BA7">
      <w:pPr>
        <w:ind w:right="-2"/>
        <w:rPr>
          <w:ins w:id="57" w:author="Idit Balachsan" w:date="2020-01-26T11:15:00Z"/>
        </w:rPr>
      </w:pPr>
    </w:p>
    <w:bookmarkEnd w:id="52"/>
    <w:bookmarkEnd w:id="53"/>
    <w:bookmarkEnd w:id="55"/>
    <w:bookmarkEnd w:id="56"/>
    <w:p w14:paraId="1042F7CC" w14:textId="77777777" w:rsidR="00464C33" w:rsidRPr="000C78D0" w:rsidRDefault="00464C33" w:rsidP="0072332F">
      <w:pPr>
        <w:ind w:right="-2"/>
      </w:pPr>
    </w:p>
    <w:p w14:paraId="79A55EC5" w14:textId="308E4205" w:rsidR="00F229D5" w:rsidRDefault="00B011EB" w:rsidP="007C6278">
      <w:pPr>
        <w:pStyle w:val="Heading1"/>
      </w:pPr>
      <w:bookmarkStart w:id="58" w:name="_Toc31024280"/>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58"/>
      <w:r w:rsidR="00B139E0" w:rsidRPr="00A10451">
        <w:rPr>
          <w:rFonts w:hint="cs"/>
        </w:rPr>
        <w:t xml:space="preserve"> </w:t>
      </w:r>
    </w:p>
    <w:p w14:paraId="2906165A" w14:textId="4D605AC9" w:rsidR="002055D3" w:rsidRDefault="00CF5CB6" w:rsidP="00E87BA7">
      <w:pPr>
        <w:pStyle w:val="Heading2"/>
      </w:pPr>
      <w:bookmarkStart w:id="59" w:name="_Toc31024281"/>
      <w:r>
        <w:t xml:space="preserve">Research </w:t>
      </w:r>
      <w:r w:rsidR="00107D43">
        <w:t>h</w:t>
      </w:r>
      <w:r>
        <w:t>ypothesis</w:t>
      </w:r>
      <w:bookmarkEnd w:id="59"/>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60" w:name="OLE_LINK144"/>
      <w:bookmarkStart w:id="61"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37F3037C" w:rsidR="00107D43" w:rsidRDefault="00107D43" w:rsidP="00E87BA7">
      <w:pPr>
        <w:pStyle w:val="Heading2"/>
      </w:pPr>
      <w:bookmarkStart w:id="62" w:name="_Toc31024282"/>
      <w:bookmarkEnd w:id="60"/>
      <w:bookmarkEnd w:id="61"/>
      <w:r>
        <w:t>Research objectives</w:t>
      </w:r>
      <w:bookmarkEnd w:id="62"/>
    </w:p>
    <w:p w14:paraId="6F9266CC" w14:textId="1B6FCFEA" w:rsidR="0008513F" w:rsidRPr="00A43B11" w:rsidRDefault="00F06DF2" w:rsidP="00E87BA7">
      <w:pPr>
        <w:pStyle w:val="Default"/>
        <w:spacing w:line="360" w:lineRule="auto"/>
        <w:jc w:val="both"/>
        <w:rPr>
          <w:color w:val="FF0000"/>
          <w:rtl/>
        </w:rPr>
      </w:pPr>
      <w:bookmarkStart w:id="63" w:name="OLE_LINK148"/>
      <w:bookmarkStart w:id="64" w:name="OLE_LINK149"/>
      <w:r>
        <w:t xml:space="preserve">The general </w:t>
      </w:r>
      <w:r w:rsidR="00890DA7">
        <w:t>goal</w:t>
      </w:r>
      <w:r>
        <w:t xml:space="preser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63"/>
    <w:bookmarkEnd w:id="64"/>
    <w:p w14:paraId="3577503A" w14:textId="65905970" w:rsidR="00B64594" w:rsidRDefault="00644D19" w:rsidP="00E87BA7">
      <w:pPr>
        <w:pStyle w:val="Default"/>
        <w:spacing w:line="360" w:lineRule="auto"/>
        <w:jc w:val="both"/>
      </w:pPr>
      <w:r>
        <w:t xml:space="preserve">The specific </w:t>
      </w:r>
      <w:r w:rsidR="00890DA7">
        <w:t>goals</w:t>
      </w:r>
      <w:r>
        <w:t xml:space="preserve">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65" w:name="OLE_LINK34"/>
      <w:bookmarkStart w:id="66" w:name="OLE_LINK35"/>
      <w:bookmarkStart w:id="67" w:name="OLE_LINK154"/>
      <w:bookmarkStart w:id="68" w:name="OLE_LINK155"/>
      <w:r>
        <w:t>Design an optimization model, comprised of the following modules</w:t>
      </w:r>
      <w:r w:rsidR="00021FF6">
        <w:t>:</w:t>
      </w:r>
      <w:r w:rsidR="00437E31">
        <w:t xml:space="preserve"> </w:t>
      </w:r>
    </w:p>
    <w:p w14:paraId="233EB989" w14:textId="2C199057" w:rsidR="00620E22" w:rsidRPr="00DE46AF" w:rsidRDefault="00236DE0" w:rsidP="00FB40ED">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source</w:t>
      </w:r>
      <w:ins w:id="69" w:author="Idit Balachsan" w:date="2019-11-21T12:52:00Z">
        <w:r w:rsidR="00FB69E7">
          <w:rPr>
            <w:rFonts w:cs="David"/>
          </w:rPr>
          <w:t xml:space="preserve"> emissions</w:t>
        </w:r>
      </w:ins>
      <w:bookmarkEnd w:id="65"/>
      <w:bookmarkEnd w:id="66"/>
      <w:r>
        <w:rPr>
          <w:rFonts w:cs="David"/>
        </w:rPr>
        <w:t xml:space="preserve">. </w:t>
      </w:r>
    </w:p>
    <w:p w14:paraId="67ED8124" w14:textId="6AAE1C4C"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ins w:id="70" w:author="Idit Balachsan" w:date="2020-01-26T11:11:00Z">
        <w:r w:rsidR="00575F81">
          <w:rPr>
            <w:rFonts w:cs="David"/>
            <w:color w:val="000000" w:themeColor="text1"/>
          </w:rPr>
          <w:t>.</w:t>
        </w:r>
      </w:ins>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71" w:name="OLE_LINK172"/>
      <w:bookmarkStart w:id="72" w:name="OLE_LINK173"/>
      <w:bookmarkEnd w:id="67"/>
      <w:bookmarkEnd w:id="68"/>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71"/>
    <w:bookmarkEnd w:id="72"/>
    <w:p w14:paraId="0E4F25C3" w14:textId="77777777" w:rsidR="00A33910" w:rsidRPr="00A33910" w:rsidRDefault="00A33910" w:rsidP="00E87BA7"/>
    <w:p w14:paraId="48B8A394" w14:textId="2CDC1331" w:rsidR="00B011EB" w:rsidRPr="00A10451" w:rsidRDefault="00B011EB" w:rsidP="007C6278">
      <w:pPr>
        <w:pStyle w:val="Heading1"/>
      </w:pPr>
      <w:bookmarkStart w:id="73" w:name="_Toc31024283"/>
      <w:r w:rsidRPr="00A10451">
        <w:rPr>
          <w:rFonts w:hint="cs"/>
        </w:rPr>
        <w:lastRenderedPageBreak/>
        <w:t>Research contribution</w:t>
      </w:r>
      <w:bookmarkEnd w:id="73"/>
      <w:r w:rsidR="00F9569E" w:rsidRPr="00A10451">
        <w:rPr>
          <w:rFonts w:hint="cs"/>
        </w:rPr>
        <w:t xml:space="preserve"> </w:t>
      </w:r>
    </w:p>
    <w:p w14:paraId="2ECB4F87" w14:textId="1237BB1C" w:rsidR="00C96B5F" w:rsidRDefault="00D63641" w:rsidP="00E87BA7">
      <w:r w:rsidRPr="00D63641">
        <w:rPr>
          <w:rFonts w:ascii="Calibri" w:hAnsi="Calibri" w:cs="Calibri"/>
        </w:rPr>
        <w:t>﻿</w:t>
      </w:r>
      <w:bookmarkStart w:id="74" w:name="OLE_LINK68"/>
      <w:bookmarkStart w:id="75" w:name="OLE_LINK69"/>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497E640" w:rsidR="00067E53" w:rsidRDefault="004D56A6" w:rsidP="00E87BA7">
      <w:pPr>
        <w:ind w:firstLine="720"/>
        <w:rPr>
          <w:rFonts w:asciiTheme="majorBidi" w:hAnsiTheme="majorBidi" w:cstheme="majorBidi"/>
        </w:rPr>
      </w:pPr>
      <w:bookmarkStart w:id="76" w:name="OLE_LINK64"/>
      <w:bookmarkStart w:id="77" w:name="OLE_LINK65"/>
      <w:r>
        <w:t xml:space="preserve">This proposed work </w:t>
      </w:r>
      <w:r w:rsidR="004C17A1">
        <w:t>will</w:t>
      </w:r>
      <w:r w:rsidR="00013AA6" w:rsidRPr="0063144D">
        <w:t xml:space="preserve"> provide </w:t>
      </w:r>
      <w:r w:rsidR="008C1187">
        <w:t xml:space="preserve">mathematical and </w:t>
      </w:r>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78" w:name="OLE_LINK156"/>
      <w:bookmarkStart w:id="79"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78"/>
      <w:bookmarkEnd w:id="79"/>
    </w:p>
    <w:p w14:paraId="6D732D8D" w14:textId="15185AF0" w:rsidR="005B294C" w:rsidRDefault="002579A4" w:rsidP="00E87BA7">
      <w:pPr>
        <w:ind w:firstLine="720"/>
        <w:rPr>
          <w:rFonts w:cs="David"/>
        </w:rPr>
      </w:pPr>
      <w:r w:rsidRPr="0072332F">
        <w:t xml:space="preserve">This proposed work’s innovativeness stems from the implementation of a multi-objective optimization model, allowing </w:t>
      </w:r>
      <w:r w:rsidR="001C7821" w:rsidRPr="0072332F">
        <w:t>a different</w:t>
      </w:r>
      <w:r w:rsidRPr="0072332F">
        <w:t xml:space="preserve"> perspective </w:t>
      </w:r>
      <w:r w:rsidR="001C7821" w:rsidRPr="0072332F">
        <w:t>on the way operational problems may be approached</w:t>
      </w:r>
      <w:r w:rsidR="00FE3565" w:rsidRPr="0072332F">
        <w:t xml:space="preserve">. </w:t>
      </w:r>
      <w:r w:rsidR="00323176" w:rsidRPr="0072332F">
        <w:t xml:space="preserve">In addition, it </w:t>
      </w:r>
      <w:r w:rsidR="008C1187" w:rsidRPr="0072332F">
        <w:t xml:space="preserve">firstly offers an adaptive mechanism, which </w:t>
      </w:r>
      <w:r w:rsidR="00323176" w:rsidRPr="0072332F">
        <w:t xml:space="preserve">considers the time-varying </w:t>
      </w:r>
      <w:r w:rsidR="008C1187" w:rsidRPr="0072332F">
        <w:t xml:space="preserve">pollution and </w:t>
      </w:r>
      <w:r w:rsidR="00A76B4F" w:rsidRPr="0072332F">
        <w:t xml:space="preserve">meteorological conditions </w:t>
      </w:r>
      <w:r w:rsidR="005B294C" w:rsidRPr="0072332F">
        <w:t xml:space="preserve">that </w:t>
      </w:r>
      <w:r w:rsidR="005B294C" w:rsidRPr="0072332F">
        <w:rPr>
          <w:rFonts w:cs="David" w:hint="cs"/>
        </w:rPr>
        <w:t>characteriz</w:t>
      </w:r>
      <w:r w:rsidR="005B294C" w:rsidRPr="0072332F">
        <w:rPr>
          <w:rFonts w:cs="David"/>
        </w:rPr>
        <w:t>e</w:t>
      </w:r>
      <w:r w:rsidR="005B294C" w:rsidRPr="0072332F">
        <w:rPr>
          <w:rFonts w:cs="David" w:hint="cs"/>
        </w:rPr>
        <w:t xml:space="preserve"> the region of study</w:t>
      </w:r>
      <w:r w:rsidR="005B294C" w:rsidRPr="0072332F">
        <w:rPr>
          <w:rFonts w:cs="David"/>
        </w:rPr>
        <w:t xml:space="preserve">, </w:t>
      </w:r>
      <w:r w:rsidR="00EB785B" w:rsidRPr="0072332F">
        <w:rPr>
          <w:rFonts w:cs="David"/>
        </w:rPr>
        <w:t xml:space="preserve">and thus produces robust </w:t>
      </w:r>
      <w:r w:rsidR="00BE31A7" w:rsidRPr="0072332F">
        <w:rPr>
          <w:rFonts w:cs="David"/>
        </w:rPr>
        <w:t xml:space="preserve">and reliable </w:t>
      </w:r>
      <w:r w:rsidR="00EB785B" w:rsidRPr="0072332F">
        <w:rPr>
          <w:rFonts w:cs="David"/>
        </w:rPr>
        <w:t>solutions</w:t>
      </w:r>
      <w:r w:rsidR="00BE31A7" w:rsidRPr="0072332F">
        <w:rPr>
          <w:rFonts w:cs="David"/>
        </w:rPr>
        <w:t>.</w:t>
      </w:r>
    </w:p>
    <w:bookmarkEnd w:id="74"/>
    <w:bookmarkEnd w:id="75"/>
    <w:bookmarkEnd w:id="76"/>
    <w:bookmarkEnd w:id="77"/>
    <w:p w14:paraId="49A7A4C8" w14:textId="77777777" w:rsidR="00C243DF" w:rsidRDefault="00C243DF" w:rsidP="00E87BA7">
      <w:pPr>
        <w:rPr>
          <w:rFonts w:cs="David"/>
        </w:rPr>
      </w:pPr>
    </w:p>
    <w:p w14:paraId="75CE353E" w14:textId="02DD940C" w:rsidR="00A33910" w:rsidRDefault="00A33910" w:rsidP="007C6278">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Pr>
        <w:rPr>
          <w:rtl/>
        </w:rPr>
      </w:pPr>
    </w:p>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0E0F72" w14:textId="77777777" w:rsidR="00CF37FD" w:rsidRPr="00A33910" w:rsidRDefault="00CF37FD" w:rsidP="00E87BA7"/>
    <w:p w14:paraId="5D7E0718" w14:textId="2B62E9BE" w:rsidR="00D90ABC" w:rsidRPr="00A10451" w:rsidRDefault="00A678A6" w:rsidP="007C6278">
      <w:pPr>
        <w:pStyle w:val="Heading1"/>
      </w:pPr>
      <w:bookmarkStart w:id="80" w:name="_Toc31024284"/>
      <w:r w:rsidRPr="00A10451">
        <w:rPr>
          <w:rFonts w:hint="cs"/>
        </w:rPr>
        <w:lastRenderedPageBreak/>
        <w:t>Literature review</w:t>
      </w:r>
      <w:bookmarkEnd w:id="80"/>
    </w:p>
    <w:p w14:paraId="66A40561" w14:textId="14BA22AC" w:rsidR="004170D4" w:rsidRPr="00A10451" w:rsidRDefault="00471C6C" w:rsidP="00E87BA7">
      <w:pPr>
        <w:pStyle w:val="Heading2"/>
      </w:pPr>
      <w:bookmarkStart w:id="81" w:name="_Toc31024285"/>
      <w:r w:rsidRPr="00A10451">
        <w:rPr>
          <w:rFonts w:hint="cs"/>
        </w:rPr>
        <w:t>The problem of s</w:t>
      </w:r>
      <w:r w:rsidR="004170D4" w:rsidRPr="00A10451">
        <w:rPr>
          <w:rFonts w:hint="cs"/>
        </w:rPr>
        <w:t>ensors</w:t>
      </w:r>
      <w:r w:rsidR="002D0FC5">
        <w:t xml:space="preserve"> deployment</w:t>
      </w:r>
      <w:bookmarkEnd w:id="81"/>
    </w:p>
    <w:p w14:paraId="64CE4BF6" w14:textId="1087E59B"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C66993">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5]","plainTextFormattedCitation":"[25]","previouslyFormattedCitation":"[25]"},"properties":{"noteIndex":0},"schema":"https://github.com/citation-style-language/schema/raw/master/csl-citation.json"}</w:instrText>
      </w:r>
      <w:r w:rsidR="00FA79C2" w:rsidRPr="00A10451">
        <w:rPr>
          <w:rFonts w:cs="David" w:hint="cs"/>
        </w:rPr>
        <w:fldChar w:fldCharType="separate"/>
      </w:r>
      <w:r w:rsidR="00C66993" w:rsidRPr="00C66993">
        <w:rPr>
          <w:rFonts w:cs="David"/>
          <w:noProof/>
        </w:rPr>
        <w:t>[2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C66993">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6]","plainTextFormattedCitation":"[26]","previouslyFormattedCitation":"[26]"},"properties":{"noteIndex":0},"schema":"https://github.com/citation-style-language/schema/raw/master/csl-citation.json"}</w:instrText>
      </w:r>
      <w:r w:rsidR="00EA6439" w:rsidRPr="00A10451">
        <w:rPr>
          <w:rFonts w:cs="David" w:hint="cs"/>
        </w:rPr>
        <w:fldChar w:fldCharType="separate"/>
      </w:r>
      <w:r w:rsidR="00C66993" w:rsidRPr="00C66993">
        <w:rPr>
          <w:rFonts w:cs="David"/>
          <w:noProof/>
        </w:rPr>
        <w:t>[2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C66993">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7]","plainTextFormattedCitation":"[27]","previouslyFormattedCitation":"[27]"},"properties":{"noteIndex":0},"schema":"https://github.com/citation-style-language/schema/raw/master/csl-citation.json"}</w:instrText>
      </w:r>
      <w:r w:rsidR="004979CC" w:rsidRPr="00A10451">
        <w:rPr>
          <w:rFonts w:cs="David" w:hint="cs"/>
        </w:rPr>
        <w:fldChar w:fldCharType="separate"/>
      </w:r>
      <w:r w:rsidR="00C66993" w:rsidRPr="00C66993">
        <w:rPr>
          <w:rFonts w:cs="David"/>
          <w:noProof/>
        </w:rPr>
        <w:t>[2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87E2C">
        <w:rPr>
          <w:rFonts w:cs="David"/>
          <w:cs/>
        </w:rPr>
        <w:t>‎</w:t>
      </w:r>
      <w:r w:rsidR="00587E2C">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C66993">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29]","plainTextFormattedCitation":"[28], [29]","previouslyFormattedCitation":"[28], [29]"},"properties":{"noteIndex":0},"schema":"https://github.com/citation-style-language/schema/raw/master/csl-citation.json"}</w:instrText>
      </w:r>
      <w:r w:rsidR="00636F82" w:rsidRPr="00A10451">
        <w:rPr>
          <w:rFonts w:cs="David" w:hint="cs"/>
        </w:rPr>
        <w:fldChar w:fldCharType="separate"/>
      </w:r>
      <w:r w:rsidR="00C66993" w:rsidRPr="00C66993">
        <w:rPr>
          <w:rFonts w:cs="David"/>
          <w:noProof/>
        </w:rPr>
        <w:t>[28], [2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5EF15594" w:rsidR="00937E3F" w:rsidRDefault="002D0FC5" w:rsidP="00E87BA7">
      <w:pPr>
        <w:pStyle w:val="Heading2"/>
        <w:rPr>
          <w:rFonts w:cs="David"/>
        </w:rPr>
      </w:pPr>
      <w:bookmarkStart w:id="82" w:name="_Toc31024286"/>
      <w:r>
        <w:t>The importance of network’s application</w:t>
      </w:r>
      <w:bookmarkEnd w:id="82"/>
    </w:p>
    <w:p w14:paraId="463AD49C" w14:textId="40482F1E"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w:t>
      </w:r>
      <w:r w:rsidR="002C3227">
        <w:rPr>
          <w:rFonts w:cs="David"/>
          <w:color w:val="000000" w:themeColor="text1"/>
        </w:rPr>
        <w:t xml:space="preserve">of </w:t>
      </w:r>
      <w:r w:rsidR="007A298E" w:rsidRPr="00A10451">
        <w:rPr>
          <w:rFonts w:cs="David" w:hint="cs"/>
          <w:color w:val="000000" w:themeColor="text1"/>
        </w:rPr>
        <w:t xml:space="preserve">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C66993">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9F6601" w:rsidRPr="00C714EA">
        <w:rPr>
          <w:rFonts w:cs="David" w:hint="cs"/>
          <w:color w:val="000000" w:themeColor="text1"/>
        </w:rPr>
        <w:fldChar w:fldCharType="separate"/>
      </w:r>
      <w:r w:rsidR="00C66993" w:rsidRPr="00C66993">
        <w:rPr>
          <w:rFonts w:cs="David"/>
          <w:noProof/>
          <w:color w:val="000000" w:themeColor="text1"/>
        </w:rPr>
        <w:t>[24]</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740E7CEE" w:rsidR="00906672" w:rsidRDefault="00E21803" w:rsidP="00E87BA7">
      <w:pPr>
        <w:pStyle w:val="Heading2"/>
      </w:pPr>
      <w:bookmarkStart w:id="83" w:name="_Ref14950376"/>
      <w:bookmarkStart w:id="84" w:name="_Toc31024287"/>
      <w:r>
        <w:t>Network h</w:t>
      </w:r>
      <w:r w:rsidR="00DF4518">
        <w:t>eterogeneity</w:t>
      </w:r>
      <w:bookmarkEnd w:id="83"/>
      <w:bookmarkEnd w:id="84"/>
      <w:r w:rsidR="00DF4518">
        <w:t xml:space="preserve"> </w:t>
      </w:r>
    </w:p>
    <w:p w14:paraId="0B33954A" w14:textId="17400043"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26F3F14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85" w:name="OLE_LINK32"/>
      <w:bookmarkStart w:id="86" w:name="OLE_LINK33"/>
      <w:bookmarkStart w:id="87" w:name="OLE_LINK3"/>
      <w:r w:rsidR="00E3442D" w:rsidRPr="00F15C10">
        <w:rPr>
          <w:color w:val="000000" w:themeColor="text1"/>
        </w:rPr>
        <w:t xml:space="preserve">Chakrabarty </w:t>
      </w:r>
      <w:bookmarkEnd w:id="85"/>
      <w:bookmarkEnd w:id="86"/>
      <w:bookmarkEnd w:id="87"/>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88" w:name="OLE_LINK4"/>
      <w:bookmarkStart w:id="89"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88"/>
      <w:bookmarkEnd w:id="89"/>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C66993">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9]","plainTextFormattedCitation":"[29]","previouslyFormattedCitation":"[29]"},"properties":{"noteIndex":0},"schema":"https://github.com/citation-style-language/schema/raw/master/csl-citation.json"}</w:instrText>
      </w:r>
      <w:r w:rsidR="009F31A3" w:rsidRPr="00C714EA">
        <w:rPr>
          <w:rFonts w:cs="David" w:hint="cs"/>
          <w:color w:val="000000" w:themeColor="text1"/>
        </w:rPr>
        <w:fldChar w:fldCharType="separate"/>
      </w:r>
      <w:r w:rsidR="00C66993" w:rsidRPr="00C66993">
        <w:rPr>
          <w:rFonts w:cs="David"/>
          <w:noProof/>
          <w:color w:val="000000" w:themeColor="text1"/>
        </w:rPr>
        <w:t>[29]</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41DC532E" w:rsidR="002B2011" w:rsidRDefault="002B2011" w:rsidP="00E87BA7">
      <w:pPr>
        <w:pStyle w:val="Heading2"/>
        <w:rPr>
          <w:rFonts w:cs="David"/>
        </w:rPr>
      </w:pPr>
      <w:bookmarkStart w:id="90" w:name="_Toc31024288"/>
      <w:r>
        <w:t>Redeployment of sensors</w:t>
      </w:r>
      <w:bookmarkEnd w:id="90"/>
    </w:p>
    <w:p w14:paraId="7A3A8BDC" w14:textId="56646A39"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w:t>
      </w:r>
      <w:r w:rsidR="00F3390F" w:rsidRPr="00A10451">
        <w:rPr>
          <w:rFonts w:cs="David" w:hint="cs"/>
        </w:rPr>
        <w:t>enable</w:t>
      </w:r>
      <w:r w:rsidR="00F3390F">
        <w:rPr>
          <w:rFonts w:cs="David"/>
        </w:rPr>
        <w:t>d</w:t>
      </w:r>
      <w:r w:rsidR="00F3390F" w:rsidRPr="00A10451">
        <w:rPr>
          <w:rFonts w:cs="David" w:hint="cs"/>
        </w:rPr>
        <w:t xml:space="preserve"> </w:t>
      </w:r>
      <w:r w:rsidRPr="00A10451">
        <w:rPr>
          <w:rFonts w:cs="David" w:hint="cs"/>
        </w:rPr>
        <w:t xml:space="preserve">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44420FF2" w:rsidR="000D706B" w:rsidRDefault="000D706B" w:rsidP="00E87BA7">
      <w:pPr>
        <w:pStyle w:val="Heading2"/>
      </w:pPr>
      <w:bookmarkStart w:id="91" w:name="_Ref14950404"/>
      <w:bookmarkStart w:id="92" w:name="_Toc31024289"/>
      <w:r w:rsidRPr="00A10451">
        <w:rPr>
          <w:rFonts w:hint="cs"/>
        </w:rPr>
        <w:t>Optimization</w:t>
      </w:r>
      <w:r w:rsidR="00FE3DB4" w:rsidRPr="00A10451">
        <w:rPr>
          <w:rFonts w:hint="cs"/>
        </w:rPr>
        <w:t xml:space="preserve"> aspect</w:t>
      </w:r>
      <w:bookmarkEnd w:id="91"/>
      <w:bookmarkEnd w:id="92"/>
      <w:r w:rsidR="00FE3DB4" w:rsidRPr="00A10451">
        <w:rPr>
          <w:rFonts w:hint="cs"/>
        </w:rPr>
        <w:t xml:space="preserve"> </w:t>
      </w:r>
    </w:p>
    <w:p w14:paraId="24685600" w14:textId="4B0961E8" w:rsidR="00CF3FAE" w:rsidRDefault="00042260" w:rsidP="00137577">
      <w:pPr>
        <w:ind w:right="-2"/>
        <w:rPr>
          <w:rFonts w:cs="David"/>
        </w:rPr>
      </w:pPr>
      <w:bookmarkStart w:id="93" w:name="OLE_LINK70"/>
      <w:bookmarkStart w:id="94"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C66993">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9], [40]","plainTextFormattedCitation":"[29], [40]","previouslyFormattedCitation":"[29], [40]"},"properties":{"noteIndex":0},"schema":"https://github.com/citation-style-language/schema/raw/master/csl-citation.json"}</w:instrText>
      </w:r>
      <w:r w:rsidR="00976E20" w:rsidRPr="00823591">
        <w:rPr>
          <w:rFonts w:cs="David" w:hint="cs"/>
        </w:rPr>
        <w:fldChar w:fldCharType="separate"/>
      </w:r>
      <w:r w:rsidR="00C66993" w:rsidRPr="00C66993">
        <w:rPr>
          <w:rFonts w:cs="David"/>
          <w:noProof/>
        </w:rPr>
        <w:t>[29],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6DF1190E"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w:t>
      </w:r>
      <w:r w:rsidR="007A1A71">
        <w:rPr>
          <w:rFonts w:cs="David"/>
        </w:rPr>
        <w:t>s</w:t>
      </w:r>
      <w:r w:rsidR="000137E3">
        <w:rPr>
          <w:rFonts w:cs="David"/>
        </w:rPr>
        <w:t xml:space="preserve">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D04ABC">
        <w:rPr>
          <w:rFonts w:cs="David"/>
        </w:rPr>
        <w:t>hard</w:t>
      </w:r>
      <w:r w:rsidR="00D04ABC"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95" w:name="OLE_LINK72"/>
      <w:bookmarkStart w:id="96" w:name="OLE_LINK73"/>
      <w:r w:rsidR="00900C6F">
        <w:t>outset</w:t>
      </w:r>
      <w:bookmarkEnd w:id="95"/>
      <w:bookmarkEnd w:id="96"/>
      <w:r w:rsidR="00900C6F">
        <w:t>, a random sample of points in the set</w:t>
      </w:r>
      <w:r w:rsidR="006A6B33">
        <w:t xml:space="preserve"> </w:t>
      </w:r>
      <w:bookmarkStart w:id="97" w:name="OLE_LINK74"/>
      <w:bookmarkStart w:id="98" w:name="OLE_LINK75"/>
      <w:r w:rsidR="006A6B33">
        <w:t>{</w:t>
      </w:r>
      <m:oMath>
        <m:r>
          <w:rPr>
            <w:rFonts w:ascii="Cambria Math" w:hAnsi="Cambria Math"/>
          </w:rPr>
          <m:t>X}</m:t>
        </m:r>
      </m:oMath>
      <w:r w:rsidR="00900C6F">
        <w:t xml:space="preserve"> </w:t>
      </w:r>
      <w:bookmarkEnd w:id="97"/>
      <w:bookmarkEnd w:id="98"/>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99" w:name="OLE_LINK76"/>
      <w:bookmarkStart w:id="100" w:name="OLE_LINK77"/>
      <w:r w:rsidR="00BA3EA8">
        <w:t>{</w:t>
      </w:r>
      <m:oMath>
        <m:r>
          <w:rPr>
            <w:rFonts w:ascii="Cambria Math" w:hAnsi="Cambria Math"/>
          </w:rPr>
          <m:t>X}</m:t>
        </m:r>
      </m:oMath>
      <w:r w:rsidR="00BA3EA8">
        <w:t xml:space="preserve"> </w:t>
      </w:r>
      <w:bookmarkEnd w:id="99"/>
      <w:bookmarkEnd w:id="100"/>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 xml:space="preserve">ocal search </w:t>
      </w:r>
      <w:r w:rsidR="00C06F95" w:rsidRPr="00A94E8D">
        <w:rPr>
          <w:rFonts w:cs="David"/>
        </w:rPr>
        <w:lastRenderedPageBreak/>
        <w:t>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101" w:name="OLE_LINK78"/>
      <w:bookmarkStart w:id="102" w:name="OLE_LINK79"/>
      <w:r w:rsidR="00D57357">
        <w:rPr>
          <w:rFonts w:cs="David"/>
        </w:rPr>
        <w:t>local searches are usually incorporated in stochastic methods to yield candidate global optimums, from which the best point is eventually picked</w:t>
      </w:r>
      <w:bookmarkEnd w:id="101"/>
      <w:bookmarkEnd w:id="102"/>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103" w:name="OLE_LINK82"/>
      <w:bookmarkStart w:id="104" w:name="OLE_LINK83"/>
      <w:r w:rsidR="00AA6B0F" w:rsidRPr="00A10451">
        <w:rPr>
          <w:rFonts w:cs="David" w:hint="cs"/>
          <w:color w:val="000000" w:themeColor="text1"/>
        </w:rPr>
        <w:t xml:space="preserve">heuristic </w:t>
      </w:r>
      <w:bookmarkEnd w:id="103"/>
      <w:bookmarkEnd w:id="104"/>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3CCBC1E6"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44442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id":"ITEM-3","itemData":{"DOI":"10.1080/10286600701695471","ISBN":"9724829278","ISSN":"10286608","abstract":"A simple, straightforward, modified genetic algorithm scheme for contaminant source characterization using imperfect sensors is presented and demonstrated in this study. Previous work on this subject concentrated on developing source-inversion models using sensors that provide accurate, unbiased, contamination concentration measurements. The developed contamination source-detection model is implemented using three sensor types: (1) perfect sensors providing accurate, unbiased, contamination concentration measurements; (2) sensors transmitting fuzzy measured information (i.e., high, medium, and low contamination); and (3) '0-1' (Boolean) sensors indicating only a contamination presence. A comparison between the three sensor types is explored taking into consideration thesystem's response time (i.e., the time elapsed between a contaminant detection and a decision-maker's response action). The methodology capabilities are demonstrated using two example applications of increasing complexity, showing the trade-offs between the sensor types and the model abilities to receive a unique solution to the source-detection problem.","author":[{"dropping-particle":"","family":"Preis","given":"Ami","non-dropping-particle":"","parse-names":false,"suffix":""},{"dropping-particle":"","family":"Ostfeld","given":"Avi","non-dropping-particle":"","parse-names":false,"suffix":""}],"container-title":"Civil Engineering and Environmental Systems","id":"ITEM-3","issue":"1","issued":{"date-parts":[["2008"]]},"page":"29-39","title":"Genetic algorithm for contaminant source characterization using imperfect sensors","type":"article-journal","volume":"25"},"uris":["http://www.mendeley.com/documents/?uuid=97bf1ade-c129-4b24-b694-0e68d826f34c"]},{"id":"ITEM-4","itemData":{"DOI":"10.1061/(asce)wr.1943-5452.0000053","ISSN":"0733-9496","abstract":"During the last two decades, the water resources planning and management profession has seen a dramatic increase in the development and application of various types of evolutionary algorithms (EAs). This observation is especially true for application of genetic algorithms, arguably the most popular of the several types of EAs. Generally speaking, EAs repeatedly prove to be flexible and powerful tools in solving an array of complex water resources problems. This paper provides a comprehensive review of state-of-the-art methods and their applications in the field of water resources planning and management. A primary goal in this ASCE Task Committee effort is to identify in an organized fashion some of the seminal contributions of EAs in the areas of water distribution systems, urban drainage and sewer systems, water supply and wastewater treatment, hydrologic and fluvial modeling, groundwater systems, and parameter identification. The paper also identifies major challenges and opportunities for the future, including a call to address larger-scale problems that are wrought with uncertainty and an expanded need for cross fertilization and collaboration among our field's subdisciplines. Evolutionary computation will continue to evolve in the future as we encounter increased problem complexities and uncertainty and as the societal pressure for more innovative and efficient solutions rises.","author":[{"dropping-particle":"","family":"Nicklow John, Reed Patrick, Savic Dragan, Dessalegne Tibebe, Harrell Laura, Chan-Hilton Amy, Karamouz Mohammad, Minsker Barbara, Ostfeld Avi, Singh Abhishek","given":"Zechman Emily","non-dropping-particle":"","parse-names":false,"suffix":""}],"container-title":"Journal of Water Resources Planning and Management","id":"ITEM-4","issue":"4","issued":{"date-parts":[["2010"]]},"page":"412-432","title":"State of the Art for Genetic Algorithms and Beyond in Water Resources Planning and Management","type":"article-journal","volume":"136"},"uris":["http://www.mendeley.com/documents/?uuid=ed62dbde-1e95-46b4-8a57-82071dcc04b1"]}],"mendeley":{"formattedCitation":"[30], [46]–[48]","plainTextFormattedCitation":"[30], [46]–[48]","previouslyFormattedCitation":"[30], [46]–[48]"},"properties":{"noteIndex":0},"schema":"https://github.com/citation-style-language/schema/raw/master/csl-citation.json"}</w:instrText>
      </w:r>
      <w:r w:rsidR="00E25C7C" w:rsidRPr="00A10451">
        <w:rPr>
          <w:rFonts w:cs="David" w:hint="cs"/>
        </w:rPr>
        <w:fldChar w:fldCharType="separate"/>
      </w:r>
      <w:r w:rsidR="001E20E7" w:rsidRPr="001E20E7">
        <w:rPr>
          <w:rFonts w:cs="David"/>
          <w:noProof/>
        </w:rPr>
        <w:t>[30], [46]–[48]</w:t>
      </w:r>
      <w:r w:rsidR="00E25C7C" w:rsidRPr="00A10451">
        <w:rPr>
          <w:rFonts w:cs="David" w:hint="cs"/>
        </w:rPr>
        <w:fldChar w:fldCharType="end"/>
      </w:r>
      <w:r w:rsidR="00E25C7C">
        <w:rPr>
          <w:rFonts w:cs="David"/>
        </w:rPr>
        <w:t>)</w:t>
      </w:r>
      <w:r w:rsidR="00976723">
        <w:rPr>
          <w:rFonts w:cs="David"/>
        </w:rPr>
        <w:t>.</w:t>
      </w:r>
      <w:bookmarkEnd w:id="93"/>
      <w:bookmarkEnd w:id="94"/>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1E20E7">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9], [50]","plainTextFormattedCitation":"[49], [50]","previouslyFormattedCitation":"[49], [50]"},"properties":{"noteIndex":0},"schema":"https://github.com/citation-style-language/schema/raw/master/csl-citation.json"}</w:instrText>
      </w:r>
      <w:r w:rsidR="00025D8A">
        <w:rPr>
          <w:rFonts w:cs="David"/>
        </w:rPr>
        <w:fldChar w:fldCharType="separate"/>
      </w:r>
      <w:r w:rsidR="001E20E7" w:rsidRPr="001E20E7">
        <w:rPr>
          <w:rFonts w:cs="David"/>
          <w:noProof/>
        </w:rPr>
        <w:t>[49], [50]</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105" w:name="OLE_LINK92"/>
      <w:bookmarkStart w:id="106" w:name="OLE_LINK93"/>
      <w:r w:rsidR="00BC713C">
        <w:rPr>
          <w:rFonts w:cs="David"/>
        </w:rPr>
        <w:t xml:space="preserve">, </w:t>
      </w:r>
      <w:r w:rsidR="00F4203D" w:rsidRPr="00F4203D">
        <w:rPr>
          <w:rFonts w:cs="David"/>
        </w:rPr>
        <w:t xml:space="preserve">Allen </w:t>
      </w:r>
      <w:bookmarkEnd w:id="105"/>
      <w:bookmarkEnd w:id="106"/>
      <w:r w:rsidR="00F4203D" w:rsidRPr="00F4203D">
        <w:rPr>
          <w:rFonts w:cs="David"/>
        </w:rPr>
        <w:t xml:space="preserve">et al. </w:t>
      </w:r>
      <w:r w:rsidR="00BC713C">
        <w:rPr>
          <w:rFonts w:cs="David"/>
        </w:rPr>
        <w:fldChar w:fldCharType="begin" w:fldLock="1"/>
      </w:r>
      <w:r w:rsidR="001E20E7">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51]","plainTextFormattedCitation":"[51]","previouslyFormattedCitation":"[51]"},"properties":{"noteIndex":0},"schema":"https://github.com/citation-style-language/schema/raw/master/csl-citation.json"}</w:instrText>
      </w:r>
      <w:r w:rsidR="00BC713C">
        <w:rPr>
          <w:rFonts w:cs="David"/>
        </w:rPr>
        <w:fldChar w:fldCharType="separate"/>
      </w:r>
      <w:r w:rsidR="001E20E7" w:rsidRPr="001E20E7">
        <w:rPr>
          <w:rFonts w:cs="David"/>
          <w:noProof/>
        </w:rPr>
        <w:t>[51]</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1E20E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2]","plainTextFormattedCitation":"[52]","previouslyFormattedCitation":"[52]"},"properties":{"noteIndex":0},"schema":"https://github.com/citation-style-language/schema/raw/master/csl-citation.json"}</w:instrText>
      </w:r>
      <w:r w:rsidR="003170F9">
        <w:rPr>
          <w:rFonts w:cs="David"/>
        </w:rPr>
        <w:fldChar w:fldCharType="separate"/>
      </w:r>
      <w:r w:rsidR="001E20E7" w:rsidRPr="001E20E7">
        <w:rPr>
          <w:rFonts w:cs="David"/>
          <w:noProof/>
        </w:rPr>
        <w:t>[52]</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1E20E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3]","plainTextFormattedCitation":"[53]","previouslyFormattedCitation":"[53]"},"properties":{"noteIndex":0},"schema":"https://github.com/citation-style-language/schema/raw/master/csl-citation.json"}</w:instrText>
      </w:r>
      <w:r w:rsidR="003170F9">
        <w:rPr>
          <w:rFonts w:cs="David"/>
        </w:rPr>
        <w:fldChar w:fldCharType="separate"/>
      </w:r>
      <w:r w:rsidR="001E20E7" w:rsidRPr="001E20E7">
        <w:rPr>
          <w:rFonts w:cs="David"/>
          <w:noProof/>
        </w:rPr>
        <w:t>[53]</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58AE3E6D" w14:textId="334A1ECB" w:rsidR="00674FD4" w:rsidRPr="003350FF" w:rsidRDefault="00B305D9" w:rsidP="001054A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7FB1931B" w14:textId="69CD2ED0" w:rsidR="000742A2" w:rsidRDefault="00FD55B9" w:rsidP="007C6278">
      <w:pPr>
        <w:pStyle w:val="Heading1"/>
      </w:pPr>
      <w:bookmarkStart w:id="107" w:name="_Toc31024290"/>
      <w:r w:rsidRPr="00A10451">
        <w:rPr>
          <w:rFonts w:hint="cs"/>
        </w:rPr>
        <w:lastRenderedPageBreak/>
        <w:t xml:space="preserve">Methods and </w:t>
      </w:r>
      <w:r w:rsidR="00537979" w:rsidRPr="00A10451">
        <w:rPr>
          <w:rFonts w:hint="cs"/>
        </w:rPr>
        <w:t>Research plan</w:t>
      </w:r>
      <w:bookmarkEnd w:id="107"/>
    </w:p>
    <w:p w14:paraId="5D812400" w14:textId="51BEAB34" w:rsidR="00FB57E6" w:rsidRDefault="00FB57E6" w:rsidP="00E87BA7">
      <w:pPr>
        <w:pStyle w:val="Heading2"/>
      </w:pPr>
      <w:bookmarkStart w:id="108" w:name="_Toc31024291"/>
      <w:r>
        <w:t>Background</w:t>
      </w:r>
      <w:bookmarkEnd w:id="108"/>
    </w:p>
    <w:p w14:paraId="6E3A724C" w14:textId="66F21BDE" w:rsidR="00CD00E4" w:rsidRPr="008E4D9E"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ins w:id="109" w:author="Idit Balachsan" w:date="2020-01-26T11:33:00Z">
        <w:r w:rsidR="00AC002D">
          <w:rPr>
            <w:rFonts w:cs="David"/>
            <w:color w:val="000000"/>
          </w:rPr>
          <w:t xml:space="preserve">Gaussian puff </w:t>
        </w:r>
      </w:ins>
      <w:ins w:id="110" w:author="Idit Balachsan" w:date="2020-01-26T11:30:00Z">
        <w:r w:rsidR="004442A9">
          <w:rPr>
            <w:rFonts w:cs="David"/>
            <w:color w:val="000000"/>
          </w:rPr>
          <w:t xml:space="preserve">models, </w:t>
        </w:r>
      </w:ins>
      <w:r w:rsidR="001E7E62" w:rsidRPr="00A10451">
        <w:rPr>
          <w:rFonts w:cs="David" w:hint="cs"/>
          <w:color w:val="000000"/>
        </w:rPr>
        <w:t xml:space="preserve">Lagrangian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894D8D">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4], [55]","plainTextFormattedCitation":"[54], [55]","previouslyFormattedCitation":"[54], [55]"},"properties":{"noteIndex":0},"schema":"https://github.com/citation-style-language/schema/raw/master/csl-citation.json"}</w:instrText>
      </w:r>
      <w:r w:rsidR="002C2099">
        <w:rPr>
          <w:rFonts w:cs="David"/>
          <w:color w:val="000000"/>
        </w:rPr>
        <w:fldChar w:fldCharType="separate"/>
      </w:r>
      <w:r w:rsidR="001E20E7" w:rsidRPr="001E20E7">
        <w:rPr>
          <w:rFonts w:cs="David"/>
          <w:noProof/>
          <w:color w:val="000000"/>
        </w:rPr>
        <w:t>[54], [55]</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w:t>
      </w:r>
      <w:ins w:id="111" w:author="Idit Balachsan" w:date="2020-01-26T11:35:00Z">
        <w:r w:rsidR="00214C84">
          <w:rPr>
            <w:rFonts w:cs="David"/>
            <w:color w:val="000000"/>
          </w:rPr>
          <w:t xml:space="preserve"> the CALPUFF model </w:t>
        </w:r>
      </w:ins>
      <w:ins w:id="112" w:author="Idit Balachsan" w:date="2020-01-26T11:43:00Z">
        <w:r w:rsidR="00894D8D">
          <w:rPr>
            <w:rFonts w:cs="David"/>
            <w:color w:val="000000"/>
          </w:rPr>
          <w:fldChar w:fldCharType="begin" w:fldLock="1"/>
        </w:r>
      </w:ins>
      <w:r w:rsidR="00B577D6">
        <w:rPr>
          <w:rFonts w:cs="David"/>
          <w:color w:val="000000"/>
        </w:rPr>
        <w:instrText>ADDIN CSL_CITATION {"citationItems":[{"id":"ITEM-1","itemData":{"author":[{"dropping-particle":"","family":"Scire, J.S.","given":"D.G. Strimaitis and R.J. Yamartino","non-dropping-particle":"","parse-names":false,"suffix":""}],"id":"ITEM-1","issued":{"date-parts":[["1990"]]},"title":"Model formulation and user's guide for the CALPUFF dispersion model. Prepared for the California Air Resources Board by Sigma Research Corporation, Concord, MA.","type":"article-journal"},"uris":["http://www.mendeley.com/documents/?uuid=c9cbca48-5d7d-4a86-a927-73ffb0214920"]}],"mendeley":{"formattedCitation":"[56]","plainTextFormattedCitation":"[56]","previouslyFormattedCitation":"[56]"},"properties":{"noteIndex":0},"schema":"https://github.com/citation-style-language/schema/raw/master/csl-citation.json"}</w:instrText>
      </w:r>
      <w:r w:rsidR="00894D8D">
        <w:rPr>
          <w:rFonts w:cs="David"/>
          <w:color w:val="000000"/>
        </w:rPr>
        <w:fldChar w:fldCharType="separate"/>
      </w:r>
      <w:r w:rsidR="00894D8D" w:rsidRPr="00894D8D">
        <w:rPr>
          <w:rFonts w:cs="David"/>
          <w:noProof/>
          <w:color w:val="000000"/>
        </w:rPr>
        <w:t>[56]</w:t>
      </w:r>
      <w:ins w:id="113" w:author="Idit Balachsan" w:date="2020-01-26T11:43:00Z">
        <w:r w:rsidR="00894D8D">
          <w:rPr>
            <w:rFonts w:cs="David"/>
            <w:color w:val="000000"/>
          </w:rPr>
          <w:fldChar w:fldCharType="end"/>
        </w:r>
        <w:r w:rsidR="00894D8D">
          <w:rPr>
            <w:rFonts w:cs="David"/>
            <w:color w:val="000000"/>
          </w:rPr>
          <w:t xml:space="preserve"> </w:t>
        </w:r>
      </w:ins>
      <w:ins w:id="114" w:author="Idit Balachsan" w:date="2020-01-26T11:35:00Z">
        <w:r w:rsidR="00214C84">
          <w:rPr>
            <w:rFonts w:cs="David"/>
            <w:color w:val="000000"/>
          </w:rPr>
          <w:t>or</w:t>
        </w:r>
      </w:ins>
      <w:r w:rsidR="005A2211">
        <w:rPr>
          <w:rFonts w:cs="David"/>
          <w:color w:val="000000"/>
        </w:rPr>
        <w:t xml:space="preserv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B577D6">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7], [58]","plainTextFormattedCitation":"[57], [58]","previouslyFormattedCitation":"[57], [58]"},"properties":{"noteIndex":0},"schema":"https://github.com/citation-style-language/schema/raw/master/csl-citation.json"}</w:instrText>
      </w:r>
      <w:r w:rsidR="000F2F32">
        <w:rPr>
          <w:rFonts w:cs="David"/>
          <w:color w:val="000000"/>
        </w:rPr>
        <w:fldChar w:fldCharType="separate"/>
      </w:r>
      <w:r w:rsidR="00894D8D" w:rsidRPr="00894D8D">
        <w:rPr>
          <w:rFonts w:cs="David"/>
          <w:noProof/>
          <w:color w:val="000000"/>
        </w:rPr>
        <w:t>[57], [58]</w:t>
      </w:r>
      <w:r w:rsidR="000F2F32">
        <w:rPr>
          <w:rFonts w:cs="David"/>
          <w:color w:val="000000"/>
        </w:rPr>
        <w:fldChar w:fldCharType="end"/>
      </w:r>
      <w:r w:rsidR="000F2F32">
        <w:rPr>
          <w:rFonts w:cs="David"/>
          <w:color w:val="000000"/>
        </w:rPr>
        <w:t xml:space="preserve"> </w:t>
      </w:r>
      <w:r w:rsidR="00A962FB">
        <w:rPr>
          <w:rFonts w:cs="David"/>
          <w:color w:val="000000"/>
        </w:rPr>
        <w:t>models</w:t>
      </w:r>
      <w:ins w:id="115" w:author="Idit Balachsan" w:date="2020-01-26T11:54:00Z">
        <w:r w:rsidR="00197E1F">
          <w:rPr>
            <w:rFonts w:cs="David"/>
            <w:color w:val="000000"/>
          </w:rPr>
          <w:t>. The latter</w:t>
        </w:r>
      </w:ins>
      <w:r w:rsidR="00A962FB">
        <w:rPr>
          <w:rFonts w:cs="David"/>
          <w:color w:val="000000"/>
        </w:rPr>
        <w:t xml:space="preserve"> simulate</w:t>
      </w:r>
      <w:ins w:id="116" w:author="Idit Balachsan" w:date="2020-01-26T11:57:00Z">
        <w:r w:rsidR="00197E1F">
          <w:rPr>
            <w:rFonts w:cs="David"/>
            <w:color w:val="000000"/>
          </w:rPr>
          <w:t>s</w:t>
        </w:r>
      </w:ins>
      <w:r w:rsidR="00A962FB">
        <w:rPr>
          <w:rFonts w:cs="David"/>
          <w:color w:val="000000"/>
        </w:rPr>
        <w:t xml:space="preserv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r w:rsidR="00A962FB">
        <w:rPr>
          <w:rFonts w:cs="David"/>
          <w:color w:val="000000"/>
        </w:rPr>
        <w:t>from the source</w:t>
      </w:r>
      <w:r w:rsidR="001A4958">
        <w:rPr>
          <w:rFonts w:cs="David"/>
          <w:color w:val="000000"/>
        </w:rPr>
        <w:t xml:space="preserve">. </w:t>
      </w:r>
      <w:r w:rsidR="009B4650">
        <w:rPr>
          <w:rFonts w:cs="David"/>
        </w:rPr>
        <w:t>At first stages</w:t>
      </w:r>
      <w:r w:rsidR="00D9518E">
        <w:rPr>
          <w:rFonts w:cs="David"/>
        </w:rPr>
        <w:t xml:space="preserve"> we will use </w:t>
      </w:r>
      <w:ins w:id="117" w:author="Idit Balachsan" w:date="2020-01-26T11:59:00Z">
        <w:r w:rsidR="000D02E6">
          <w:rPr>
            <w:rFonts w:cs="David"/>
          </w:rPr>
          <w:t xml:space="preserve">a </w:t>
        </w:r>
      </w:ins>
      <w:r w:rsidR="00D9518E">
        <w:rPr>
          <w:rFonts w:cs="David"/>
        </w:rPr>
        <w:t xml:space="preserve">Gaussian plume </w:t>
      </w:r>
      <w:ins w:id="118" w:author="Idit Balachsan" w:date="2020-01-26T11:58:00Z">
        <w:r w:rsidR="00197E1F">
          <w:rPr>
            <w:rFonts w:cs="David"/>
          </w:rPr>
          <w:t>steady-state</w:t>
        </w:r>
      </w:ins>
      <w:ins w:id="119" w:author="Idit Balachsan" w:date="2020-01-26T11:59:00Z">
        <w:r w:rsidR="00197E1F">
          <w:rPr>
            <w:rFonts w:cs="David"/>
          </w:rPr>
          <w:t xml:space="preserve"> model</w:t>
        </w:r>
      </w:ins>
      <w:ins w:id="120" w:author="Idit Balachsan" w:date="2020-01-26T12:01:00Z">
        <w:r w:rsidR="00554DF2">
          <w:rPr>
            <w:rFonts w:cs="David"/>
          </w:rPr>
          <w:t xml:space="preserve"> and will not account for topogr</w:t>
        </w:r>
      </w:ins>
      <w:ins w:id="121" w:author="Idit Balachsan" w:date="2020-01-26T12:02:00Z">
        <w:r w:rsidR="00554DF2">
          <w:rPr>
            <w:rFonts w:cs="David"/>
          </w:rPr>
          <w:t>aphy or land use</w:t>
        </w:r>
      </w:ins>
      <w:ins w:id="122" w:author="Idit Balachsan" w:date="2020-01-26T11:58:00Z">
        <w:r w:rsidR="00197E1F">
          <w:rPr>
            <w:rFonts w:cs="David"/>
          </w:rPr>
          <w:t xml:space="preserve">. </w:t>
        </w:r>
      </w:ins>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ins w:id="123" w:author="Idit Balachsan" w:date="2020-01-26T12:01:00Z">
        <w:r w:rsidR="00B128B3">
          <w:rPr>
            <w:rFonts w:cs="David"/>
          </w:rPr>
          <w:t xml:space="preserve">Some limitations related to the use of </w:t>
        </w:r>
      </w:ins>
      <w:ins w:id="124" w:author="Idit Balachsan" w:date="2020-01-26T12:02:00Z">
        <w:r w:rsidR="003E36BF">
          <w:rPr>
            <w:rFonts w:cs="David"/>
          </w:rPr>
          <w:t xml:space="preserve">a steady-state model </w:t>
        </w:r>
      </w:ins>
      <w:ins w:id="125" w:author="Idit Balachsan" w:date="2020-01-26T12:04:00Z">
        <w:r w:rsidR="005F1910">
          <w:rPr>
            <w:rFonts w:cs="David"/>
          </w:rPr>
          <w:t xml:space="preserve">and </w:t>
        </w:r>
      </w:ins>
      <w:ins w:id="126" w:author="Idit Balachsan" w:date="2020-01-26T12:03:00Z">
        <w:r w:rsidR="005F1910">
          <w:rPr>
            <w:rFonts w:cs="David"/>
          </w:rPr>
          <w:t>to</w:t>
        </w:r>
      </w:ins>
      <w:ins w:id="127" w:author="Idit Balachsan" w:date="2020-01-26T12:02:00Z">
        <w:r w:rsidR="003E36BF">
          <w:rPr>
            <w:rFonts w:cs="David"/>
          </w:rPr>
          <w:t xml:space="preserve"> </w:t>
        </w:r>
      </w:ins>
      <w:ins w:id="128" w:author="Idit Balachsan" w:date="2020-01-26T12:04:00Z">
        <w:r w:rsidR="00BB13D9">
          <w:rPr>
            <w:rFonts w:cs="David"/>
          </w:rPr>
          <w:t xml:space="preserve">the </w:t>
        </w:r>
      </w:ins>
      <w:ins w:id="129" w:author="Idit Balachsan" w:date="2020-01-26T12:02:00Z">
        <w:r w:rsidR="003E36BF">
          <w:rPr>
            <w:rFonts w:cs="David"/>
          </w:rPr>
          <w:t xml:space="preserve">effects of different timescales will be addresses </w:t>
        </w:r>
      </w:ins>
      <w:ins w:id="130" w:author="Idit Balachsan" w:date="2020-01-26T12:03:00Z">
        <w:r w:rsidR="003E36BF">
          <w:rPr>
            <w:rFonts w:cs="David"/>
          </w:rPr>
          <w:t>in later stages, as specified in</w:t>
        </w:r>
        <w:r w:rsidR="00317A1B">
          <w:t xml:space="preserve"> </w:t>
        </w:r>
      </w:ins>
      <w:ins w:id="131" w:author="Idit Balachsan" w:date="2020-01-26T12:18:00Z">
        <w:r w:rsidR="00ED19FF">
          <w:t>S</w:t>
        </w:r>
      </w:ins>
      <w:ins w:id="132" w:author="Idit Balachsan" w:date="2020-01-26T12:04:00Z">
        <w:r w:rsidR="00782A6F">
          <w:t>ection</w:t>
        </w:r>
      </w:ins>
      <w:ins w:id="133" w:author="Idit Balachsan" w:date="2020-01-26T12:44:00Z">
        <w:r w:rsidR="00EE702D" w:rsidRPr="006A00D4">
          <w:t xml:space="preserve"> </w:t>
        </w:r>
      </w:ins>
      <w:ins w:id="134" w:author="Idit Balachsan" w:date="2020-01-26T12:45:00Z">
        <w:r w:rsidR="00737A3E" w:rsidRPr="006A00D4">
          <w:t>5.3</w:t>
        </w:r>
      </w:ins>
      <w:ins w:id="135" w:author="Idit Balachsan" w:date="2020-01-26T12:46:00Z">
        <w:r w:rsidR="008E4D9E">
          <w:t xml:space="preserve"> and 5.4</w:t>
        </w:r>
      </w:ins>
      <w:ins w:id="136" w:author="Idit Balachsan" w:date="2020-01-26T12:45:00Z">
        <w:r w:rsidR="00737A3E" w:rsidRPr="006A00D4">
          <w:t>.</w:t>
        </w:r>
      </w:ins>
      <w:ins w:id="137" w:author="Idit Balachsan" w:date="2020-01-26T12:44:00Z">
        <w:r w:rsidR="00EE702D" w:rsidRPr="006A00D4">
          <w:t xml:space="preserve"> </w:t>
        </w:r>
      </w:ins>
      <w:del w:id="138" w:author="Idit Balachsan" w:date="2020-01-26T12:03:00Z">
        <w:r w:rsidR="00292BCF" w:rsidRPr="00EA5133" w:rsidDel="00317A1B">
          <w:delText xml:space="preserve">Once our method is proved to be </w:delText>
        </w:r>
        <w:r w:rsidR="004E1D2A" w:rsidRPr="006A00D4" w:rsidDel="00317A1B">
          <w:delText>effective, a</w:delText>
        </w:r>
        <w:r w:rsidR="00292BCF" w:rsidRPr="006A00D4" w:rsidDel="00317A1B">
          <w:delText xml:space="preserve"> more complex ATD model </w:delText>
        </w:r>
        <w:r w:rsidR="0036055F" w:rsidRPr="008E4D9E" w:rsidDel="00317A1B">
          <w:delText>will be considered.</w:delText>
        </w:r>
      </w:del>
    </w:p>
    <w:p w14:paraId="2DF739AF" w14:textId="77777777" w:rsidR="00B241F4" w:rsidRPr="001B6C41" w:rsidRDefault="00B241F4" w:rsidP="00E87BA7">
      <w:pPr>
        <w:pStyle w:val="Heading3"/>
        <w:numPr>
          <w:ilvl w:val="0"/>
          <w:numId w:val="0"/>
        </w:numPr>
        <w:ind w:left="720"/>
      </w:pPr>
    </w:p>
    <w:p w14:paraId="6026C62A" w14:textId="481909CF" w:rsidR="007753FA" w:rsidRPr="00526C73" w:rsidRDefault="00A24C79" w:rsidP="00E87BA7">
      <w:pPr>
        <w:pStyle w:val="Heading3"/>
      </w:pPr>
      <w:bookmarkStart w:id="139" w:name="_Toc31024292"/>
      <w:r w:rsidRPr="00030501">
        <w:t xml:space="preserve">The </w:t>
      </w:r>
      <w:r w:rsidR="00AB1EBF" w:rsidRPr="0041273C">
        <w:rPr>
          <w:rFonts w:hint="cs"/>
        </w:rPr>
        <w:t xml:space="preserve">Gaussian plume </w:t>
      </w:r>
      <w:proofErr w:type="gramStart"/>
      <w:r w:rsidR="00C5676B" w:rsidRPr="0041273C">
        <w:rPr>
          <w:rFonts w:hint="cs"/>
        </w:rPr>
        <w:t>model</w:t>
      </w:r>
      <w:bookmarkEnd w:id="139"/>
      <w:proofErr w:type="gramEnd"/>
    </w:p>
    <w:p w14:paraId="631D19B6" w14:textId="14C2784A" w:rsidR="00861FAF" w:rsidRPr="00E74EF1" w:rsidRDefault="00EF7632" w:rsidP="00E87BA7">
      <w:pPr>
        <w:ind w:right="-2"/>
        <w:rPr>
          <w:rFonts w:cs="David"/>
          <w:color w:val="000000"/>
        </w:rPr>
      </w:pPr>
      <w:r w:rsidRPr="00526C73">
        <w:rPr>
          <w:rFonts w:cs="David" w:hint="cs"/>
          <w:color w:val="000000"/>
        </w:rPr>
        <w:t>The Gaussian plume model</w:t>
      </w:r>
      <w:r w:rsidR="00657D2A" w:rsidRPr="00D61ABF">
        <w:rPr>
          <w:rFonts w:cs="David" w:hint="cs"/>
          <w:color w:val="000000"/>
        </w:rPr>
        <w:t xml:space="preserve"> </w:t>
      </w:r>
      <w:r w:rsidR="00FC5BF2" w:rsidRPr="00B71899">
        <w:rPr>
          <w:rFonts w:cs="David" w:hint="cs"/>
          <w:color w:val="000000"/>
        </w:rPr>
        <w:t xml:space="preserve">is </w:t>
      </w:r>
      <w:r w:rsidR="00657D2A" w:rsidRPr="00E74EF1">
        <w:rPr>
          <w:rFonts w:cs="David" w:hint="cs"/>
          <w:color w:val="000000"/>
        </w:rPr>
        <w:t xml:space="preserve">one of the </w:t>
      </w:r>
      <w:r w:rsidR="00FC5BF2" w:rsidRPr="00514854">
        <w:rPr>
          <w:rFonts w:cs="David" w:hint="cs"/>
          <w:color w:val="000000"/>
        </w:rPr>
        <w:t>simplest</w:t>
      </w:r>
      <w:r w:rsidR="00657D2A" w:rsidRPr="00514854">
        <w:rPr>
          <w:rFonts w:cs="David" w:hint="cs"/>
          <w:color w:val="000000"/>
        </w:rPr>
        <w:t xml:space="preserve"> and </w:t>
      </w:r>
      <w:r w:rsidR="0066573D" w:rsidRPr="00514854">
        <w:rPr>
          <w:rFonts w:cs="David" w:hint="cs"/>
          <w:color w:val="000000"/>
        </w:rPr>
        <w:t>widely used model</w:t>
      </w:r>
      <w:r w:rsidR="0030204E" w:rsidRPr="00514854">
        <w:rPr>
          <w:rFonts w:cs="David" w:hint="cs"/>
          <w:color w:val="000000"/>
        </w:rPr>
        <w:t>s</w:t>
      </w:r>
      <w:r w:rsidR="00995F4A" w:rsidRPr="00514854">
        <w:rPr>
          <w:rFonts w:cs="David" w:hint="cs"/>
          <w:color w:val="000000"/>
        </w:rPr>
        <w:t xml:space="preserve"> that offers </w:t>
      </w:r>
      <w:r w:rsidR="000C2333" w:rsidRPr="001E39E8">
        <w:rPr>
          <w:rFonts w:cs="David" w:hint="cs"/>
          <w:color w:val="000000"/>
        </w:rPr>
        <w:t xml:space="preserve">an </w:t>
      </w:r>
      <w:r w:rsidR="00C31AA4" w:rsidRPr="00603520">
        <w:rPr>
          <w:rFonts w:cs="David" w:hint="cs"/>
          <w:color w:val="000000"/>
        </w:rPr>
        <w:t xml:space="preserve">analytical </w:t>
      </w:r>
      <w:r w:rsidR="00A0107A" w:rsidRPr="00C14D48">
        <w:rPr>
          <w:rFonts w:cs="David"/>
          <w:color w:val="000000"/>
        </w:rPr>
        <w:t xml:space="preserve">steady state </w:t>
      </w:r>
      <w:r w:rsidR="00C31AA4" w:rsidRPr="0072405D">
        <w:rPr>
          <w:rFonts w:cs="David" w:hint="cs"/>
          <w:color w:val="000000"/>
        </w:rPr>
        <w:t xml:space="preserve">solution to the </w:t>
      </w:r>
      <w:r w:rsidR="000C2333" w:rsidRPr="0072405D">
        <w:rPr>
          <w:rFonts w:cs="David" w:hint="cs"/>
          <w:color w:val="000000"/>
        </w:rPr>
        <w:t>advection-</w:t>
      </w:r>
      <w:r w:rsidR="00C31AA4" w:rsidRPr="00785E78">
        <w:rPr>
          <w:rFonts w:cs="David" w:hint="cs"/>
          <w:color w:val="000000"/>
        </w:rPr>
        <w:t>diffusion equation</w:t>
      </w:r>
      <w:r w:rsidR="00F63D5A" w:rsidRPr="006817D6">
        <w:rPr>
          <w:rFonts w:cs="David" w:hint="cs"/>
          <w:color w:val="000000"/>
        </w:rPr>
        <w:t xml:space="preserve"> </w:t>
      </w:r>
      <w:r w:rsidR="00C31AA4" w:rsidRPr="0096792C">
        <w:rPr>
          <w:rFonts w:cs="David" w:hint="cs"/>
          <w:color w:val="000000"/>
        </w:rPr>
        <w:t>for idealized circumstances</w:t>
      </w:r>
      <w:r w:rsidR="0047473D" w:rsidRPr="002E552A">
        <w:rPr>
          <w:rFonts w:cs="David" w:hint="cs"/>
          <w:color w:val="000000"/>
        </w:rPr>
        <w:t xml:space="preserve">, </w:t>
      </w:r>
      <w:r w:rsidR="00FB3ECA" w:rsidRPr="005F3A30">
        <w:rPr>
          <w:rFonts w:cs="David" w:hint="cs"/>
          <w:color w:val="000000"/>
        </w:rPr>
        <w:t>corresponding to a continuous point</w:t>
      </w:r>
      <w:r w:rsidR="009D07BB" w:rsidRPr="005F3A30">
        <w:rPr>
          <w:rFonts w:cs="David"/>
          <w:color w:val="000000"/>
        </w:rPr>
        <w:t>-</w:t>
      </w:r>
      <w:r w:rsidR="00FB3ECA" w:rsidRPr="00A601B4">
        <w:rPr>
          <w:rFonts w:cs="David" w:hint="cs"/>
          <w:color w:val="000000"/>
        </w:rPr>
        <w:t xml:space="preserve">source that emits </w:t>
      </w:r>
      <w:r w:rsidR="00470167" w:rsidRPr="00A459E1">
        <w:rPr>
          <w:rFonts w:cs="David" w:hint="cs"/>
          <w:color w:val="000000"/>
        </w:rPr>
        <w:t>pollutants</w:t>
      </w:r>
      <w:r w:rsidR="00FB3ECA" w:rsidRPr="003A6926">
        <w:rPr>
          <w:rFonts w:cs="David" w:hint="cs"/>
          <w:color w:val="000000"/>
        </w:rPr>
        <w:t xml:space="preserve"> into a unidirectional wind blowing in a domain of infinite extent</w:t>
      </w:r>
      <w:r w:rsidR="00861FAF" w:rsidRPr="003A6926">
        <w:rPr>
          <w:rFonts w:cs="David"/>
          <w:color w:val="000000"/>
        </w:rPr>
        <w:t>. The Gaussi</w:t>
      </w:r>
      <w:r w:rsidR="00861FAF" w:rsidRPr="00C0783F">
        <w:rPr>
          <w:rFonts w:cs="David"/>
          <w:color w:val="000000"/>
        </w:rPr>
        <w:t xml:space="preserve">an plume model </w:t>
      </w:r>
      <w:bookmarkStart w:id="140" w:name="OLE_LINK94"/>
      <w:bookmarkStart w:id="141" w:name="OLE_LINK95"/>
      <w:r w:rsidR="00334CCB" w:rsidRPr="007A4F7A">
        <w:rPr>
          <w:rFonts w:cs="David" w:hint="cs"/>
          <w:color w:val="000000"/>
        </w:rPr>
        <w:t>(</w:t>
      </w:r>
      <w:r w:rsidR="006F0563" w:rsidRPr="00CF341D">
        <w:rPr>
          <w:rFonts w:cs="David" w:hint="cs"/>
          <w:color w:val="000000" w:themeColor="text1"/>
        </w:rPr>
        <w:t>E</w:t>
      </w:r>
      <w:r w:rsidR="0035424F" w:rsidRPr="006138C0">
        <w:rPr>
          <w:rFonts w:cs="David" w:hint="cs"/>
          <w:color w:val="000000" w:themeColor="text1"/>
        </w:rPr>
        <w:t>q.</w:t>
      </w:r>
      <w:r w:rsidR="00D76447" w:rsidRPr="00EA5133">
        <w:rPr>
          <w:rFonts w:cs="David"/>
          <w:color w:val="000000" w:themeColor="text1"/>
        </w:rPr>
        <w:fldChar w:fldCharType="begin"/>
      </w:r>
      <w:r w:rsidR="00D76447" w:rsidRPr="00AF1489">
        <w:rPr>
          <w:rFonts w:cs="David"/>
          <w:color w:val="000000" w:themeColor="text1"/>
        </w:rPr>
        <w:instrText xml:space="preserve"> </w:instrText>
      </w:r>
      <w:r w:rsidR="00D76447" w:rsidRPr="00AF1489">
        <w:rPr>
          <w:rFonts w:cs="David" w:hint="cs"/>
          <w:color w:val="000000" w:themeColor="text1"/>
        </w:rPr>
        <w:instrText>REF equation_1 \h</w:instrText>
      </w:r>
      <w:r w:rsidR="00D76447" w:rsidRPr="00AF1489">
        <w:rPr>
          <w:rFonts w:cs="David"/>
          <w:color w:val="000000" w:themeColor="text1"/>
        </w:rPr>
        <w:instrText xml:space="preserve"> </w:instrText>
      </w:r>
      <w:r w:rsidR="00E87BA7" w:rsidRPr="00AF1489">
        <w:rPr>
          <w:rFonts w:cs="David"/>
          <w:color w:val="000000" w:themeColor="text1"/>
        </w:rPr>
        <w:instrText xml:space="preserve"> \* MERGEFORMAT </w:instrText>
      </w:r>
      <w:r w:rsidR="00D76447" w:rsidRPr="00AF1489">
        <w:rPr>
          <w:rFonts w:cs="David"/>
          <w:color w:val="000000" w:themeColor="text1"/>
        </w:rPr>
      </w:r>
      <w:r w:rsidR="00D76447" w:rsidRPr="00AF1489">
        <w:rPr>
          <w:rFonts w:cs="David"/>
          <w:color w:val="000000" w:themeColor="text1"/>
        </w:rPr>
        <w:fldChar w:fldCharType="separate"/>
      </w:r>
      <w:r w:rsidR="00587E2C" w:rsidRPr="006A00D4">
        <w:rPr>
          <w:rFonts w:cs="David"/>
          <w:noProof/>
          <w:color w:val="000000"/>
        </w:rPr>
        <w:t>1</w:t>
      </w:r>
      <w:r w:rsidR="00D76447" w:rsidRPr="006A00D4">
        <w:rPr>
          <w:rFonts w:cs="David"/>
          <w:color w:val="000000" w:themeColor="text1"/>
        </w:rPr>
        <w:fldChar w:fldCharType="end"/>
      </w:r>
      <w:r w:rsidR="00334CCB" w:rsidRPr="00EA5133">
        <w:rPr>
          <w:rFonts w:cs="David" w:hint="cs"/>
          <w:color w:val="000000"/>
        </w:rPr>
        <w:t xml:space="preserve">) </w:t>
      </w:r>
      <w:bookmarkEnd w:id="140"/>
      <w:bookmarkEnd w:id="141"/>
      <w:r w:rsidR="00622BB1" w:rsidRPr="006A00D4">
        <w:rPr>
          <w:rFonts w:cs="David" w:hint="cs"/>
          <w:color w:val="000000"/>
        </w:rPr>
        <w:t xml:space="preserve">eventually </w:t>
      </w:r>
      <w:r w:rsidR="00D55C31" w:rsidRPr="001B6C41">
        <w:rPr>
          <w:rFonts w:cs="David" w:hint="cs"/>
          <w:color w:val="000000"/>
        </w:rPr>
        <w:t>describes</w:t>
      </w:r>
      <w:r w:rsidR="00334CCB" w:rsidRPr="008B666E">
        <w:rPr>
          <w:rFonts w:cs="David" w:hint="cs"/>
          <w:color w:val="000000"/>
        </w:rPr>
        <w:t xml:space="preserve"> the </w:t>
      </w:r>
      <w:r w:rsidR="00235B8F" w:rsidRPr="00030501">
        <w:rPr>
          <w:rFonts w:cs="David" w:hint="cs"/>
          <w:color w:val="000000"/>
        </w:rPr>
        <w:t xml:space="preserve">pollutants’ </w:t>
      </w:r>
      <w:r w:rsidR="00334CCB" w:rsidRPr="0041273C">
        <w:rPr>
          <w:rFonts w:cs="David" w:hint="cs"/>
          <w:color w:val="000000"/>
        </w:rPr>
        <w:t>concentration C [kg</w:t>
      </w:r>
      <w:r w:rsidR="00327B87" w:rsidRPr="0041273C">
        <w:rPr>
          <w:rFonts w:cs="David"/>
          <w:color w:val="000000"/>
        </w:rPr>
        <w:t xml:space="preserve"> </w:t>
      </w:r>
      <w:r w:rsidR="00334CCB" w:rsidRPr="00526C73">
        <w:rPr>
          <w:rFonts w:cs="David" w:hint="cs"/>
          <w:color w:val="000000"/>
        </w:rPr>
        <w:t>m</w:t>
      </w:r>
      <w:r w:rsidR="00327B87" w:rsidRPr="00526C73">
        <w:rPr>
          <w:rFonts w:cs="David"/>
          <w:color w:val="000000"/>
          <w:vertAlign w:val="superscript"/>
        </w:rPr>
        <w:t>-</w:t>
      </w:r>
      <w:r w:rsidR="00334CCB" w:rsidRPr="00D61ABF">
        <w:rPr>
          <w:rFonts w:cs="David" w:hint="cs"/>
          <w:color w:val="000000"/>
          <w:vertAlign w:val="superscript"/>
        </w:rPr>
        <w:t>3</w:t>
      </w:r>
      <w:r w:rsidR="00334CCB" w:rsidRPr="00B71899">
        <w:rPr>
          <w:rFonts w:cs="David" w:hint="cs"/>
          <w:color w:val="000000"/>
        </w:rPr>
        <w:t>] in a certain position in space:</w:t>
      </w:r>
    </w:p>
    <w:p w14:paraId="5CA081B6" w14:textId="77777777" w:rsidR="00504E13" w:rsidRPr="00514854"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603520" w:rsidRDefault="006F0563" w:rsidP="00E87BA7">
            <w:pPr>
              <w:ind w:right="-2"/>
              <w:rPr>
                <w:rFonts w:cs="David"/>
                <w:color w:val="000000"/>
              </w:rPr>
            </w:pPr>
          </w:p>
          <w:p w14:paraId="3FEF121B" w14:textId="77777777" w:rsidR="006F0563" w:rsidRPr="0072405D" w:rsidRDefault="006F0563" w:rsidP="00E87BA7">
            <w:pPr>
              <w:ind w:right="-2"/>
              <w:rPr>
                <w:rFonts w:cs="David"/>
                <w:color w:val="000000"/>
              </w:rPr>
            </w:pPr>
          </w:p>
        </w:tc>
        <w:tc>
          <w:tcPr>
            <w:tcW w:w="7371" w:type="dxa"/>
          </w:tcPr>
          <w:p w14:paraId="487E512B" w14:textId="77777777" w:rsidR="006F0563" w:rsidRPr="00EA5133"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m:t>
                    </m:r>
                    <m:r>
                      <w:rPr>
                        <w:rFonts w:ascii="Cambria Math" w:hAnsi="Cambria Math" w:cs="David" w:hint="cs"/>
                        <w:color w:val="000000"/>
                        <w:sz w:val="21"/>
                        <w:szCs w:val="21"/>
                      </w:rPr>
                      <m:t>,</m:t>
                    </m:r>
                    <m:r>
                      <w:rPr>
                        <w:rFonts w:ascii="Cambria Math" w:hAnsi="Cambria Math" w:cs="David" w:hint="cs"/>
                        <w:color w:val="000000"/>
                        <w:sz w:val="21"/>
                        <w:szCs w:val="21"/>
                      </w:rPr>
                      <m:t>y</m:t>
                    </m:r>
                    <m:r>
                      <w:rPr>
                        <w:rFonts w:ascii="Cambria Math" w:hAnsi="Cambria Math" w:cs="David" w:hint="cs"/>
                        <w:color w:val="000000"/>
                        <w:sz w:val="21"/>
                        <w:szCs w:val="21"/>
                      </w:rPr>
                      <m:t>,</m:t>
                    </m:r>
                    <m:r>
                      <w:rPr>
                        <w:rFonts w:ascii="Cambria Math" w:hAnsi="Cambria Math" w:cs="David" w:hint="cs"/>
                        <w:color w:val="000000"/>
                        <w:sz w:val="21"/>
                        <w:szCs w:val="21"/>
                      </w:rPr>
                      <m:t>z</m:t>
                    </m:r>
                    <m:r>
                      <w:rPr>
                        <w:rFonts w:ascii="Cambria Math" w:hAnsi="Cambria Math" w:cs="David" w:hint="cs"/>
                        <w:color w:val="000000"/>
                        <w:sz w:val="21"/>
                        <w:szCs w:val="21"/>
                      </w:rPr>
                      <m:t>,</m:t>
                    </m:r>
                    <m:r>
                      <w:rPr>
                        <w:rFonts w:ascii="Cambria Math" w:hAnsi="Cambria Math" w:cs="David" w:hint="cs"/>
                        <w:color w:val="000000"/>
                        <w:sz w:val="21"/>
                        <w:szCs w:val="21"/>
                      </w:rPr>
                      <m:t>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m:t>
                    </m:r>
                    <m:r>
                      <w:rPr>
                        <w:rFonts w:ascii="Cambria Math" w:hAnsi="Cambria Math" w:cs="David" w:hint="cs"/>
                        <w:color w:val="000000"/>
                        <w:sz w:val="21"/>
                        <w:szCs w:val="21"/>
                      </w:rPr>
                      <m:t>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1B6C41" w:rsidRDefault="006F0563" w:rsidP="00E87BA7">
            <w:pPr>
              <w:ind w:right="-2"/>
              <w:rPr>
                <w:rFonts w:cs="David"/>
                <w:color w:val="000000"/>
              </w:rPr>
            </w:pPr>
          </w:p>
        </w:tc>
        <w:tc>
          <w:tcPr>
            <w:tcW w:w="843" w:type="dxa"/>
            <w:vAlign w:val="center"/>
          </w:tcPr>
          <w:p w14:paraId="0A38ACF6" w14:textId="4D654883" w:rsidR="006F0563" w:rsidRPr="00A10451" w:rsidRDefault="006F0563" w:rsidP="00E87BA7">
            <w:pPr>
              <w:ind w:right="-2"/>
              <w:jc w:val="center"/>
              <w:rPr>
                <w:rFonts w:cs="David"/>
                <w:color w:val="000000"/>
              </w:rPr>
            </w:pPr>
            <w:r w:rsidRPr="008B666E">
              <w:rPr>
                <w:rFonts w:cs="David" w:hint="cs"/>
                <w:color w:val="000000"/>
              </w:rPr>
              <w:t>(</w:t>
            </w:r>
            <w:bookmarkStart w:id="142" w:name="equation_1"/>
            <w:r w:rsidRPr="00EA5133">
              <w:rPr>
                <w:rFonts w:cs="David" w:hint="cs"/>
                <w:color w:val="000000"/>
              </w:rPr>
              <w:fldChar w:fldCharType="begin"/>
            </w:r>
            <w:r w:rsidRPr="00AF1489">
              <w:rPr>
                <w:rFonts w:cs="David" w:hint="cs"/>
                <w:color w:val="000000"/>
              </w:rPr>
              <w:instrText xml:space="preserve"> SEQ Eq \* MERGEFORMAT </w:instrText>
            </w:r>
            <w:r w:rsidRPr="00AF1489">
              <w:rPr>
                <w:rFonts w:cs="David" w:hint="cs"/>
                <w:color w:val="000000"/>
              </w:rPr>
              <w:fldChar w:fldCharType="separate"/>
            </w:r>
            <w:r w:rsidR="00587E2C" w:rsidRPr="001B6C41">
              <w:rPr>
                <w:rFonts w:cs="David"/>
                <w:noProof/>
                <w:color w:val="000000"/>
              </w:rPr>
              <w:t>1</w:t>
            </w:r>
            <w:r w:rsidRPr="001B6C41">
              <w:rPr>
                <w:rFonts w:cs="David" w:hint="cs"/>
                <w:color w:val="000000"/>
              </w:rPr>
              <w:fldChar w:fldCharType="end"/>
            </w:r>
            <w:bookmarkEnd w:id="142"/>
            <w:r w:rsidRPr="00EA5133">
              <w:rPr>
                <w:rFonts w:cs="David" w:hint="cs"/>
                <w:color w:val="000000"/>
              </w:rPr>
              <w:t>)</w:t>
            </w:r>
          </w:p>
        </w:tc>
      </w:tr>
    </w:tbl>
    <w:p w14:paraId="6F4DBE4C" w14:textId="66C92B4F"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87E2C">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lastRenderedPageBreak/>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43" w:name="OLE_LINK96"/>
      <w:bookmarkStart w:id="144" w:name="OLE_LINK97"/>
      <w:bookmarkStart w:id="145"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6E756F"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6F12C2F4" w:rsidR="001731FB" w:rsidRPr="00A10451" w:rsidRDefault="001731FB" w:rsidP="00D273EB">
            <w:pPr>
              <w:ind w:right="-2"/>
              <w:jc w:val="center"/>
              <w:rPr>
                <w:rFonts w:cs="David"/>
                <w:color w:val="000000"/>
              </w:rPr>
            </w:pPr>
            <w:r w:rsidRPr="00A10451">
              <w:rPr>
                <w:rFonts w:cs="David" w:hint="cs"/>
                <w:color w:val="000000"/>
              </w:rPr>
              <w:t>(</w:t>
            </w:r>
            <w:bookmarkStart w:id="146"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2</w:t>
            </w:r>
            <w:r w:rsidRPr="00A10451">
              <w:rPr>
                <w:rFonts w:cs="David" w:hint="cs"/>
                <w:color w:val="000000"/>
              </w:rPr>
              <w:fldChar w:fldCharType="end"/>
            </w:r>
            <w:bookmarkEnd w:id="146"/>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6E756F"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143"/>
    <w:bookmarkEnd w:id="144"/>
    <w:bookmarkEnd w:id="145"/>
    <w:p w14:paraId="4E6C54BE" w14:textId="1BF45959"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B577D6">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9]","plainTextFormattedCitation":"[59]","previouslyFormattedCitation":"[59]"},"properties":{"noteIndex":0},"schema":"https://github.com/citation-style-language/schema/raw/master/csl-citation.json"}</w:instrText>
      </w:r>
      <w:r w:rsidR="00A10451">
        <w:rPr>
          <w:rFonts w:cs="David"/>
          <w:color w:val="000000" w:themeColor="text1"/>
        </w:rPr>
        <w:fldChar w:fldCharType="separate"/>
      </w:r>
      <w:r w:rsidR="00894D8D" w:rsidRPr="00894D8D">
        <w:rPr>
          <w:rFonts w:cs="David"/>
          <w:noProof/>
          <w:color w:val="000000" w:themeColor="text1"/>
        </w:rPr>
        <w:t>[59]</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3835B8">
        <w:fldChar w:fldCharType="begin" w:fldLock="1"/>
      </w:r>
      <w:r w:rsidR="00B577D6">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60]","plainTextFormattedCitation":"[60]","previouslyFormattedCitation":"[60]"},"properties":{"noteIndex":0},"schema":"https://github.com/citation-style-language/schema/raw/master/csl-citation.json"}</w:instrText>
      </w:r>
      <w:r w:rsidR="003835B8">
        <w:fldChar w:fldCharType="separate"/>
      </w:r>
      <w:r w:rsidR="00894D8D" w:rsidRPr="00894D8D">
        <w:rPr>
          <w:noProof/>
        </w:rPr>
        <w:t>[60]</w:t>
      </w:r>
      <w:r w:rsidR="003835B8">
        <w:fldChar w:fldCharType="end"/>
      </w:r>
      <w:r w:rsidR="003835B8">
        <w:t xml:space="preserve">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87E2C" w:rsidRPr="00587E2C">
        <w:rPr>
          <w:rFonts w:cs="David" w:hint="cs"/>
          <w:color w:val="000000" w:themeColor="text1"/>
        </w:rPr>
        <w:t xml:space="preserve">Table </w:t>
      </w:r>
      <w:r w:rsidR="00587E2C" w:rsidRPr="00587E2C">
        <w:rPr>
          <w:rFonts w:cs="David"/>
          <w:color w:val="000000" w:themeColor="text1"/>
        </w:rPr>
        <w:t>1</w:t>
      </w:r>
      <w:r w:rsidR="00587E2C" w:rsidRPr="00587E2C">
        <w:rPr>
          <w:rFonts w:cs="David" w:hint="cs"/>
          <w:color w:val="000000" w:themeColor="text1"/>
        </w:rPr>
        <w:t>.</w:t>
      </w:r>
      <w:r w:rsidR="00587E2C" w:rsidRPr="00587E2C">
        <w:rPr>
          <w:rFonts w:cs="David" w:hint="cs"/>
          <w:i/>
          <w:iCs/>
          <w:color w:val="000000" w:themeColor="text1"/>
          <w:sz w:val="20"/>
          <w:szCs w:val="20"/>
        </w:rPr>
        <w:t xml:space="preserve"> </w:t>
      </w:r>
      <w:r w:rsidR="00346AD7" w:rsidRPr="00346AD7">
        <w:rPr>
          <w:rFonts w:cs="David"/>
          <w:color w:val="000000" w:themeColor="text1"/>
        </w:rPr>
        <w:fldChar w:fldCharType="end"/>
      </w:r>
    </w:p>
    <w:p w14:paraId="078E9A3A" w14:textId="3A9BD826" w:rsidR="00B241F4" w:rsidRDefault="00B241F4" w:rsidP="00E87BA7">
      <w:pPr>
        <w:pStyle w:val="Heading3"/>
        <w:numPr>
          <w:ilvl w:val="0"/>
          <w:numId w:val="0"/>
        </w:numPr>
        <w:ind w:left="720"/>
      </w:pPr>
    </w:p>
    <w:p w14:paraId="1DA3EECE" w14:textId="5813732B" w:rsidR="00D606F2" w:rsidRPr="00A10451" w:rsidRDefault="00C81174" w:rsidP="00E87BA7">
      <w:pPr>
        <w:pStyle w:val="Heading3"/>
      </w:pPr>
      <w:bookmarkStart w:id="147" w:name="_Ref14950486"/>
      <w:bookmarkStart w:id="148" w:name="_Toc31024293"/>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01146BC7" w:rsidR="00AF1489" w:rsidRPr="00A817B6" w:rsidRDefault="00AF1489" w:rsidP="00313BB4">
                              <w:pPr>
                                <w:pStyle w:val="Caption"/>
                                <w:spacing w:line="276" w:lineRule="auto"/>
                                <w:rPr>
                                  <w:rFonts w:ascii="David" w:hAnsi="David" w:cs="David"/>
                                  <w:i w:val="0"/>
                                  <w:iCs w:val="0"/>
                                  <w:noProof/>
                                  <w:color w:val="000000" w:themeColor="text1"/>
                                  <w:sz w:val="20"/>
                                  <w:szCs w:val="20"/>
                                </w:rPr>
                              </w:pPr>
                              <w:bookmarkStart w:id="149"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49"/>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1"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01146BC7" w:rsidR="00AF1489" w:rsidRPr="00A817B6" w:rsidRDefault="00AF1489" w:rsidP="00313BB4">
                        <w:pPr>
                          <w:pStyle w:val="Caption"/>
                          <w:spacing w:line="276" w:lineRule="auto"/>
                          <w:rPr>
                            <w:rFonts w:ascii="David" w:hAnsi="David" w:cs="David"/>
                            <w:i w:val="0"/>
                            <w:iCs w:val="0"/>
                            <w:noProof/>
                            <w:color w:val="000000" w:themeColor="text1"/>
                            <w:sz w:val="20"/>
                            <w:szCs w:val="20"/>
                          </w:rPr>
                        </w:pPr>
                        <w:bookmarkStart w:id="150"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50"/>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147"/>
      <w:bookmarkEnd w:id="148"/>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lastRenderedPageBreak/>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120AEED4"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B577D6">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61], [62]","plainTextFormattedCitation":"[1], [61], [62]","previouslyFormattedCitation":"[1], [61], [62]"},"properties":{"noteIndex":0},"schema":"https://github.com/citation-style-language/schema/raw/master/csl-citation.json"}</w:instrText>
      </w:r>
      <w:r w:rsidR="00C96BDD">
        <w:rPr>
          <w:rFonts w:cs="David"/>
          <w:color w:val="000000"/>
        </w:rPr>
        <w:fldChar w:fldCharType="separate"/>
      </w:r>
      <w:r w:rsidR="00894D8D" w:rsidRPr="00894D8D">
        <w:rPr>
          <w:rFonts w:cs="David"/>
          <w:noProof/>
          <w:color w:val="000000"/>
        </w:rPr>
        <w:t>[1], [61], [62]</w:t>
      </w:r>
      <w:r w:rsidR="00C96BDD">
        <w:rPr>
          <w:rFonts w:cs="David"/>
          <w:color w:val="000000"/>
        </w:rPr>
        <w:fldChar w:fldCharType="end"/>
      </w:r>
      <w:r w:rsidR="000A0CCC">
        <w:rPr>
          <w:rFonts w:cs="David"/>
          <w:color w:val="000000"/>
        </w:rPr>
        <w:t>.</w:t>
      </w:r>
    </w:p>
    <w:p w14:paraId="281FF37F" w14:textId="6B732BC6" w:rsidR="006067EB" w:rsidRDefault="00A20FB6" w:rsidP="006067EB">
      <w:pPr>
        <w:ind w:right="-2"/>
        <w:rPr>
          <w:ins w:id="151" w:author="Idit Balachsan" w:date="2020-01-26T12:16:00Z"/>
          <w:rFonts w:cs="David"/>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F858AD">
        <w:rPr>
          <w:rFonts w:cs="David"/>
          <w:color w:val="000000" w:themeColor="text1"/>
        </w:rPr>
        <w:t xml:space="preserve">Tabl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 xml:space="preserve">REF table_1 </w:instrText>
      </w:r>
      <w:r w:rsidR="00F858AD">
        <w:rPr>
          <w:rFonts w:cs="David"/>
          <w:color w:val="000000" w:themeColor="text1"/>
        </w:rPr>
        <w:instrText xml:space="preserve">\# 0 </w:instrText>
      </w:r>
      <w:r w:rsidR="00813F46">
        <w:rPr>
          <w:rFonts w:cs="David" w:hint="cs"/>
          <w:color w:val="000000" w:themeColor="text1"/>
        </w:rPr>
        <w:instrText>\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87E2C">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B577D6">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3]","plainTextFormattedCitation":"[63]","previouslyFormattedCitation":"[63]"},"properties":{"noteIndex":0},"schema":"https://github.com/citation-style-language/schema/raw/master/csl-citation.json"}</w:instrText>
      </w:r>
      <w:r w:rsidR="00EE5892" w:rsidRPr="009E78A4">
        <w:rPr>
          <w:rFonts w:cs="David" w:hint="cs"/>
          <w:color w:val="000000" w:themeColor="text1"/>
        </w:rPr>
        <w:fldChar w:fldCharType="separate"/>
      </w:r>
      <w:r w:rsidR="00894D8D" w:rsidRPr="00894D8D">
        <w:rPr>
          <w:rFonts w:cs="David"/>
          <w:noProof/>
          <w:color w:val="000000" w:themeColor="text1"/>
        </w:rPr>
        <w:t>[63]</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B577D6">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4]","plainTextFormattedCitation":"[64]","previouslyFormattedCitation":"[64]"},"properties":{"noteIndex":0},"schema":"https://github.com/citation-style-language/schema/raw/master/csl-citation.json"}</w:instrText>
      </w:r>
      <w:r w:rsidR="003511FB" w:rsidRPr="009E78A4">
        <w:rPr>
          <w:rFonts w:cs="David" w:hint="cs"/>
          <w:color w:val="000000" w:themeColor="text1"/>
        </w:rPr>
        <w:fldChar w:fldCharType="separate"/>
      </w:r>
      <w:r w:rsidR="00894D8D" w:rsidRPr="00894D8D">
        <w:rPr>
          <w:rFonts w:cs="David"/>
          <w:noProof/>
          <w:color w:val="000000" w:themeColor="text1"/>
        </w:rPr>
        <w:t>[64]</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as specified in</w:t>
      </w:r>
      <w:r w:rsidR="008422EF">
        <w:rPr>
          <w:rFonts w:cs="David"/>
          <w:color w:val="000000" w:themeColor="text1"/>
        </w:rPr>
        <w:t xml:space="preserve"> Table</w:t>
      </w:r>
      <w:r w:rsidR="0043139E">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71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2</w:t>
      </w:r>
      <w:r w:rsidR="00A97C30">
        <w:rPr>
          <w:rFonts w:cs="David"/>
          <w:color w:val="000000" w:themeColor="text1"/>
        </w:rPr>
        <w:fldChar w:fldCharType="end"/>
      </w:r>
      <w:r w:rsidR="00A97C30">
        <w:rPr>
          <w:rFonts w:cs="David"/>
          <w:color w:val="000000" w:themeColor="text1"/>
        </w:rPr>
        <w:t xml:space="preserve"> and</w:t>
      </w:r>
      <w:r w:rsidR="008422EF">
        <w:rPr>
          <w:rFonts w:cs="David"/>
          <w:color w:val="000000" w:themeColor="text1"/>
        </w:rPr>
        <w:t xml:space="preserve"> Table</w:t>
      </w:r>
      <w:r w:rsidR="00A97C30">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42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3</w:t>
      </w:r>
      <w:r w:rsidR="00A97C30">
        <w:rPr>
          <w:rFonts w:cs="David"/>
          <w:color w:val="000000" w:themeColor="text1"/>
        </w:rPr>
        <w:fldChar w:fldCharType="end"/>
      </w:r>
      <w:ins w:id="152" w:author="Idit Balachsan" w:date="2020-01-27T13:11:00Z">
        <w:r w:rsidR="000F2C89">
          <w:rPr>
            <w:rFonts w:cs="David"/>
            <w:color w:val="000000" w:themeColor="text1"/>
          </w:rPr>
          <w:t xml:space="preserve"> (</w:t>
        </w:r>
        <w:r w:rsidR="000F2C89">
          <w:t>Appendix A and B</w:t>
        </w:r>
        <w:r w:rsidR="000F2C89">
          <w:rPr>
            <w:rFonts w:cs="David"/>
            <w:color w:val="000000" w:themeColor="text1"/>
          </w:rPr>
          <w:t>).</w:t>
        </w:r>
      </w:ins>
      <w:del w:id="153" w:author="Idit Balachsan" w:date="2020-01-27T13:11:00Z">
        <w:r w:rsidR="00322EE9" w:rsidDel="000F2C89">
          <w:rPr>
            <w:rFonts w:cs="David"/>
            <w:color w:val="000000" w:themeColor="text1"/>
          </w:rPr>
          <w:delText>.</w:delText>
        </w:r>
      </w:del>
    </w:p>
    <w:p w14:paraId="4202B650" w14:textId="05A72696" w:rsidR="00AF6CE5" w:rsidRPr="007451ED" w:rsidRDefault="00AF6CE5" w:rsidP="007451ED">
      <w:pPr>
        <w:ind w:right="-2"/>
        <w:rPr>
          <w:rFonts w:cs="David"/>
          <w:color w:val="000000" w:themeColor="text1"/>
        </w:rPr>
      </w:pPr>
    </w:p>
    <w:p w14:paraId="164046C8" w14:textId="654BEB1D" w:rsidR="00FF6335" w:rsidRPr="00C419E3" w:rsidRDefault="00CA39E2" w:rsidP="00E87BA7">
      <w:pPr>
        <w:pStyle w:val="Heading3"/>
      </w:pPr>
      <w:bookmarkStart w:id="154" w:name="_Ref14950430"/>
      <w:bookmarkStart w:id="155" w:name="_Ref14950498"/>
      <w:bookmarkStart w:id="156" w:name="OLE_LINK99"/>
      <w:bookmarkStart w:id="157" w:name="OLE_LINK100"/>
      <w:bookmarkStart w:id="158" w:name="_Toc31024294"/>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bookmarkEnd w:id="158"/>
      <w:r w:rsidR="00FF6335" w:rsidRPr="00C419E3">
        <w:t xml:space="preserve"> </w:t>
      </w:r>
      <w:bookmarkEnd w:id="154"/>
      <w:bookmarkEnd w:id="155"/>
    </w:p>
    <w:bookmarkEnd w:id="156"/>
    <w:bookmarkEnd w:id="157"/>
    <w:p w14:paraId="780FC023" w14:textId="657E1609"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F35900">
        <w:rPr>
          <w:shd w:val="clear" w:color="auto" w:fill="FFFFFF"/>
        </w:rPr>
        <w:t>ier</w:t>
      </w:r>
      <w:r w:rsidR="00EA202A">
        <w:rPr>
          <w:shd w:val="clear" w:color="auto" w:fill="FFFFFF"/>
        </w:rPr>
        <w:t xml:space="preserve"> </w:t>
      </w:r>
      <w:r w:rsidR="00EA202A">
        <w:rPr>
          <w:shd w:val="clear" w:color="auto" w:fill="FFFFFF"/>
        </w:rPr>
        <w:fldChar w:fldCharType="begin" w:fldLock="1"/>
      </w:r>
      <w:r w:rsidR="00B577D6">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_part","type":"article-journal"},"uris":["http://www.mendeley.com/documents/?uuid=0c563fa1-b4df-43aa-b95a-1cced2b3b302"]}],"mendeley":{"formattedCitation":"[65]","plainTextFormattedCitation":"[65]","previouslyFormattedCitation":"[65]"},"properties":{"noteIndex":0},"schema":"https://github.com/citation-style-language/schema/raw/master/csl-citation.json"}</w:instrText>
      </w:r>
      <w:r w:rsidR="00EA202A">
        <w:rPr>
          <w:shd w:val="clear" w:color="auto" w:fill="FFFFFF"/>
        </w:rPr>
        <w:fldChar w:fldCharType="separate"/>
      </w:r>
      <w:r w:rsidR="00894D8D" w:rsidRPr="00894D8D">
        <w:rPr>
          <w:noProof/>
          <w:shd w:val="clear" w:color="auto" w:fill="FFFFFF"/>
        </w:rPr>
        <w:t>[65]</w:t>
      </w:r>
      <w:r w:rsidR="00EA202A">
        <w:rPr>
          <w:shd w:val="clear" w:color="auto" w:fill="FFFFFF"/>
        </w:rPr>
        <w:fldChar w:fldCharType="end"/>
      </w:r>
      <w:r w:rsidR="00FC6979">
        <w:rPr>
          <w:shd w:val="clear" w:color="auto" w:fill="FFFFFF"/>
        </w:rPr>
        <w:t xml:space="preserve">. </w:t>
      </w:r>
    </w:p>
    <w:p w14:paraId="56430FF3" w14:textId="50FA9D9F" w:rsidR="00F97AE3" w:rsidRDefault="00683503" w:rsidP="00025E99">
      <w:pPr>
        <w:ind w:firstLine="576"/>
        <w:rPr>
          <w:ins w:id="159" w:author="Idit Balachsan" w:date="2020-01-26T12:21:00Z"/>
        </w:rPr>
      </w:pPr>
      <w:r>
        <w:t xml:space="preserve">For the proposed work, </w:t>
      </w:r>
      <w:r w:rsidR="00F97AE3">
        <w:t xml:space="preserve">the self-adaptive Borg MOEA </w:t>
      </w:r>
      <w:r w:rsidR="00F97AE3">
        <w:fldChar w:fldCharType="begin" w:fldLock="1"/>
      </w:r>
      <w:r w:rsidR="00B577D6">
        <w:instrText>ADDIN CSL_CITATION {"citationItems":[{"id":"ITEM-1","itemData":{"author":[{"dropping-particle":"","family":"Hadka, David and Reed","given":"Patrick","non-dropping-particle":"","parse-names":false,"suffix":""}],"id":"ITEM-1","issue":"2","issued":{"date-parts":[["2013"]]},"page":"231-259","title":"Borg : An Auto-Adaptive Many-Objective Evolutionary Computing Framework","type":"article-journal","volume":"21"},"uris":["http://www.mendeley.com/documents/?uuid=2c3163fb-d271-485b-ba2d-53597c79663b"]}],"mendeley":{"formattedCitation":"[66]","plainTextFormattedCitation":"[66]","previouslyFormattedCitation":"[66]"},"properties":{"noteIndex":0},"schema":"https://github.com/citation-style-language/schema/raw/master/csl-citation.json"}</w:instrText>
      </w:r>
      <w:r w:rsidR="00F97AE3">
        <w:fldChar w:fldCharType="separate"/>
      </w:r>
      <w:r w:rsidR="00894D8D" w:rsidRPr="00894D8D">
        <w:rPr>
          <w:noProof/>
        </w:rPr>
        <w:t>[66]</w:t>
      </w:r>
      <w:r w:rsidR="00F97AE3">
        <w:fldChar w:fldCharType="end"/>
      </w:r>
      <w:r w:rsidR="00F97AE3">
        <w:t xml:space="preserve"> is used. The Borg is classified as a </w:t>
      </w:r>
      <w:bookmarkStart w:id="160" w:name="OLE_LINK80"/>
      <w:bookmarkStart w:id="161" w:name="OLE_LINK81"/>
      <w:r w:rsidR="00F97AE3">
        <w:t xml:space="preserve">hyper-heuristic global multi-objective </w:t>
      </w:r>
      <w:bookmarkEnd w:id="160"/>
      <w:bookmarkEnd w:id="161"/>
      <w:r w:rsidR="00F97AE3">
        <w:t xml:space="preserve">search tool </w:t>
      </w:r>
      <w:r w:rsidR="00F97AE3">
        <w:fldChar w:fldCharType="begin" w:fldLock="1"/>
      </w:r>
      <w:r w:rsidR="00B577D6">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7]","plainTextFormattedCitation":"[67]","previouslyFormattedCitation":"[67]"},"properties":{"noteIndex":0},"schema":"https://github.com/citation-style-language/schema/raw/master/csl-citation.json"}</w:instrText>
      </w:r>
      <w:r w:rsidR="00F97AE3">
        <w:fldChar w:fldCharType="separate"/>
      </w:r>
      <w:r w:rsidR="00894D8D" w:rsidRPr="00894D8D">
        <w:rPr>
          <w:noProof/>
        </w:rPr>
        <w:t>[67]</w:t>
      </w:r>
      <w:r w:rsidR="00F97AE3">
        <w:fldChar w:fldCharType="end"/>
      </w:r>
      <w:r w:rsidR="00F97AE3">
        <w:t xml:space="preserve">, as it uses internal feedbacks during the search progress to dynamically adapt an ensemble of </w:t>
      </w:r>
      <w:bookmarkStart w:id="162" w:name="OLE_LINK86"/>
      <w:bookmarkStart w:id="163" w:name="OLE_LINK87"/>
      <w:bookmarkStart w:id="164" w:name="OLE_LINK88"/>
      <w:r w:rsidR="00F97AE3">
        <w:t>genetic operators</w:t>
      </w:r>
      <w:bookmarkEnd w:id="162"/>
      <w:bookmarkEnd w:id="163"/>
      <w:bookmarkEnd w:id="164"/>
      <w:r w:rsidR="00F97AE3">
        <w:t>,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B577D6">
        <w:instrText>ADDIN CSL_CITATION {"citationItems":[{"id":"ITEM-1","itemData":{"author":[{"dropping-particle":"","family":"Hadka, David and Reed","given":"Patrick","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_part","type":"article-journal"},"uris":["http://www.mendeley.com/documents/?uuid=0c563fa1-b4df-43aa-b95a-1cced2b3b302"]}],"mendeley":{"formattedCitation":"[65], [66]","plainTextFormattedCitation":"[65], [66]","previouslyFormattedCitation":"[65], [66]"},"properties":{"noteIndex":0},"schema":"https://github.com/citation-style-language/schema/raw/master/csl-citation.json"}</w:instrText>
      </w:r>
      <w:r w:rsidR="00F97AE3">
        <w:fldChar w:fldCharType="separate"/>
      </w:r>
      <w:r w:rsidR="00894D8D" w:rsidRPr="00894D8D">
        <w:rPr>
          <w:noProof/>
        </w:rPr>
        <w:t>[65], [66]</w:t>
      </w:r>
      <w:r w:rsidR="00F97AE3">
        <w:fldChar w:fldCharType="end"/>
      </w:r>
      <w:r w:rsidR="00F97AE3">
        <w:t xml:space="preserve">. </w:t>
      </w:r>
      <w:r w:rsidR="00F97AE3" w:rsidRPr="0029594B">
        <w:t xml:space="preserve"> </w:t>
      </w:r>
    </w:p>
    <w:p w14:paraId="1E8942E6" w14:textId="77777777" w:rsidR="00423388" w:rsidRDefault="00423388" w:rsidP="00025E99">
      <w:pPr>
        <w:ind w:firstLine="576"/>
      </w:pPr>
    </w:p>
    <w:p w14:paraId="04B98998" w14:textId="73055869" w:rsidR="00B37986" w:rsidRPr="00A10451" w:rsidRDefault="0031403B" w:rsidP="00BD4E8A">
      <w:pPr>
        <w:pStyle w:val="Heading2"/>
      </w:pPr>
      <w:bookmarkStart w:id="165" w:name="_Toc31024295"/>
      <w:r>
        <w:t>P</w:t>
      </w:r>
      <w:r w:rsidR="00B37986" w:rsidRPr="00A10451">
        <w:rPr>
          <w:rFonts w:hint="cs"/>
        </w:rPr>
        <w:t>roblem formulation</w:t>
      </w:r>
      <w:bookmarkEnd w:id="165"/>
      <w:ins w:id="166" w:author="Idit Balachsan" w:date="2019-11-13T13:28:00Z">
        <w:r w:rsidR="00570988">
          <w:t xml:space="preserve"> </w:t>
        </w:r>
      </w:ins>
    </w:p>
    <w:p w14:paraId="38B6486C" w14:textId="16805D5D" w:rsidR="00446642" w:rsidRPr="00A10451" w:rsidRDefault="0031403B" w:rsidP="00E87BA7">
      <w:pPr>
        <w:pStyle w:val="Heading3"/>
      </w:pPr>
      <w:bookmarkStart w:id="167" w:name="_Toc31024296"/>
      <w:r>
        <w:t>Notation</w:t>
      </w:r>
      <w:bookmarkEnd w:id="167"/>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68" w:name="OLE_LINK12"/>
      <w:bookmarkStart w:id="169" w:name="OLE_LINK13"/>
      <w:r w:rsidRPr="00A10451">
        <w:rPr>
          <w:rFonts w:cs="David" w:hint="cs"/>
        </w:rPr>
        <w:t>region of interest</w:t>
      </w:r>
      <w:bookmarkEnd w:id="168"/>
      <w:bookmarkEnd w:id="169"/>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70" w:name="OLE_LINK14"/>
      <w:bookmarkStart w:id="171" w:name="OLE_LINK15"/>
      <m:oMath>
        <m:r>
          <m:rPr>
            <m:sty m:val="p"/>
          </m:rPr>
          <w:rPr>
            <w:rFonts w:ascii="Cambria Math" w:hAnsi="Cambria Math" w:cs="David" w:hint="cs"/>
            <w:color w:val="000000" w:themeColor="text1"/>
          </w:rPr>
          <m:t>{S}</m:t>
        </m:r>
      </m:oMath>
      <w:r w:rsidRPr="00A10451">
        <w:rPr>
          <w:rFonts w:cs="David" w:hint="cs"/>
        </w:rPr>
        <w:t xml:space="preserve"> </w:t>
      </w:r>
      <w:bookmarkEnd w:id="170"/>
      <w:bookmarkEnd w:id="171"/>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72" w:name="OLE_LINK6"/>
          <w:bookmarkStart w:id="173" w:name="OLE_LINK7"/>
          <w:p w14:paraId="7C78BE4B" w14:textId="15E2AFDE" w:rsidR="00C419E3" w:rsidRPr="00B968DA" w:rsidRDefault="006E756F"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40454E5"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3</w:t>
            </w:r>
            <w:r w:rsidRPr="00A10451">
              <w:rPr>
                <w:rFonts w:cs="David" w:hint="cs"/>
                <w:color w:val="000000"/>
              </w:rPr>
              <w:fldChar w:fldCharType="end"/>
            </w:r>
            <w:r w:rsidRPr="00A10451">
              <w:rPr>
                <w:rFonts w:cs="David" w:hint="cs"/>
                <w:color w:val="000000"/>
              </w:rPr>
              <w:t>)</w:t>
            </w:r>
          </w:p>
        </w:tc>
      </w:tr>
      <w:bookmarkEnd w:id="172"/>
      <w:bookmarkEnd w:id="173"/>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6E756F"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1CD5076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3099C74C" w:rsidR="00C419E3" w:rsidRPr="00C419E3" w:rsidRDefault="00C419E3" w:rsidP="00E87BA7">
      <w:pPr>
        <w:pStyle w:val="Heading3"/>
      </w:pPr>
      <w:bookmarkStart w:id="174" w:name="_Toc31024297"/>
      <w:r w:rsidRPr="00A10451">
        <w:rPr>
          <w:rFonts w:hint="cs"/>
        </w:rPr>
        <w:t xml:space="preserve">Pairwise Euclidean </w:t>
      </w:r>
      <w:r w:rsidR="008C7290">
        <w:t>D</w:t>
      </w:r>
      <w:r w:rsidRPr="00A10451">
        <w:rPr>
          <w:rFonts w:hint="cs"/>
        </w:rPr>
        <w:t>istance (PED)</w:t>
      </w:r>
      <w:bookmarkEnd w:id="174"/>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75" w:name="OLE_LINK24"/>
      <w:bookmarkStart w:id="176"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75"/>
      <w:bookmarkEnd w:id="176"/>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77" w:name="OLE_LINK40"/>
          <w:bookmarkStart w:id="178" w:name="OLE_LINK41"/>
          <w:p w14:paraId="41D84880" w14:textId="2704A040" w:rsidR="001A19D8" w:rsidRPr="00D151B4" w:rsidRDefault="006E756F"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77"/>
                <w:bookmarkEnd w:id="178"/>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7057FBBB" w:rsidR="001A19D8" w:rsidRPr="00A10451" w:rsidRDefault="001A19D8" w:rsidP="00E87BA7">
            <w:pPr>
              <w:ind w:right="-2"/>
              <w:jc w:val="center"/>
              <w:rPr>
                <w:rFonts w:cs="David"/>
                <w:color w:val="000000"/>
              </w:rPr>
            </w:pPr>
            <w:r w:rsidRPr="00A10451">
              <w:rPr>
                <w:rFonts w:cs="David" w:hint="cs"/>
                <w:color w:val="000000"/>
              </w:rPr>
              <w:t>(</w:t>
            </w:r>
            <w:bookmarkStart w:id="179"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5</w:t>
            </w:r>
            <w:r w:rsidRPr="00A10451">
              <w:rPr>
                <w:rFonts w:cs="David" w:hint="cs"/>
                <w:color w:val="000000"/>
              </w:rPr>
              <w:fldChar w:fldCharType="end"/>
            </w:r>
            <w:bookmarkEnd w:id="179"/>
            <w:r w:rsidRPr="00A10451">
              <w:rPr>
                <w:rFonts w:cs="David" w:hint="cs"/>
                <w:color w:val="000000"/>
              </w:rPr>
              <w:t>)</w:t>
            </w:r>
          </w:p>
        </w:tc>
      </w:tr>
    </w:tbl>
    <w:p w14:paraId="5D76A521" w14:textId="5533E016" w:rsidR="00446642" w:rsidRDefault="00915D7A" w:rsidP="00E87BA7">
      <w:pPr>
        <w:ind w:right="-2"/>
      </w:pPr>
      <w:r>
        <w:rPr>
          <w:rFonts w:cs="David"/>
          <w:color w:val="000000" w:themeColor="text1"/>
        </w:rPr>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80" w:name="OLE_LINK10"/>
      <w:bookmarkStart w:id="181" w:name="OLE_LINK11"/>
      <w:r w:rsidR="00702D60" w:rsidRPr="00A10451">
        <w:rPr>
          <w:rFonts w:cs="David" w:hint="cs"/>
          <w:color w:val="000000" w:themeColor="text1"/>
        </w:rPr>
        <w:t xml:space="preserve">{S}' </w:t>
      </w:r>
      <w:bookmarkEnd w:id="180"/>
      <w:bookmarkEnd w:id="181"/>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82" w:name="_Ref14950458"/>
      <w:bookmarkStart w:id="183" w:name="OLE_LINK18"/>
      <w:bookmarkStart w:id="184" w:name="OLE_LINK19"/>
      <w:bookmarkStart w:id="185" w:name="_Toc31024298"/>
      <w:r>
        <w:t>Optimization</w:t>
      </w:r>
      <w:bookmarkEnd w:id="182"/>
      <w:bookmarkEnd w:id="185"/>
    </w:p>
    <w:p w14:paraId="2AD4264C" w14:textId="68F9D8EE"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83"/>
      <w:bookmarkEnd w:id="184"/>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86" w:name="OLE_LINK30"/>
      <w:bookmarkStart w:id="187" w:name="OLE_LINK31"/>
      <w:r w:rsidRPr="00A10451">
        <w:rPr>
          <w:rFonts w:cs="David" w:hint="cs"/>
        </w:rPr>
        <w:t>meteorological combination</w:t>
      </w:r>
      <w:r>
        <w:rPr>
          <w:rFonts w:cs="David"/>
        </w:rPr>
        <w:t xml:space="preserve"> </w:t>
      </w:r>
      <w:bookmarkEnd w:id="186"/>
      <w:bookmarkEnd w:id="187"/>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88" w:name="OLE_LINK103"/>
      <w:bookmarkStart w:id="189" w:name="OLE_LINK104"/>
      <w:r>
        <w:rPr>
          <w:rFonts w:cs="David"/>
        </w:rPr>
        <w:t xml:space="preserve">(WS, WD, SC) </w:t>
      </w:r>
      <w:bookmarkEnd w:id="188"/>
      <w:bookmarkEnd w:id="189"/>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90" w:name="OLE_LINK16"/>
            <w:bookmarkStart w:id="191" w:name="OLE_LINK17"/>
            <m:r>
              <w:rPr>
                <w:rFonts w:ascii="Cambria Math" w:hAnsi="Cambria Math" w:cs="David"/>
              </w:rPr>
              <m:t>p</m:t>
            </m:r>
            <w:bookmarkEnd w:id="190"/>
            <w:bookmarkEnd w:id="191"/>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92" w:name="OLE_LINK22"/>
      <w:bookmarkStart w:id="193"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92"/>
      <w:bookmarkEnd w:id="193"/>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94" w:name="OLE_LINK8"/>
      <w:bookmarkStart w:id="195" w:name="OLE_LINK9"/>
      <w:r w:rsidR="0036719E" w:rsidRPr="00A10451">
        <w:rPr>
          <w:rFonts w:cs="David" w:hint="cs"/>
        </w:rPr>
        <w:t xml:space="preserve">objective </w:t>
      </w:r>
      <w:bookmarkEnd w:id="194"/>
      <w:bookmarkEnd w:id="195"/>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6E756F"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BF02C19" w:rsidR="00D151B4" w:rsidRPr="00A10451" w:rsidRDefault="00D151B4" w:rsidP="00E87BA7">
            <w:pPr>
              <w:ind w:right="-2"/>
              <w:jc w:val="center"/>
              <w:rPr>
                <w:rFonts w:cs="David"/>
                <w:color w:val="000000"/>
              </w:rPr>
            </w:pPr>
            <w:r w:rsidRPr="00A10451">
              <w:rPr>
                <w:rFonts w:cs="David" w:hint="cs"/>
                <w:color w:val="000000"/>
              </w:rPr>
              <w:t>(</w:t>
            </w:r>
            <w:bookmarkStart w:id="196"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6</w:t>
            </w:r>
            <w:r w:rsidRPr="00A10451">
              <w:rPr>
                <w:rFonts w:cs="David" w:hint="cs"/>
                <w:color w:val="000000"/>
              </w:rPr>
              <w:fldChar w:fldCharType="end"/>
            </w:r>
            <w:bookmarkEnd w:id="196"/>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6CDD2820" w:rsidR="007A14AC" w:rsidRPr="009674A5" w:rsidRDefault="006E756F"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97" w:name="OLE_LINK28"/>
                    <w:bookmarkStart w:id="198" w:name="OLE_LINK29"/>
                    <m:r>
                      <m:rPr>
                        <m:sty m:val="p"/>
                      </m:rPr>
                      <w:rPr>
                        <w:rFonts w:ascii="Cambria Math" w:hAnsi="Cambria Math" w:cs="David"/>
                      </w:rPr>
                      <m:t>minimal_</m:t>
                    </m:r>
                    <m:r>
                      <m:rPr>
                        <m:sty m:val="p"/>
                      </m:rPr>
                      <w:rPr>
                        <w:rFonts w:ascii="Cambria Math" w:hAnsi="Cambria Math" w:cs="David" w:hint="cs"/>
                      </w:rPr>
                      <m:t>PED</m:t>
                    </m:r>
                    <w:bookmarkEnd w:id="197"/>
                    <w:bookmarkEnd w:id="198"/>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99" w:name="OLE_LINK45"/>
                                        <w:bookmarkStart w:id="200"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201" w:name="OLE_LINK42"/>
                                            <w:bookmarkStart w:id="202"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201"/>
                                            <w:bookmarkEnd w:id="202"/>
                                          </m:sub>
                                        </m:sSub>
                                        <w:bookmarkEnd w:id="199"/>
                                        <w:bookmarkEnd w:id="200"/>
                                        <m:ctrlPr>
                                          <w:rPr>
                                            <w:rFonts w:ascii="Cambria Math" w:hAnsi="Cambria Math" w:cs="David"/>
                                            <w:color w:val="000000" w:themeColor="text1"/>
                                          </w:rPr>
                                        </m:ctrlPr>
                                      </m:e>
                                    </m:d>
                                  </m:e>
                                </m:func>
                              </m:e>
                            </m:nary>
                          </m:num>
                          <m:den>
                            <m:r>
                              <m:rPr>
                                <m:sty m:val="p"/>
                              </m:rPr>
                              <w:rPr>
                                <w:rFonts w:ascii="Cambria Math" w:hAnsi="Cambria Math" w:cs="David"/>
                              </w:rPr>
                              <m:t>NT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62505D59" w:rsidR="007A14AC" w:rsidRPr="00A10451" w:rsidRDefault="007A14AC" w:rsidP="00E87BA7">
            <w:pPr>
              <w:ind w:right="-2"/>
              <w:jc w:val="center"/>
              <w:rPr>
                <w:rFonts w:cs="David"/>
                <w:color w:val="000000"/>
              </w:rPr>
            </w:pPr>
            <w:r w:rsidRPr="00A10451">
              <w:rPr>
                <w:rFonts w:cs="David" w:hint="cs"/>
                <w:color w:val="000000"/>
              </w:rPr>
              <w:t>(</w:t>
            </w:r>
            <w:bookmarkStart w:id="203"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7</w:t>
            </w:r>
            <w:r w:rsidRPr="00A10451">
              <w:rPr>
                <w:rFonts w:cs="David" w:hint="cs"/>
                <w:color w:val="000000"/>
              </w:rPr>
              <w:fldChar w:fldCharType="end"/>
            </w:r>
            <w:bookmarkEnd w:id="203"/>
            <w:r w:rsidRPr="00A10451">
              <w:rPr>
                <w:rFonts w:cs="David" w:hint="cs"/>
                <w:color w:val="000000"/>
              </w:rPr>
              <w:t>)</w:t>
            </w:r>
          </w:p>
        </w:tc>
      </w:tr>
    </w:tbl>
    <w:p w14:paraId="26A3B1E7" w14:textId="77777777" w:rsidR="009B795D" w:rsidRPr="001054AE" w:rsidRDefault="009B795D" w:rsidP="001054AE">
      <w:pPr>
        <w:rPr>
          <w:rFonts w:cs="David"/>
          <w:color w:val="000000" w:themeColor="text1"/>
        </w:rPr>
      </w:pPr>
    </w:p>
    <w:p w14:paraId="28B992F2" w14:textId="2008CBB6" w:rsidR="00FA54A3" w:rsidRDefault="00235598" w:rsidP="00FA54A3">
      <w:pPr>
        <w:pStyle w:val="ListParagraph"/>
        <w:rPr>
          <w:rFonts w:cs="David"/>
          <w:color w:val="000000" w:themeColor="text1"/>
        </w:rPr>
      </w:pPr>
      <w:r w:rsidRPr="00715A1D">
        <w:rPr>
          <w:rFonts w:cs="David" w:hint="cs"/>
          <w:color w:val="000000" w:themeColor="text1"/>
        </w:rPr>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204" w:name="OLE_LINK38"/>
      <w:bookmarkStart w:id="205" w:name="OLE_LINK39"/>
      <w:r w:rsidRPr="00715A1D">
        <w:rPr>
          <w:rFonts w:cs="David"/>
          <w:color w:val="000000" w:themeColor="text1"/>
        </w:rPr>
        <w:t xml:space="preserve">355 </w:t>
      </w:r>
      <w:bookmarkEnd w:id="204"/>
      <w:bookmarkEnd w:id="205"/>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087CC2">
        <w:rPr>
          <w:rFonts w:cs="David"/>
          <w:color w:val="000000" w:themeColor="text1"/>
        </w:rPr>
        <w:t xml:space="preserve">Number of </w:t>
      </w:r>
      <w:r w:rsidRPr="00715A1D">
        <w:rPr>
          <w:rFonts w:cs="David"/>
          <w:color w:val="000000" w:themeColor="text1"/>
        </w:rPr>
        <w:t xml:space="preserve">10 Transformation Pair </w:t>
      </w:r>
      <w:r w:rsidR="0019337A">
        <w:rPr>
          <w:rFonts w:cs="David"/>
          <w:color w:val="000000" w:themeColor="text1"/>
        </w:rPr>
        <w:t>C</w:t>
      </w:r>
      <w:r w:rsidR="0019337A" w:rsidRPr="00715A1D">
        <w:rPr>
          <w:rFonts w:cs="David"/>
          <w:color w:val="000000" w:themeColor="text1"/>
        </w:rPr>
        <w:t xml:space="preserve">ategories </w:t>
      </w:r>
      <w:r w:rsidRPr="00715A1D">
        <w:rPr>
          <w:rFonts w:cs="David"/>
          <w:color w:val="000000" w:themeColor="text1"/>
        </w:rPr>
        <w:t>(</w:t>
      </w:r>
      <w:r w:rsidR="00BA3C47">
        <w:rPr>
          <w:rFonts w:cs="David"/>
          <w:color w:val="000000" w:themeColor="text1"/>
        </w:rPr>
        <w:t>N</w:t>
      </w:r>
      <w:r w:rsidRPr="00715A1D">
        <w:rPr>
          <w:rFonts w:cs="David"/>
          <w:color w:val="000000" w:themeColor="text1"/>
        </w:rPr>
        <w:t>TP</w:t>
      </w:r>
      <w:r w:rsidR="0019337A">
        <w:rPr>
          <w:rFonts w:cs="David"/>
          <w:color w:val="000000" w:themeColor="text1"/>
        </w:rPr>
        <w:t>C</w:t>
      </w:r>
      <w:r w:rsidRPr="00715A1D">
        <w:rPr>
          <w:rFonts w:cs="David"/>
          <w:color w:val="000000" w:themeColor="text1"/>
        </w:rPr>
        <w:t>)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206" w:name="OLE_LINK46"/>
      <w:bookmarkStart w:id="207" w:name="OLE_LINK47"/>
      <w:r>
        <w:rPr>
          <w:rFonts w:cs="David"/>
          <w:color w:val="000000" w:themeColor="text1"/>
        </w:rPr>
        <w:t xml:space="preserve"> etc.</w:t>
      </w:r>
      <w:bookmarkEnd w:id="206"/>
      <w:bookmarkEnd w:id="207"/>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6E756F"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208" w:name="OLE_LINK36"/>
                    <w:bookmarkStart w:id="209" w:name="OLE_LINK37"/>
                    <m:r>
                      <m:rPr>
                        <m:sty m:val="p"/>
                      </m:rPr>
                      <w:rPr>
                        <w:rFonts w:ascii="Cambria Math" w:hAnsi="Cambria Math" w:cs="David"/>
                      </w:rPr>
                      <m:t>percentile_</m:t>
                    </m:r>
                    <m:r>
                      <m:rPr>
                        <m:sty m:val="p"/>
                      </m:rPr>
                      <w:rPr>
                        <w:rFonts w:ascii="Cambria Math" w:hAnsi="Cambria Math" w:cs="David" w:hint="cs"/>
                      </w:rPr>
                      <m:t>PED</m:t>
                    </m:r>
                    <w:bookmarkEnd w:id="208"/>
                    <w:bookmarkEnd w:id="209"/>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43139525" w:rsidR="008C41EA" w:rsidRPr="00A10451" w:rsidRDefault="008C41EA" w:rsidP="00E87BA7">
            <w:pPr>
              <w:ind w:right="-2"/>
              <w:jc w:val="center"/>
              <w:rPr>
                <w:rFonts w:cs="David"/>
                <w:color w:val="000000"/>
              </w:rPr>
            </w:pPr>
            <w:r w:rsidRPr="00A10451">
              <w:rPr>
                <w:rFonts w:cs="David" w:hint="cs"/>
                <w:color w:val="000000"/>
              </w:rPr>
              <w:t>(</w:t>
            </w:r>
            <w:bookmarkStart w:id="210"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8</w:t>
            </w:r>
            <w:r w:rsidRPr="00A10451">
              <w:rPr>
                <w:rFonts w:cs="David" w:hint="cs"/>
                <w:color w:val="000000"/>
              </w:rPr>
              <w:fldChar w:fldCharType="end"/>
            </w:r>
            <w:bookmarkEnd w:id="210"/>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66AD0B36"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w:t>
      </w:r>
      <w:del w:id="211" w:author="Idit Balachsan" w:date="2020-01-27T12:37:00Z">
        <w:r w:rsidR="002B24A3" w:rsidDel="006E756F">
          <w:rPr>
            <w:rFonts w:cs="David"/>
            <w:color w:val="000000" w:themeColor="text1"/>
          </w:rPr>
          <w:delText>day time</w:delText>
        </w:r>
      </w:del>
      <w:ins w:id="212" w:author="Idit Balachsan" w:date="2020-01-27T12:37:00Z">
        <w:r w:rsidR="006E756F">
          <w:rPr>
            <w:rFonts w:cs="David"/>
            <w:color w:val="000000" w:themeColor="text1"/>
          </w:rPr>
          <w:t>daytime</w:t>
        </w:r>
      </w:ins>
      <w:r w:rsidR="002B24A3">
        <w:rPr>
          <w:rFonts w:cs="David"/>
          <w:color w:val="000000" w:themeColor="text1"/>
        </w:rPr>
        <w:t xml:space="preserve"> and </w:t>
      </w:r>
      <w:del w:id="213" w:author="Idit Balachsan" w:date="2020-01-27T12:37:00Z">
        <w:r w:rsidR="002B24A3" w:rsidDel="006E756F">
          <w:rPr>
            <w:rFonts w:cs="David"/>
            <w:color w:val="000000" w:themeColor="text1"/>
          </w:rPr>
          <w:delText>night time</w:delText>
        </w:r>
      </w:del>
      <w:ins w:id="214" w:author="Idit Balachsan" w:date="2020-01-27T12:37:00Z">
        <w:r w:rsidR="006E756F">
          <w:rPr>
            <w:rFonts w:cs="David"/>
            <w:color w:val="000000" w:themeColor="text1"/>
          </w:rPr>
          <w:t>nighttime</w:t>
        </w:r>
      </w:ins>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02D4AF3E" w:rsidR="000E49AE" w:rsidRPr="00A10451" w:rsidRDefault="009569AC" w:rsidP="00E87BA7">
      <w:pPr>
        <w:pStyle w:val="Heading3"/>
      </w:pPr>
      <w:bookmarkStart w:id="215" w:name="_Toc31024299"/>
      <w:r>
        <w:t>O</w:t>
      </w:r>
      <w:r w:rsidR="00B7088F" w:rsidRPr="00A10451">
        <w:rPr>
          <w:rFonts w:hint="cs"/>
        </w:rPr>
        <w:t>ptimization</w:t>
      </w:r>
      <w:r>
        <w:t xml:space="preserve"> </w:t>
      </w:r>
      <w:r w:rsidR="009B5868">
        <w:t>procedure</w:t>
      </w:r>
      <w:bookmarkEnd w:id="215"/>
    </w:p>
    <w:p w14:paraId="5A375947" w14:textId="2965BE33"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w:t>
      </w:r>
      <w:proofErr w:type="spellStart"/>
      <w:r w:rsidR="007539CB" w:rsidRPr="00461D54">
        <w:rPr>
          <w:rFonts w:cs="David" w:hint="cs"/>
          <w:color w:val="000000" w:themeColor="text1"/>
        </w:rPr>
        <w:t>ue</w:t>
      </w:r>
      <w:r w:rsidR="00BA62F1" w:rsidRPr="00461D54">
        <w:rPr>
          <w:rFonts w:cs="David"/>
          <w:color w:val="000000" w:themeColor="text1"/>
        </w:rPr>
        <w:t>s</w:t>
      </w:r>
      <w:proofErr w:type="spellEnd"/>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87E2C">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222C30D0" w:rsidR="006140C3" w:rsidRDefault="006140C3" w:rsidP="00E87BA7">
      <w:pPr>
        <w:ind w:right="-2"/>
        <w:rPr>
          <w:ins w:id="216" w:author="Idit Balachsan" w:date="2020-01-26T12:23:00Z"/>
          <w:rFonts w:cs="David"/>
          <w:color w:val="000000" w:themeColor="text1"/>
        </w:rPr>
      </w:pPr>
    </w:p>
    <w:p w14:paraId="6CF1FA28" w14:textId="39517F44" w:rsidR="00423388" w:rsidRDefault="00423388" w:rsidP="00121906">
      <w:pPr>
        <w:pStyle w:val="Heading2"/>
        <w:rPr>
          <w:ins w:id="217" w:author="Idit Balachsan" w:date="2020-01-26T12:24:00Z"/>
        </w:rPr>
      </w:pPr>
      <w:bookmarkStart w:id="218" w:name="_Toc31024300"/>
      <w:ins w:id="219" w:author="Idit Balachsan" w:date="2020-01-26T12:24:00Z">
        <w:r>
          <w:t xml:space="preserve">Timescales </w:t>
        </w:r>
      </w:ins>
      <w:ins w:id="220" w:author="Idit Balachsan" w:date="2020-01-26T12:43:00Z">
        <w:r w:rsidR="00B64FA0">
          <w:t xml:space="preserve">and ATD model </w:t>
        </w:r>
      </w:ins>
      <w:ins w:id="221" w:author="Idit Balachsan" w:date="2020-01-26T12:24:00Z">
        <w:r>
          <w:t>discussion</w:t>
        </w:r>
        <w:bookmarkEnd w:id="218"/>
        <w:r>
          <w:t xml:space="preserve"> </w:t>
        </w:r>
      </w:ins>
    </w:p>
    <w:p w14:paraId="5FB5901D" w14:textId="7FCF6A3C" w:rsidR="00850C8D" w:rsidRPr="00442B1C" w:rsidRDefault="00850C8D" w:rsidP="00850C8D">
      <w:pPr>
        <w:rPr>
          <w:ins w:id="222" w:author="Idit Balachsan" w:date="2020-01-26T12:24:00Z"/>
          <w:rFonts w:cs="David"/>
          <w:color w:val="FF0000"/>
        </w:rPr>
      </w:pPr>
      <w:ins w:id="223" w:author="Idit Balachsan" w:date="2020-01-26T12:24:00Z">
        <w:r>
          <w:rPr>
            <w:rFonts w:cs="David"/>
          </w:rPr>
          <w:t>When dealing with changes in meteorological parameters and pollution concentrations, time and spatial scales should be considered</w:t>
        </w:r>
        <w:r w:rsidRPr="00B577D6">
          <w:rPr>
            <w:rFonts w:cs="David"/>
          </w:rPr>
          <w:t xml:space="preserve">. The spatial scale of our first simulation </w:t>
        </w:r>
      </w:ins>
      <w:ins w:id="224" w:author="Idit Balachsan" w:date="2020-01-26T12:25:00Z">
        <w:r w:rsidR="00BD4E8A" w:rsidRPr="00B577D6">
          <w:rPr>
            <w:rFonts w:cs="David"/>
          </w:rPr>
          <w:t>(Section</w:t>
        </w:r>
      </w:ins>
      <w:ins w:id="225" w:author="Idit Balachsan" w:date="2020-01-26T12:26:00Z">
        <w:r w:rsidR="00BD4E8A" w:rsidRPr="00B577D6">
          <w:rPr>
            <w:rFonts w:cs="David"/>
          </w:rPr>
          <w:t xml:space="preserve"> 6.1</w:t>
        </w:r>
      </w:ins>
      <w:ins w:id="226" w:author="Idit Balachsan" w:date="2020-01-26T12:25:00Z">
        <w:r w:rsidR="00BD4E8A" w:rsidRPr="00B577D6">
          <w:rPr>
            <w:rFonts w:cs="David"/>
          </w:rPr>
          <w:t xml:space="preserve">) </w:t>
        </w:r>
      </w:ins>
      <w:ins w:id="227" w:author="Idit Balachsan" w:date="2020-01-26T12:24:00Z">
        <w:r w:rsidRPr="00B577D6">
          <w:rPr>
            <w:rFonts w:cs="David"/>
          </w:rPr>
          <w:t>is of short-range only, with a spatial resolution of</w:t>
        </w:r>
      </w:ins>
      <w:ins w:id="228" w:author="Idit Balachsan" w:date="2020-01-26T12:38:00Z">
        <w:r w:rsidR="00B01553">
          <w:rPr>
            <w:rFonts w:cs="David"/>
          </w:rPr>
          <w:t xml:space="preserve"> tens of meters</w:t>
        </w:r>
      </w:ins>
      <w:ins w:id="229" w:author="Idit Balachsan" w:date="2020-01-26T12:39:00Z">
        <w:r w:rsidR="00B577D6">
          <w:rPr>
            <w:rFonts w:cs="David"/>
          </w:rPr>
          <w:t xml:space="preserve"> </w:t>
        </w:r>
        <w:r w:rsidR="00B577D6">
          <w:rPr>
            <w:rFonts w:cs="David"/>
          </w:rPr>
          <w:fldChar w:fldCharType="begin" w:fldLock="1"/>
        </w:r>
      </w:ins>
      <w:r w:rsidR="00C778E5">
        <w:rPr>
          <w:rFonts w:cs="David"/>
        </w:rPr>
        <w:instrText>ADDIN CSL_CITATION {"citationItems":[{"id":"ITEM-1","itemData":{"DOI":"10.1016/j.atmosenv.2008.05.057","ISBN":"1352-2310","ISSN":"13522310","PMID":"27117232","abstract":"Studies on the health effects of long-term average exposure to outdoor air pollution have played an important role in recent health impact assessments. Exposure assessment for epidemiological studies of long-term exposure to ambient air pollution remains a difficult challenge because of substantial small-scale spatial variation. Current approaches for assessing intra-urban air pollution contrasts include the use of exposure indicator variables, interpolation methods, dispersion models and land-use regression (LUR) models. LUR models have been increasingly used in the past few years. This paper provides a critical review of the different components of LUR models. We identified 25 land-use regression studies. Land-use regression combines monitoring of air pollution at typically 20-100 locations, spread over the study area, and development of stochastic models using predictor variables usually obtained through geographic information systems (GIS). Monitoring is usually temporally limited: one to four surveys of typically one or two weeks duration. Significant predictor variables include various traffic representations, population density, land use, physical geography (e.g. altitude) and climate. Land-use regression methods have generally been applied successfully to model annual mean concentrations of NO2, NOx, PM2.5, the soot content of PM2.5and VOCs in different settings, including European and North-American cities. The performance of the method in urban areas is typically better or equivalent to geo-statistical methods, such as kriging, and dispersion models. Further developments of the land-use regression method include more focus on developing models that can be transferred to other areas, inclusion of additional predictor variables such as wind direction or emission data and further exploration of focalsum methods. Models that include a spatial and a temporal component are of interest for (e.g. birth cohort) studies that need exposure variables on a finer temporal scale. There is a strong need for validation of LUR models with personal exposure monitoring. © 2008 Elsevier Ltd. All rights reserved.","author":[{"dropping-particle":"","family":"Hoek","given":"Gerard","non-dropping-particle":"","parse-names":false,"suffix":""},{"dropping-particle":"","family":"Beelen","given":"Rob","non-dropping-particle":"","parse-names":false,"suffix":""},{"dropping-particle":"","family":"Hoogh","given":"Kees","non-dropping-particle":"de","parse-names":false,"suffix":""},{"dropping-particle":"","family":"Vienneau","given":"Danielle","non-dropping-particle":"","parse-names":false,"suffix":""},{"dropping-particle":"","family":"Gulliver","given":"John","non-dropping-particle":"","parse-names":false,"suffix":""},{"dropping-particle":"","family":"Fischer","given":"Paul","non-dropping-particle":"","parse-names":false,"suffix":""},{"dropping-particle":"","family":"Briggs","given":"David","non-dropping-particle":"","parse-names":false,"suffix":""}],"container-title":"Atmospheric Environment","id":"ITEM-1","issue":"33","issued":{"date-parts":[["2008"]]},"page":"7561-7578","publisher":"Elsevier Ltd","title":"A review of land-use regression models to assess spatial variation of outdoor air pollution","type":"article-journal","volume":"42"},"uris":["http://www.mendeley.com/documents/?uuid=9965215d-6a59-4183-9e0c-f83566aa00cb"]}],"mendeley":{"formattedCitation":"[68]","plainTextFormattedCitation":"[68]","previouslyFormattedCitation":"[68]"},"properties":{"noteIndex":0},"schema":"https://github.com/citation-style-language/schema/raw/master/csl-citation.json"}</w:instrText>
      </w:r>
      <w:r w:rsidR="00B577D6">
        <w:rPr>
          <w:rFonts w:cs="David"/>
        </w:rPr>
        <w:fldChar w:fldCharType="separate"/>
      </w:r>
      <w:r w:rsidR="00B577D6" w:rsidRPr="00B577D6">
        <w:rPr>
          <w:rFonts w:cs="David"/>
          <w:noProof/>
        </w:rPr>
        <w:t>[68]</w:t>
      </w:r>
      <w:ins w:id="230" w:author="Idit Balachsan" w:date="2020-01-26T12:39:00Z">
        <w:r w:rsidR="00B577D6">
          <w:rPr>
            <w:rFonts w:cs="David"/>
          </w:rPr>
          <w:fldChar w:fldCharType="end"/>
        </w:r>
      </w:ins>
      <w:ins w:id="231" w:author="Idit Balachsan" w:date="2020-01-26T12:24:00Z">
        <w:r w:rsidRPr="00B577D6">
          <w:rPr>
            <w:rFonts w:cs="David"/>
            <w:color w:val="FF0000"/>
          </w:rPr>
          <w:t>.</w:t>
        </w:r>
        <w:r>
          <w:rPr>
            <w:rFonts w:cs="David"/>
            <w:color w:val="FF0000"/>
          </w:rPr>
          <w:t xml:space="preserve"> </w:t>
        </w:r>
        <w:r>
          <w:rPr>
            <w:rFonts w:cs="David"/>
            <w:color w:val="000000" w:themeColor="text1"/>
          </w:rPr>
          <w:t xml:space="preserve">The timescales we deal with can </w:t>
        </w:r>
        <w:r>
          <w:rPr>
            <w:rFonts w:cs="David"/>
            <w:color w:val="000000" w:themeColor="text1"/>
          </w:rPr>
          <w:lastRenderedPageBreak/>
          <w:t xml:space="preserve">be divided into </w:t>
        </w:r>
        <w:r w:rsidRPr="00E74EF1">
          <w:rPr>
            <w:rFonts w:cs="David"/>
            <w:b/>
            <w:bCs/>
            <w:color w:val="000000" w:themeColor="text1"/>
          </w:rPr>
          <w:t>long-term</w:t>
        </w:r>
        <w:r>
          <w:rPr>
            <w:rFonts w:cs="David"/>
            <w:color w:val="000000" w:themeColor="text1"/>
          </w:rPr>
          <w:t xml:space="preserve"> and </w:t>
        </w:r>
        <w:r w:rsidRPr="00E74EF1">
          <w:rPr>
            <w:rFonts w:cs="David"/>
            <w:b/>
            <w:bCs/>
            <w:color w:val="000000" w:themeColor="text1"/>
          </w:rPr>
          <w:t>short-term</w:t>
        </w:r>
        <w:r>
          <w:rPr>
            <w:rFonts w:cs="David"/>
            <w:color w:val="000000" w:themeColor="text1"/>
          </w:rPr>
          <w:t xml:space="preserve"> scales. Our basic model uses a </w:t>
        </w:r>
        <w:r w:rsidRPr="00596309">
          <w:rPr>
            <w:rFonts w:cs="David"/>
            <w:color w:val="000000" w:themeColor="text1"/>
          </w:rPr>
          <w:t>long-term time scale</w:t>
        </w:r>
        <w:r>
          <w:rPr>
            <w:rFonts w:cs="David"/>
            <w:color w:val="000000" w:themeColor="text1"/>
          </w:rPr>
          <w:t xml:space="preserve"> - an average yearly concentration map, upon which the optimization is performed. Our suggested module for moving the network of sensors according to long-term changes in meteorological conditions, such as </w:t>
        </w:r>
        <w:r w:rsidRPr="00596309">
          <w:rPr>
            <w:rFonts w:cs="David"/>
            <w:b/>
            <w:bCs/>
            <w:color w:val="000000" w:themeColor="text1"/>
          </w:rPr>
          <w:t>seasons</w:t>
        </w:r>
        <w:r>
          <w:rPr>
            <w:rFonts w:cs="David"/>
            <w:color w:val="000000" w:themeColor="text1"/>
          </w:rPr>
          <w:t xml:space="preserve">, uses as well long-term average concentrations. For such long-term changes, using a steady-state dispersion model, like the Gaussian plume model is </w:t>
        </w:r>
        <w:r w:rsidRPr="00986002">
          <w:rPr>
            <w:rFonts w:cs="David"/>
            <w:color w:val="000000" w:themeColor="text1"/>
          </w:rPr>
          <w:t>adequate</w:t>
        </w:r>
        <w:r>
          <w:rPr>
            <w:rFonts w:cs="David"/>
            <w:color w:val="000000" w:themeColor="text1"/>
          </w:rPr>
          <w:t xml:space="preserve"> </w:t>
        </w:r>
      </w:ins>
      <w:ins w:id="232" w:author="Idit Balachsan" w:date="2020-01-26T12:43:00Z">
        <w:r w:rsidR="00C778E5">
          <w:rPr>
            <w:rFonts w:cs="David"/>
            <w:color w:val="000000" w:themeColor="text1"/>
          </w:rPr>
          <w:fldChar w:fldCharType="begin" w:fldLock="1"/>
        </w:r>
      </w:ins>
      <w:r w:rsidR="0072405D">
        <w:rPr>
          <w:rFonts w:cs="David"/>
          <w:color w:val="000000" w:themeColor="text1"/>
        </w:rPr>
        <w:instrText>ADDIN CSL_CITATION {"citationItems":[{"id":"ITEM-1","itemData":{"ISBN":"0478189419","abstract":"The introduction of the national environmental standards later this year will see heightened public awareness of air quality issues. Driven largely by a strong need for action on ambient levels of particles in most parts of the country, the standards lay the foundation for an effective air quality management framework. Atmospheric dispersion modelling is an essential tool in air quality management by providing the link between environmental effects and discharges to air. Its use has grown rapidly in New Zealand over the past 10 years and models are now commonplace in many resource consent applications for discharge permits. Dispersion modelling is a complex process and, as with all models, the results are only as useful as the model itself and how it is used. Many different approaches to modelling have emerged in New Zealand under the Resource Management Act 1991, and at times models have been used incorrectly, causing problems such as inaccurate data, which can mislead an assessment of environmental effects. These issues often delay the processing of resource consents, and can result in expensive hearings where experts argue over the merits of their preferred models and how they should be used. In a first step to resolving such issues, this draft guide provides expert and well-debated guidance on dispersion modelling through a series of recommended protocols. To improve consistency and accuracy in modelling, the guide is reasonably prescriptive, but the recommendations are not regulatory requirements so there is flexibility to handle the wide variety of circumstances that occur in New Zealand. Deviations from the recommended approaches can be taken, although these should be clearly explained and justified.","author":[{"dropping-particle":"","family":"Bluett","given":"Jeff","non-dropping-particle":"","parse-names":false,"suffix":""},{"dropping-particle":"","family":"Gimson","given":"Neil","non-dropping-particle":"","parse-names":false,"suffix":""},{"dropping-particle":"","family":"Fisher","given":"Gavin","non-dropping-particle":"","parse-names":false,"suffix":""},{"dropping-particle":"","family":"Heydenrych","given":"Clive","non-dropping-particle":"","parse-names":false,"suffix":""},{"dropping-particle":"","family":"Freeman","given":"Tracy","non-dropping-particle":"","parse-names":false,"suffix":""},{"dropping-particle":"","family":"Godfrey","given":"Jenny","non-dropping-particle":"","parse-names":false,"suffix":""}],"container-title":"522","id":"ITEM-1","issued":{"date-parts":[["2004"]]},"number-of-pages":"pp. 152","title":"Good practice guide for atmospheric dispersion modelling","type":"book"},"uris":["http://www.mendeley.com/documents/?uuid=948a23cb-8bc5-4353-ba07-32a76f87d827"]},{"id":"ITEM-2","itemData":{"ISBN":"9780859516952","id":"ITEM-2","issue":"June","issued":{"date-parts":[["2011"]]},"title":"Atmospheric Dispersion Modelling Liaison Committee Report: ADMLC-R6 June 2011","type":"report"},"uris":["http://www.mendeley.com/documents/?uuid=8d4b96ad-d019-4166-a4df-8ad6d1950cd8"]}],"mendeley":{"formattedCitation":"[69], [70]","plainTextFormattedCitation":"[69], [70]","previouslyFormattedCitation":"[69], [70]"},"properties":{"noteIndex":0},"schema":"https://github.com/citation-style-language/schema/raw/master/csl-citation.json"}</w:instrText>
      </w:r>
      <w:r w:rsidR="00C778E5">
        <w:rPr>
          <w:rFonts w:cs="David"/>
          <w:color w:val="000000" w:themeColor="text1"/>
        </w:rPr>
        <w:fldChar w:fldCharType="separate"/>
      </w:r>
      <w:r w:rsidR="00C778E5" w:rsidRPr="00C778E5">
        <w:rPr>
          <w:rFonts w:cs="David"/>
          <w:noProof/>
          <w:color w:val="000000" w:themeColor="text1"/>
        </w:rPr>
        <w:t>[69], [70]</w:t>
      </w:r>
      <w:ins w:id="233" w:author="Idit Balachsan" w:date="2020-01-26T12:43:00Z">
        <w:r w:rsidR="00C778E5">
          <w:rPr>
            <w:rFonts w:cs="David"/>
            <w:color w:val="000000" w:themeColor="text1"/>
          </w:rPr>
          <w:fldChar w:fldCharType="end"/>
        </w:r>
        <w:r w:rsidR="00C778E5">
          <w:rPr>
            <w:rFonts w:cs="David"/>
            <w:color w:val="000000" w:themeColor="text1"/>
          </w:rPr>
          <w:t xml:space="preserve">. </w:t>
        </w:r>
      </w:ins>
    </w:p>
    <w:p w14:paraId="536690FD" w14:textId="77777777" w:rsidR="00850C8D" w:rsidRDefault="00850C8D" w:rsidP="00E74EF1">
      <w:pPr>
        <w:ind w:firstLine="360"/>
        <w:rPr>
          <w:ins w:id="234" w:author="Idit Balachsan" w:date="2020-01-26T12:24:00Z"/>
          <w:rFonts w:cs="David"/>
          <w:color w:val="000000" w:themeColor="text1"/>
        </w:rPr>
      </w:pPr>
      <w:ins w:id="235" w:author="Idit Balachsan" w:date="2020-01-26T12:24:00Z">
        <w:r>
          <w:rPr>
            <w:rFonts w:cs="David"/>
            <w:color w:val="000000" w:themeColor="text1"/>
          </w:rPr>
          <w:t xml:space="preserve">For network redeployment according to short-term changes in meteorological conditions, such as </w:t>
        </w:r>
        <w:r w:rsidRPr="00596309">
          <w:rPr>
            <w:rFonts w:cs="David"/>
            <w:b/>
            <w:bCs/>
            <w:color w:val="000000" w:themeColor="text1"/>
          </w:rPr>
          <w:t>hours</w:t>
        </w:r>
        <w:r>
          <w:rPr>
            <w:rFonts w:cs="David"/>
            <w:color w:val="000000" w:themeColor="text1"/>
          </w:rPr>
          <w:t xml:space="preserve">, some general assumptions of the Gaussian plume model (steady-state assumptions) might not hold. We offer to both: </w:t>
        </w:r>
        <w:proofErr w:type="spellStart"/>
        <w:r>
          <w:rPr>
            <w:rFonts w:cs="David"/>
            <w:color w:val="000000" w:themeColor="text1"/>
          </w:rPr>
          <w:t>i</w:t>
        </w:r>
        <w:proofErr w:type="spellEnd"/>
        <w:r>
          <w:rPr>
            <w:rFonts w:cs="David"/>
            <w:color w:val="000000" w:themeColor="text1"/>
          </w:rPr>
          <w:t>). address most of these assumptions by creating a suitable simulation that will enable the use of a steady-state model, and ii). solve the same problem, using a non-steady state model, and compare the results of the two approaches. The steady-state assumptions are specified below:</w:t>
        </w:r>
      </w:ins>
    </w:p>
    <w:p w14:paraId="20D50C55" w14:textId="77777777" w:rsidR="00850C8D" w:rsidRPr="004F51C8" w:rsidRDefault="00850C8D" w:rsidP="00850C8D">
      <w:pPr>
        <w:pStyle w:val="ListParagraph"/>
        <w:numPr>
          <w:ilvl w:val="0"/>
          <w:numId w:val="45"/>
        </w:numPr>
        <w:rPr>
          <w:ins w:id="236" w:author="Idit Balachsan" w:date="2020-01-26T12:24:00Z"/>
          <w:rFonts w:cs="David"/>
        </w:rPr>
      </w:pPr>
      <w:ins w:id="237" w:author="Idit Balachsan" w:date="2020-01-26T12:24:00Z">
        <w:r w:rsidRPr="006D5B8C">
          <w:rPr>
            <w:rFonts w:cs="David"/>
            <w:i/>
            <w:iCs/>
          </w:rPr>
          <w:t>Travel time and range of transport</w:t>
        </w:r>
        <w:r>
          <w:rPr>
            <w:rFonts w:cs="David"/>
          </w:rPr>
          <w:t xml:space="preserve">. </w:t>
        </w:r>
        <w:r w:rsidRPr="002332CB">
          <w:rPr>
            <w:rFonts w:cs="David"/>
          </w:rPr>
          <w:t xml:space="preserve">Gaussian-plume models assume pollutant material is transported </w:t>
        </w:r>
        <w:r w:rsidRPr="004F51C8">
          <w:rPr>
            <w:rFonts w:cs="David"/>
          </w:rPr>
          <w:t>instantly</w:t>
        </w:r>
        <w:r>
          <w:rPr>
            <w:rFonts w:cs="David"/>
            <w:b/>
            <w:bCs/>
          </w:rPr>
          <w:t xml:space="preserve">, </w:t>
        </w:r>
        <w:r w:rsidRPr="002332CB">
          <w:rPr>
            <w:rFonts w:cs="David"/>
          </w:rPr>
          <w:t>in a straight line</w:t>
        </w:r>
        <w:r>
          <w:rPr>
            <w:rFonts w:cs="David"/>
          </w:rPr>
          <w:t>,</w:t>
        </w:r>
        <w:r w:rsidRPr="002332CB">
          <w:rPr>
            <w:rFonts w:cs="David"/>
          </w:rPr>
          <w:t xml:space="preserve"> to receptors that technically may be several hours or more in transport time away from the source. </w:t>
        </w:r>
        <w:r>
          <w:rPr>
            <w:rFonts w:cs="David"/>
          </w:rPr>
          <w:t>In the steady-state approach w</w:t>
        </w:r>
        <w:r w:rsidRPr="002332CB">
          <w:rPr>
            <w:rFonts w:cs="David"/>
          </w:rPr>
          <w:t xml:space="preserve">e </w:t>
        </w:r>
        <w:r>
          <w:rPr>
            <w:rFonts w:cs="David"/>
          </w:rPr>
          <w:t xml:space="preserve">will </w:t>
        </w:r>
        <w:r w:rsidRPr="002332CB">
          <w:rPr>
            <w:rFonts w:cs="David"/>
          </w:rPr>
          <w:t>address this limitation by simulating relatively small-sized industrial areas of no more than a few kilometers wide and currently</w:t>
        </w:r>
        <w:r>
          <w:rPr>
            <w:rFonts w:cs="David"/>
          </w:rPr>
          <w:t>,</w:t>
        </w:r>
        <w:r w:rsidRPr="002332CB">
          <w:rPr>
            <w:rFonts w:cs="David"/>
          </w:rPr>
          <w:t xml:space="preserve"> </w:t>
        </w:r>
        <w:r>
          <w:rPr>
            <w:rFonts w:cs="David"/>
          </w:rPr>
          <w:t xml:space="preserve">in our initial simulation, </w:t>
        </w:r>
        <w:r w:rsidRPr="002332CB">
          <w:rPr>
            <w:rFonts w:cs="David"/>
          </w:rPr>
          <w:t xml:space="preserve">only 1 kilometer wide. That way, when </w:t>
        </w:r>
        <w:r>
          <w:rPr>
            <w:rFonts w:cs="David"/>
          </w:rPr>
          <w:t>modelling the calmest</w:t>
        </w:r>
        <w:r w:rsidRPr="002332CB">
          <w:rPr>
            <w:rFonts w:cs="David"/>
          </w:rPr>
          <w:t xml:space="preserve"> conditions </w:t>
        </w:r>
        <w:r>
          <w:rPr>
            <w:rFonts w:cs="David"/>
          </w:rPr>
          <w:t>(</w:t>
        </w:r>
        <w:r w:rsidRPr="002332CB">
          <w:rPr>
            <w:rFonts w:cs="David"/>
          </w:rPr>
          <w:t xml:space="preserve">low wind speed </w:t>
        </w:r>
        <w:r>
          <w:rPr>
            <w:rFonts w:cs="David"/>
          </w:rPr>
          <w:t xml:space="preserve">of </w:t>
        </w:r>
        <w:r w:rsidRPr="002332CB">
          <w:rPr>
            <w:rFonts w:cs="David"/>
          </w:rPr>
          <w:t>1 m/s</w:t>
        </w:r>
        <w:r>
          <w:rPr>
            <w:rFonts w:cs="David"/>
          </w:rPr>
          <w:t>)</w:t>
        </w:r>
        <w:r w:rsidRPr="002332CB">
          <w:rPr>
            <w:rFonts w:cs="David"/>
          </w:rPr>
          <w:t xml:space="preserve">, we expect pollutant </w:t>
        </w:r>
        <w:r>
          <w:rPr>
            <w:rFonts w:cs="David"/>
          </w:rPr>
          <w:t xml:space="preserve">that was released from one edge of the study area </w:t>
        </w:r>
        <w:r w:rsidRPr="002332CB">
          <w:rPr>
            <w:rFonts w:cs="David"/>
          </w:rPr>
          <w:t xml:space="preserve">to </w:t>
        </w:r>
        <w:r>
          <w:rPr>
            <w:rFonts w:cs="David"/>
          </w:rPr>
          <w:t>reach the other</w:t>
        </w:r>
        <w:r w:rsidRPr="002332CB">
          <w:rPr>
            <w:rFonts w:cs="David"/>
          </w:rPr>
          <w:t xml:space="preserve"> </w:t>
        </w:r>
        <w:r>
          <w:rPr>
            <w:rFonts w:cs="David"/>
          </w:rPr>
          <w:t>edge</w:t>
        </w:r>
        <w:r w:rsidRPr="002332CB">
          <w:rPr>
            <w:rFonts w:cs="David"/>
          </w:rPr>
          <w:t xml:space="preserve"> by </w:t>
        </w:r>
        <w:r>
          <w:rPr>
            <w:rFonts w:cs="David"/>
          </w:rPr>
          <w:t xml:space="preserve">advection, in about 20 minutes. </w:t>
        </w:r>
        <w:r w:rsidRPr="004F51C8">
          <w:rPr>
            <w:rFonts w:cs="David"/>
          </w:rPr>
          <w:t>According to this assumption, we cannot expect to find emission deviations that occur during a shorter episode than this timescale</w:t>
        </w:r>
        <w:r>
          <w:rPr>
            <w:rFonts w:cs="David"/>
          </w:rPr>
          <w:t xml:space="preserve">. </w:t>
        </w:r>
        <w:r w:rsidRPr="004F51C8">
          <w:rPr>
            <w:rFonts w:cs="David"/>
          </w:rPr>
          <w:t xml:space="preserve">From a regulatory point of view, it is reasonable to assume that changes of </w:t>
        </w:r>
        <w:r>
          <w:rPr>
            <w:rFonts w:cs="David"/>
          </w:rPr>
          <w:t>sub-hourly</w:t>
        </w:r>
        <w:r w:rsidRPr="004F51C8">
          <w:rPr>
            <w:rFonts w:cs="David"/>
          </w:rPr>
          <w:t xml:space="preserve"> timescales are only considered as noise in emission rate, while deviations that ought to be enforced must last for </w:t>
        </w:r>
        <w:r>
          <w:rPr>
            <w:rFonts w:cs="David"/>
          </w:rPr>
          <w:t xml:space="preserve">at least </w:t>
        </w:r>
        <w:r w:rsidRPr="004F51C8">
          <w:rPr>
            <w:rFonts w:cs="David"/>
          </w:rPr>
          <w:t>1 hour</w:t>
        </w:r>
        <w:r>
          <w:rPr>
            <w:rFonts w:cs="David"/>
          </w:rPr>
          <w:t xml:space="preserve">, which is the shortest timescale we intend to use. </w:t>
        </w:r>
      </w:ins>
    </w:p>
    <w:p w14:paraId="2846EB3A" w14:textId="258DC1C1" w:rsidR="00850C8D" w:rsidRPr="00121906" w:rsidRDefault="00850C8D" w:rsidP="00850C8D">
      <w:pPr>
        <w:pStyle w:val="ListParagraph"/>
        <w:numPr>
          <w:ilvl w:val="0"/>
          <w:numId w:val="45"/>
        </w:numPr>
        <w:rPr>
          <w:ins w:id="238" w:author="Idit Balachsan" w:date="2020-01-26T12:24:00Z"/>
          <w:rFonts w:cs="David"/>
        </w:rPr>
      </w:pPr>
      <w:ins w:id="239" w:author="Idit Balachsan" w:date="2020-01-26T12:24:00Z">
        <w:r w:rsidRPr="00A401B0">
          <w:rPr>
            <w:rFonts w:cs="David"/>
            <w:i/>
            <w:iCs/>
          </w:rPr>
          <w:t>Meteorological conditions are constant within the simulation domain and do not change during the simulated time-step</w:t>
        </w:r>
        <w:r w:rsidRPr="00A401B0">
          <w:rPr>
            <w:rFonts w:cs="David"/>
          </w:rPr>
          <w:t>. In the steady-state approach, the spatial part of this limitation will be addressed by simulating a relatively small-sized area where spatial variations are negligible. As for the temporal limitation, in most areas, a general assumption of hourly changes in meteorological conditions holds. Exceptions are complex flow situations such as sea breeze, mountain/valley breeze, fumigation or stagnation followed by front or fumigation, that can lead to peak concentrations in the near field of a source</w:t>
        </w:r>
        <w:r>
          <w:rPr>
            <w:rFonts w:cs="David"/>
          </w:rPr>
          <w:t xml:space="preserve"> </w:t>
        </w:r>
      </w:ins>
      <w:ins w:id="240" w:author="Idit Balachsan" w:date="2020-01-26T12:53:00Z">
        <w:r w:rsidR="001B6C41">
          <w:rPr>
            <w:rFonts w:cs="David"/>
          </w:rPr>
          <w:fldChar w:fldCharType="begin" w:fldLock="1"/>
        </w:r>
      </w:ins>
      <w:r w:rsidR="00030501">
        <w:rPr>
          <w:rFonts w:cs="David"/>
        </w:rPr>
        <w:instrText>ADDIN CSL_CITATION {"citationItems":[{"id":"ITEM-1","itemData":{"DOI":"10.1016/j.eiar.2019.106313","ISSN":"0195-9255","author":[{"dropping-particle":"","family":"Broday","given":"David","non-dropping-particle":"","parse-names":false,"suffix":""},{"dropping-particle":"","family":"Dayan","given":"Uri","non-dropping-particle":"","parse-names":false,"suffix":""},{"dropping-particle":"","family":"Aharonov","given":"Einat","non-dropping-particle":"","parse-names":false,"suffix":""},{"dropping-particle":"","family":"Laufer","given":"Dror","non-dropping-particle":"","parse-names":false,"suffix":""},{"dropping-particle":"","family":"Adel","given":"Mike","non-dropping-particle":"","parse-names":false,"suffix":""}],"container-title":"Environmental Impact Assessment Review","id":"ITEM-1","issue":"October 2019","issued":{"date-parts":[["2020"]]},"page":"106313","publisher":"Elsevier","title":"Emissions from gas processing platforms to the atmosphere-case studies versus benchmarks","type":"article-journal","volume":"80"},"uris":["http://www.mendeley.com/documents/?uuid=abfb73e7-0a79-4b38-ac0d-65aae2d3b004"]}],"mendeley":{"formattedCitation":"[71]","plainTextFormattedCitation":"[71]","previouslyFormattedCitation":"[71]"},"properties":{"noteIndex":0},"schema":"https://github.com/citation-style-language/schema/raw/master/csl-citation.json"}</w:instrText>
      </w:r>
      <w:r w:rsidR="001B6C41">
        <w:rPr>
          <w:rFonts w:cs="David"/>
        </w:rPr>
        <w:fldChar w:fldCharType="separate"/>
      </w:r>
      <w:r w:rsidR="001B6C41" w:rsidRPr="001B6C41">
        <w:rPr>
          <w:rFonts w:cs="David"/>
          <w:noProof/>
        </w:rPr>
        <w:t>[71]</w:t>
      </w:r>
      <w:ins w:id="241" w:author="Idit Balachsan" w:date="2020-01-26T12:53:00Z">
        <w:r w:rsidR="001B6C41">
          <w:rPr>
            <w:rFonts w:cs="David"/>
          </w:rPr>
          <w:fldChar w:fldCharType="end"/>
        </w:r>
      </w:ins>
      <w:ins w:id="242" w:author="Idit Balachsan" w:date="2020-01-26T12:24:00Z">
        <w:r w:rsidRPr="00A401B0">
          <w:rPr>
            <w:rFonts w:cs="David"/>
          </w:rPr>
          <w:t xml:space="preserve">. We will first address this issue by using meteorological data of non-complex characteristics. A short analysis of the data will first be performed to make sure the averaging time used (1-hr, 3-hr or more) is reasonable </w:t>
        </w:r>
        <w:r w:rsidRPr="00121906">
          <w:rPr>
            <w:rFonts w:cs="David"/>
          </w:rPr>
          <w:t xml:space="preserve">(see </w:t>
        </w:r>
      </w:ins>
      <w:ins w:id="243" w:author="Idit Balachsan" w:date="2020-01-27T13:17:00Z">
        <w:r w:rsidR="00237367" w:rsidRPr="00121906">
          <w:fldChar w:fldCharType="begin"/>
        </w:r>
        <w:r w:rsidR="00237367" w:rsidRPr="00AF1489">
          <w:instrText xml:space="preserve"> HYPERLINK  \l "Appendix_C" </w:instrText>
        </w:r>
        <w:r w:rsidR="00237367" w:rsidRPr="00AF1489">
          <w:fldChar w:fldCharType="separate"/>
        </w:r>
        <w:r w:rsidR="00EA618D" w:rsidRPr="00121906">
          <w:rPr>
            <w:rStyle w:val="Hyperlink"/>
          </w:rPr>
          <w:t xml:space="preserve">Appendix </w:t>
        </w:r>
        <w:r w:rsidR="00365B93" w:rsidRPr="00121906">
          <w:rPr>
            <w:rStyle w:val="Hyperlink"/>
            <w:rFonts w:cs="David"/>
            <w:rPrChange w:id="244" w:author="Idit Balachsan" w:date="2020-01-27T13:27:00Z">
              <w:rPr>
                <w:rStyle w:val="Hyperlink"/>
                <w:rFonts w:cs="David"/>
                <w:highlight w:val="yellow"/>
              </w:rPr>
            </w:rPrChange>
          </w:rPr>
          <w:t>C</w:t>
        </w:r>
        <w:r w:rsidR="00237367" w:rsidRPr="00121906">
          <w:fldChar w:fldCharType="end"/>
        </w:r>
      </w:ins>
      <w:ins w:id="245" w:author="Idit Balachsan" w:date="2020-01-26T12:24:00Z">
        <w:r w:rsidRPr="00121906">
          <w:rPr>
            <w:rFonts w:cs="David"/>
          </w:rPr>
          <w:t xml:space="preserve"> for example)</w:t>
        </w:r>
      </w:ins>
      <w:ins w:id="246" w:author="Idit Balachsan" w:date="2020-01-27T12:38:00Z">
        <w:r w:rsidR="005F3A30" w:rsidRPr="00121906">
          <w:rPr>
            <w:rFonts w:cs="David"/>
          </w:rPr>
          <w:t xml:space="preserve">. </w:t>
        </w:r>
      </w:ins>
      <w:ins w:id="247" w:author="Idit Balachsan" w:date="2020-01-26T12:24:00Z">
        <w:r w:rsidRPr="00121906">
          <w:rPr>
            <w:rFonts w:cs="David"/>
          </w:rPr>
          <w:t xml:space="preserve"> </w:t>
        </w:r>
      </w:ins>
    </w:p>
    <w:p w14:paraId="43BADB73" w14:textId="77777777" w:rsidR="00850C8D" w:rsidRPr="00A401B0" w:rsidRDefault="00850C8D" w:rsidP="00850C8D">
      <w:pPr>
        <w:pStyle w:val="ListParagraph"/>
        <w:numPr>
          <w:ilvl w:val="0"/>
          <w:numId w:val="45"/>
        </w:numPr>
        <w:rPr>
          <w:ins w:id="248" w:author="Idit Balachsan" w:date="2020-01-26T12:24:00Z"/>
          <w:rFonts w:cs="David"/>
        </w:rPr>
      </w:pPr>
      <w:ins w:id="249" w:author="Idit Balachsan" w:date="2020-01-26T12:24:00Z">
        <w:r w:rsidRPr="00A401B0">
          <w:rPr>
            <w:rFonts w:ascii="Calibri" w:hAnsi="Calibri" w:cs="Calibri"/>
          </w:rPr>
          <w:t>﻿</w:t>
        </w:r>
        <w:r w:rsidRPr="00A401B0">
          <w:rPr>
            <w:rFonts w:cs="David"/>
            <w:i/>
            <w:iCs/>
          </w:rPr>
          <w:t>Each time-step is separate and independent of previous time-steps: no memory of pollutant location or emissions from previous hours.</w:t>
        </w:r>
        <w:r w:rsidRPr="00A401B0">
          <w:rPr>
            <w:rFonts w:cs="David"/>
          </w:rPr>
          <w:t xml:space="preserve"> In the steady-state approach, we will assume no memory and hence no accumulation of pollutants between time steps exist. For complex meteorological situations, such as long-lasting calm winds and </w:t>
        </w:r>
        <w:r w:rsidRPr="00A401B0">
          <w:rPr>
            <w:rFonts w:cs="David"/>
          </w:rPr>
          <w:lastRenderedPageBreak/>
          <w:t xml:space="preserve">temperature inversions, this assumption might be problematic. However, these situations are usually rare in most areas. Comparison between the two approaches (steady-state and non-steady state), as we intend to perform, will help to quantify the frequency of these events in the used meteorological dataset and the discrepancy in the results such events might create. </w:t>
        </w:r>
      </w:ins>
    </w:p>
    <w:p w14:paraId="72819A46" w14:textId="7254B7E1" w:rsidR="00850C8D" w:rsidRDefault="00850C8D" w:rsidP="00850C8D">
      <w:pPr>
        <w:rPr>
          <w:ins w:id="250" w:author="Idit Balachsan" w:date="2020-01-26T12:56:00Z"/>
          <w:rFonts w:cs="David"/>
        </w:rPr>
      </w:pPr>
    </w:p>
    <w:p w14:paraId="43CF6F44" w14:textId="7E471F53" w:rsidR="00C47FC9" w:rsidRPr="000D2FAC" w:rsidRDefault="00C47FC9" w:rsidP="00C47FC9">
      <w:pPr>
        <w:rPr>
          <w:ins w:id="251" w:author="Idit Balachsan" w:date="2020-01-26T12:56:00Z"/>
          <w:rFonts w:cs="David"/>
        </w:rPr>
      </w:pPr>
      <w:ins w:id="252" w:author="Idit Balachsan" w:date="2020-01-26T12:56:00Z">
        <w:r>
          <w:rPr>
            <w:rFonts w:cs="David"/>
          </w:rPr>
          <w:t xml:space="preserve">Many regulatory assessments </w:t>
        </w:r>
        <w:r w:rsidRPr="00E63269">
          <w:rPr>
            <w:rFonts w:cs="David"/>
          </w:rPr>
          <w:t xml:space="preserve">are commonly simulated using simple Gaussian plume models for </w:t>
        </w:r>
        <w:r w:rsidRPr="00DB2C13">
          <w:rPr>
            <w:rFonts w:cs="David"/>
          </w:rPr>
          <w:t>annual average concentration estimations.</w:t>
        </w:r>
        <w:r w:rsidRPr="00E63269">
          <w:rPr>
            <w:rFonts w:cs="David"/>
          </w:rPr>
          <w:t xml:space="preserve"> </w:t>
        </w:r>
        <w:r w:rsidRPr="0041273C">
          <w:rPr>
            <w:rFonts w:cs="David"/>
          </w:rPr>
          <w:t xml:space="preserve">Lutman et al. </w:t>
        </w:r>
      </w:ins>
      <w:ins w:id="253" w:author="Idit Balachsan" w:date="2020-01-26T13:00:00Z">
        <w:r w:rsidR="00030501" w:rsidRPr="0041273C">
          <w:rPr>
            <w:rFonts w:cs="David"/>
          </w:rPr>
          <w:fldChar w:fldCharType="begin" w:fldLock="1"/>
        </w:r>
      </w:ins>
      <w:r w:rsidR="0041273C">
        <w:rPr>
          <w:rFonts w:cs="David"/>
        </w:rPr>
        <w:instrText>ADDIN CSL_CITATION {"citationItems":[{"id":"ITEM-1","itemData":{"DOI":"10.1016/j.jenvrad.2003.11.013","ISSN":"0265931X","abstract":"This study attempts to validate the applicability of a simple Gaussian dispersion model for predicting long-range dispersion of continuous releases from an industrial site, by comparison with a Lagrangian particle dispersion model. The United Kingdom Meteorological Office model NAME has been used to predict annual average concentrations of radionuclides over Western Europe, resulting from discharges from the British Nuclear Fuels (BNFL) site at Sellafield, UK. The results are compared here to calculations performed using a conventional Gaussian type of dispersion model, PLUME. The results of the Gaussian model were compared at 14 locations within Western Europe at long range (up to 1700 km). The differences in predictions between the models were explained readily by differences in the way dispersion and deposition processes are represented in the two models. However, differences are generally small compared to the expected precision of the models. The implementation of environmental processes in NAME is more complete and realistic than in PLUME, and as such the results from this model may be considered more realistic. However, given that PLUME is much simpler to use, and appears to over-estimate, rather than under-estimate, environmental concentrations, its use for radiological assessments appears appropriate. © 2004 Elsevier Ltd. All rights reserved.","author":[{"dropping-particle":"","family":"Lutman","given":"E. R.","non-dropping-particle":"","parse-names":false,"suffix":""},{"dropping-particle":"","family":"Jones","given":"S. R.","non-dropping-particle":"","parse-names":false,"suffix":""},{"dropping-particle":"","family":"Hill","given":"R. A.","non-dropping-particle":"","parse-names":false,"suffix":""},{"dropping-particle":"","family":"McDonald","given":"P.","non-dropping-particle":"","parse-names":false,"suffix":""},{"dropping-particle":"","family":"Lambers","given":"B.","non-dropping-particle":"","parse-names":false,"suffix":""}],"container-title":"Journal of Environmental Radioactivity","id":"ITEM-1","issue":"3","issued":{"date-parts":[["2004"]]},"page":"339-355","title":"Comparison between the predictions of a Gaussian plume model and a Lagrangian particle dispersion model for annual average calculations of long-range dispersion of radionuclides","type":"article-journal","volume":"75"},"uris":["http://www.mendeley.com/documents/?uuid=23c5ac54-b9df-4bf9-bc01-94b7340c3f14"]}],"mendeley":{"formattedCitation":"[72]","plainTextFormattedCitation":"[72]","previouslyFormattedCitation":"[72]"},"properties":{"noteIndex":0},"schema":"https://github.com/citation-style-language/schema/raw/master/csl-citation.json"}</w:instrText>
      </w:r>
      <w:r w:rsidR="00030501" w:rsidRPr="0041273C">
        <w:rPr>
          <w:rFonts w:cs="David"/>
        </w:rPr>
        <w:fldChar w:fldCharType="separate"/>
      </w:r>
      <w:r w:rsidR="00030501" w:rsidRPr="0041273C">
        <w:rPr>
          <w:rFonts w:cs="David"/>
          <w:noProof/>
        </w:rPr>
        <w:t>[72]</w:t>
      </w:r>
      <w:ins w:id="254" w:author="Idit Balachsan" w:date="2020-01-26T13:00:00Z">
        <w:r w:rsidR="00030501" w:rsidRPr="0041273C">
          <w:rPr>
            <w:rFonts w:cs="David"/>
          </w:rPr>
          <w:fldChar w:fldCharType="end"/>
        </w:r>
        <w:r w:rsidR="00030501">
          <w:rPr>
            <w:rFonts w:cs="David"/>
          </w:rPr>
          <w:t xml:space="preserve"> </w:t>
        </w:r>
      </w:ins>
      <w:ins w:id="255" w:author="Idit Balachsan" w:date="2020-01-26T12:56:00Z">
        <w:r>
          <w:rPr>
            <w:rFonts w:cs="David"/>
          </w:rPr>
          <w:t xml:space="preserve">compared between the performance of </w:t>
        </w:r>
        <w:r w:rsidRPr="00E63269">
          <w:rPr>
            <w:rFonts w:cs="David"/>
          </w:rPr>
          <w:t>a steady-state model (the Gaussian plume model</w:t>
        </w:r>
        <w:r>
          <w:rPr>
            <w:rFonts w:cs="David"/>
          </w:rPr>
          <w:t xml:space="preserve">) </w:t>
        </w:r>
        <w:r w:rsidRPr="00E63269">
          <w:rPr>
            <w:rFonts w:cs="David"/>
          </w:rPr>
          <w:t xml:space="preserve">and a non-steady-state </w:t>
        </w:r>
        <w:r>
          <w:rPr>
            <w:rFonts w:cs="David"/>
          </w:rPr>
          <w:t xml:space="preserve">model </w:t>
        </w:r>
        <w:r w:rsidRPr="00E63269">
          <w:rPr>
            <w:rFonts w:cs="David"/>
          </w:rPr>
          <w:t>(</w:t>
        </w:r>
        <w:r>
          <w:rPr>
            <w:rFonts w:cs="David"/>
          </w:rPr>
          <w:t>a</w:t>
        </w:r>
        <w:r w:rsidRPr="00E63269">
          <w:rPr>
            <w:rFonts w:cs="David"/>
          </w:rPr>
          <w:t xml:space="preserve"> Lagrangian particle based model</w:t>
        </w:r>
        <w:r>
          <w:rPr>
            <w:rFonts w:cs="David"/>
          </w:rPr>
          <w:t>)</w:t>
        </w:r>
        <w:r w:rsidRPr="00E63269">
          <w:rPr>
            <w:rFonts w:cs="David"/>
          </w:rPr>
          <w:t xml:space="preserve"> </w:t>
        </w:r>
        <w:r>
          <w:rPr>
            <w:rFonts w:cs="David"/>
          </w:rPr>
          <w:t>in a r</w:t>
        </w:r>
        <w:r w:rsidRPr="00E63269">
          <w:rPr>
            <w:rFonts w:cs="David"/>
          </w:rPr>
          <w:t>egulatory impact assessment of routine nuclear discharges</w:t>
        </w:r>
        <w:r>
          <w:rPr>
            <w:rFonts w:cs="David"/>
          </w:rPr>
          <w:t xml:space="preserve">. </w:t>
        </w:r>
        <w:r w:rsidRPr="00E63269">
          <w:rPr>
            <w:rFonts w:cs="David"/>
          </w:rPr>
          <w:t xml:space="preserve">One of the conclusions of the study was that the difference between the annual average concentrations </w:t>
        </w:r>
        <w:r>
          <w:rPr>
            <w:rFonts w:cs="David"/>
          </w:rPr>
          <w:t xml:space="preserve">of </w:t>
        </w:r>
        <w:r w:rsidRPr="00E63269">
          <w:rPr>
            <w:rFonts w:cs="David"/>
          </w:rPr>
          <w:t xml:space="preserve">radiative pollutants for the two models was within the accuracy of the models themselves. </w:t>
        </w:r>
        <w:r w:rsidRPr="00D61ABF">
          <w:rPr>
            <w:rFonts w:cs="David"/>
          </w:rPr>
          <w:t xml:space="preserve">Paine et al. </w:t>
        </w:r>
      </w:ins>
      <w:ins w:id="256" w:author="Idit Balachsan" w:date="2020-01-26T13:00:00Z">
        <w:r w:rsidR="0041273C" w:rsidRPr="00D61ABF">
          <w:rPr>
            <w:rFonts w:cs="David"/>
          </w:rPr>
          <w:fldChar w:fldCharType="begin" w:fldLock="1"/>
        </w:r>
      </w:ins>
      <w:r w:rsidR="00526C73" w:rsidRPr="00D61ABF">
        <w:rPr>
          <w:rFonts w:cs="David"/>
        </w:rPr>
        <w:instrText xml:space="preserve">ADDIN CSL_CITATION {"citationItems":[{"id":"ITEM-1","itemData":{"author":[{"dropping-particle":"","family":"Paine","given":"Bob","non-dropping-particle":"","parse-names":false,"suffix":""}],"id":"ITEM-1","issued":{"date-parts":[["2012"]]},"page":"1-22","title":"Short </w:instrText>
      </w:r>
      <w:r w:rsidR="00526C73" w:rsidRPr="00D61ABF">
        <w:rPr>
          <w:rFonts w:ascii="Cambria Math" w:hAnsi="Cambria Math" w:cs="Cambria Math"/>
        </w:rPr>
        <w:instrText>‐</w:instrText>
      </w:r>
      <w:r w:rsidR="00526C73" w:rsidRPr="00D61ABF">
        <w:rPr>
          <w:rFonts w:cs="David"/>
        </w:rPr>
        <w:instrText xml:space="preserve"> Range Model Distance Applicability Study","type":"article-journal"},"uris":["http://www.mendeley.com/documents/?uuid=5cb92a0a-8811-4f39-aeca-0fa41d7a5323"]}],"mendeley":{"formattedCitation":"[73]","plainTextFormattedCitation":"[73]","previouslyFormattedCitation":"[73]"},"properties":{"noteIndex":0},"schema":"https://github.com/citation-style-language/schema/raw/master/csl-citation.json"}</w:instrText>
      </w:r>
      <w:r w:rsidR="0041273C" w:rsidRPr="00D61ABF">
        <w:rPr>
          <w:rFonts w:cs="David"/>
        </w:rPr>
        <w:fldChar w:fldCharType="separate"/>
      </w:r>
      <w:r w:rsidR="0041273C" w:rsidRPr="00D61ABF">
        <w:rPr>
          <w:rFonts w:cs="David"/>
          <w:noProof/>
        </w:rPr>
        <w:t>[73]</w:t>
      </w:r>
      <w:ins w:id="257" w:author="Idit Balachsan" w:date="2020-01-26T13:00:00Z">
        <w:r w:rsidR="0041273C" w:rsidRPr="00D61ABF">
          <w:rPr>
            <w:rFonts w:cs="David"/>
          </w:rPr>
          <w:fldChar w:fldCharType="end"/>
        </w:r>
        <w:r w:rsidR="0041273C">
          <w:rPr>
            <w:rFonts w:cs="David"/>
          </w:rPr>
          <w:t xml:space="preserve"> </w:t>
        </w:r>
      </w:ins>
      <w:ins w:id="258" w:author="Idit Balachsan" w:date="2020-01-26T12:56:00Z">
        <w:r>
          <w:rPr>
            <w:rFonts w:cs="David"/>
          </w:rPr>
          <w:t xml:space="preserve">studied the </w:t>
        </w:r>
        <w:r w:rsidRPr="00526C73">
          <w:rPr>
            <w:rFonts w:cs="David"/>
          </w:rPr>
          <w:t>range limit</w:t>
        </w:r>
        <w:r>
          <w:rPr>
            <w:rFonts w:cs="David"/>
          </w:rPr>
          <w:t xml:space="preserve"> differences between a steady state plume model and a non-steady-state puff model and found concentration ratios of almost 1 within 5 km range, and of a factor of 2 within 20 km. </w:t>
        </w:r>
        <w:r w:rsidRPr="00D61ABF">
          <w:rPr>
            <w:rFonts w:cs="David"/>
          </w:rPr>
          <w:t xml:space="preserve">Levy et al. </w:t>
        </w:r>
      </w:ins>
      <w:ins w:id="259" w:author="Idit Balachsan" w:date="2020-01-26T13:01:00Z">
        <w:r w:rsidR="00526C73" w:rsidRPr="00D61ABF">
          <w:rPr>
            <w:rFonts w:cs="David"/>
          </w:rPr>
          <w:fldChar w:fldCharType="begin" w:fldLock="1"/>
        </w:r>
      </w:ins>
      <w:r w:rsidR="00603520">
        <w:rPr>
          <w:rFonts w:cs="David"/>
        </w:rPr>
        <w:instrText>ADDIN CSL_CITATION {"citationItems":[{"id":"ITEM-1","itemData":{"DOI":"10.1029/2007JD009529","author":[{"dropping-particle":"","family":"Levy","given":"Ilan","non-dropping-particle":"","parse-names":false,"suffix":""},{"dropping-particle":"","family":"Dayan","given":"Uri","non-dropping-particle":"","parse-names":false,"suffix":""},{"dropping-particle":"","family":"Mahrer","given":"Yitzhak","non-dropping-particle":"","parse-names":false,"suffix":""}],"id":"ITEM-1","issue":"May","issued":{"date-parts":[["2008"]]},"title":"A five-year study of coastal recirculation and its effect on air pollutants over the East Mediterranean region","type":"article-journal","volume":"113"},"uris":["http://www.mendeley.com/documents/?uuid=49f54153-b286-4d0e-8c9b-01e5091fb1d8"]}],"mendeley":{"formattedCitation":"[74]","plainTextFormattedCitation":"[74]","previouslyFormattedCitation":"[74]"},"properties":{"noteIndex":0},"schema":"https://github.com/citation-style-language/schema/raw/master/csl-citation.json"}</w:instrText>
      </w:r>
      <w:r w:rsidR="00526C73" w:rsidRPr="00D61ABF">
        <w:rPr>
          <w:rFonts w:cs="David"/>
        </w:rPr>
        <w:fldChar w:fldCharType="separate"/>
      </w:r>
      <w:r w:rsidR="00526C73" w:rsidRPr="00D61ABF">
        <w:rPr>
          <w:rFonts w:cs="David"/>
          <w:noProof/>
        </w:rPr>
        <w:t>[74]</w:t>
      </w:r>
      <w:ins w:id="260" w:author="Idit Balachsan" w:date="2020-01-26T13:01:00Z">
        <w:r w:rsidR="00526C73" w:rsidRPr="00D61ABF">
          <w:rPr>
            <w:rFonts w:cs="David"/>
          </w:rPr>
          <w:fldChar w:fldCharType="end"/>
        </w:r>
        <w:r w:rsidR="00526C73">
          <w:rPr>
            <w:rFonts w:cs="David"/>
          </w:rPr>
          <w:t xml:space="preserve"> </w:t>
        </w:r>
      </w:ins>
      <w:ins w:id="261" w:author="Idit Balachsan" w:date="2020-01-26T12:56:00Z">
        <w:r w:rsidRPr="000D2FAC">
          <w:rPr>
            <w:rFonts w:cs="David"/>
          </w:rPr>
          <w:t xml:space="preserve">attempted to quantify the </w:t>
        </w:r>
        <w:r w:rsidRPr="00B71899">
          <w:rPr>
            <w:rFonts w:cs="David"/>
          </w:rPr>
          <w:t>coastal recirculation effect on air pollutants.</w:t>
        </w:r>
        <w:r>
          <w:rPr>
            <w:rFonts w:cs="David"/>
          </w:rPr>
          <w:t xml:space="preserve"> They used a </w:t>
        </w:r>
        <w:r w:rsidRPr="000D2FAC">
          <w:rPr>
            <w:rFonts w:cs="David"/>
          </w:rPr>
          <w:t xml:space="preserve">dataset of 30-minute averages of meteorological and air pollution data at 29 monitoring stations located at three air sheds along the Israeli coastline and at inland locations. </w:t>
        </w:r>
        <w:r>
          <w:rPr>
            <w:rFonts w:cs="David"/>
          </w:rPr>
          <w:t xml:space="preserve">They found that </w:t>
        </w:r>
        <w:r w:rsidRPr="000D2FAC">
          <w:rPr>
            <w:rFonts w:cs="David"/>
          </w:rPr>
          <w:t>the highest concentrations of primary pollutants such as NO</w:t>
        </w:r>
        <w:r w:rsidRPr="00CE1D0C">
          <w:rPr>
            <w:rFonts w:cs="David"/>
            <w:vertAlign w:val="subscript"/>
          </w:rPr>
          <w:t>x</w:t>
        </w:r>
        <w:r w:rsidRPr="000D2FAC">
          <w:rPr>
            <w:rFonts w:cs="David"/>
          </w:rPr>
          <w:t xml:space="preserve"> and SO</w:t>
        </w:r>
        <w:r w:rsidRPr="00CE1D0C">
          <w:rPr>
            <w:rFonts w:cs="David"/>
            <w:vertAlign w:val="subscript"/>
          </w:rPr>
          <w:t>2</w:t>
        </w:r>
        <w:r w:rsidRPr="000D2FAC">
          <w:rPr>
            <w:rFonts w:cs="David"/>
          </w:rPr>
          <w:t xml:space="preserve"> were measured </w:t>
        </w:r>
        <w:r>
          <w:rPr>
            <w:rFonts w:cs="David"/>
          </w:rPr>
          <w:t xml:space="preserve">when </w:t>
        </w:r>
        <w:r w:rsidRPr="000D2FAC">
          <w:rPr>
            <w:rFonts w:cs="David"/>
          </w:rPr>
          <w:t>the daily average wind speeds were low, and</w:t>
        </w:r>
        <w:r>
          <w:rPr>
            <w:rFonts w:cs="David"/>
          </w:rPr>
          <w:t xml:space="preserve"> </w:t>
        </w:r>
        <w:r w:rsidRPr="000D2FAC">
          <w:rPr>
            <w:rFonts w:cs="David"/>
          </w:rPr>
          <w:t>particularly under poor ventilation conditions</w:t>
        </w:r>
        <w:r>
          <w:rPr>
            <w:rFonts w:cs="David"/>
          </w:rPr>
          <w:t xml:space="preserve">. </w:t>
        </w:r>
      </w:ins>
    </w:p>
    <w:p w14:paraId="710864EA" w14:textId="5C130996" w:rsidR="00850C8D" w:rsidRPr="00C47FC9" w:rsidRDefault="00850C8D" w:rsidP="00000228">
      <w:pPr>
        <w:ind w:firstLine="576"/>
        <w:rPr>
          <w:ins w:id="262" w:author="Idit Balachsan" w:date="2020-01-26T12:24:00Z"/>
          <w:rFonts w:cs="David"/>
        </w:rPr>
      </w:pPr>
      <w:ins w:id="263" w:author="Idit Balachsan" w:date="2020-01-26T12:24:00Z">
        <w:r w:rsidRPr="00C47FC9">
          <w:rPr>
            <w:rFonts w:cs="David"/>
          </w:rPr>
          <w:t>To conclude, for applications relevant to our study, such as accidental releases or regulatory impact assessments, steady-state modelling is often sufficient for short-range distances</w:t>
        </w:r>
      </w:ins>
      <w:ins w:id="264" w:author="Idit Balachsan" w:date="2020-01-26T12:54:00Z">
        <w:r w:rsidR="00CD20CA" w:rsidRPr="00C47FC9">
          <w:rPr>
            <w:rFonts w:cs="David"/>
          </w:rPr>
          <w:t xml:space="preserve"> </w:t>
        </w:r>
        <w:r w:rsidR="00CD20CA" w:rsidRPr="00C47FC9">
          <w:rPr>
            <w:rFonts w:cs="David"/>
            <w:color w:val="000000" w:themeColor="text1"/>
          </w:rPr>
          <w:fldChar w:fldCharType="begin" w:fldLock="1"/>
        </w:r>
      </w:ins>
      <w:r w:rsidR="0072405D">
        <w:rPr>
          <w:rFonts w:cs="David"/>
          <w:color w:val="000000" w:themeColor="text1"/>
        </w:rPr>
        <w:instrText>ADDIN CSL_CITATION {"citationItems":[{"id":"ITEM-1","itemData":{"ISBN":"0478189419","abstract":"The introduction of the national environmental standards later this year will see heightened public awareness of air quality issues. Driven largely by a strong need for action on ambient levels of particles in most parts of the country, the standards lay the foundation for an effective air quality management framework. Atmospheric dispersion modelling is an essential tool in air quality management by providing the link between environmental effects and discharges to air. Its use has grown rapidly in New Zealand over the past 10 years and models are now commonplace in many resource consent applications for discharge permits. Dispersion modelling is a complex process and, as with all models, the results are only as useful as the model itself and how it is used. Many different approaches to modelling have emerged in New Zealand under the Resource Management Act 1991, and at times models have been used incorrectly, causing problems such as inaccurate data, which can mislead an assessment of environmental effects. These issues often delay the processing of resource consents, and can result in expensive hearings where experts argue over the merits of their preferred models and how they should be used. In a first step to resolving such issues, this draft guide provides expert and well-debated guidance on dispersion modelling through a series of recommended protocols. To improve consistency and accuracy in modelling, the guide is reasonably prescriptive, but the recommendations are not regulatory requirements so there is flexibility to handle the wide variety of circumstances that occur in New Zealand. Deviations from the recommended approaches can be taken, although these should be clearly explained and justified.","author":[{"dropping-particle":"","family":"Bluett","given":"Jeff","non-dropping-particle":"","parse-names":false,"suffix":""},{"dropping-particle":"","family":"Gimson","given":"Neil","non-dropping-particle":"","parse-names":false,"suffix":""},{"dropping-particle":"","family":"Fisher","given":"Gavin","non-dropping-particle":"","parse-names":false,"suffix":""},{"dropping-particle":"","family":"Heydenrych","given":"Clive","non-dropping-particle":"","parse-names":false,"suffix":""},{"dropping-particle":"","family":"Freeman","given":"Tracy","non-dropping-particle":"","parse-names":false,"suffix":""},{"dropping-particle":"","family":"Godfrey","given":"Jenny","non-dropping-particle":"","parse-names":false,"suffix":""}],"container-title":"522","id":"ITEM-1","issued":{"date-parts":[["2004"]]},"number-of-pages":"pp. 152","title":"Good practice guide for atmospheric dispersion modelling","type":"book"},"uris":["http://www.mendeley.com/documents/?uuid=948a23cb-8bc5-4353-ba07-32a76f87d827"]},{"id":"ITEM-2","itemData":{"ISBN":"9780859516952","id":"ITEM-2","issue":"June","issued":{"date-parts":[["2011"]]},"title":"Atmospheric Dispersion Modelling Liaison Committee Report: ADMLC-R6 June 2011","type":"report"},"uris":["http://www.mendeley.com/documents/?uuid=8d4b96ad-d019-4166-a4df-8ad6d1950cd8"]}],"mendeley":{"formattedCitation":"[69], [70]","plainTextFormattedCitation":"[69], [70]","previouslyFormattedCitation":"[69], [70]"},"properties":{"noteIndex":0},"schema":"https://github.com/citation-style-language/schema/raw/master/csl-citation.json"}</w:instrText>
      </w:r>
      <w:ins w:id="265" w:author="Idit Balachsan" w:date="2020-01-26T12:54:00Z">
        <w:r w:rsidR="00CD20CA" w:rsidRPr="00C47FC9">
          <w:rPr>
            <w:rFonts w:cs="David"/>
            <w:color w:val="000000" w:themeColor="text1"/>
          </w:rPr>
          <w:fldChar w:fldCharType="separate"/>
        </w:r>
        <w:r w:rsidR="00CD20CA" w:rsidRPr="00C47FC9">
          <w:rPr>
            <w:rFonts w:cs="David"/>
            <w:noProof/>
            <w:color w:val="000000" w:themeColor="text1"/>
          </w:rPr>
          <w:t>[69], [70]</w:t>
        </w:r>
        <w:r w:rsidR="00CD20CA" w:rsidRPr="00C47FC9">
          <w:rPr>
            <w:rFonts w:cs="David"/>
            <w:color w:val="000000" w:themeColor="text1"/>
          </w:rPr>
          <w:fldChar w:fldCharType="end"/>
        </w:r>
        <w:r w:rsidR="00CD20CA" w:rsidRPr="00C47FC9">
          <w:rPr>
            <w:rFonts w:cs="David"/>
            <w:color w:val="000000" w:themeColor="text1"/>
          </w:rPr>
          <w:t>.</w:t>
        </w:r>
      </w:ins>
      <w:ins w:id="266" w:author="Idit Balachsan" w:date="2020-01-26T12:24:00Z">
        <w:r w:rsidRPr="00C47FC9">
          <w:rPr>
            <w:rFonts w:cs="David"/>
          </w:rPr>
          <w:t xml:space="preserve"> Problems may arise </w:t>
        </w:r>
        <w:r w:rsidRPr="00C47FC9">
          <w:rPr>
            <w:rFonts w:ascii="Calibri" w:hAnsi="Calibri" w:cs="Calibri"/>
          </w:rPr>
          <w:t>﻿</w:t>
        </w:r>
        <w:r w:rsidRPr="00C47FC9">
          <w:rPr>
            <w:rFonts w:cs="David"/>
          </w:rPr>
          <w:t xml:space="preserve">if the area of interest either experiences many calm periods or if it includes a physical boundary affecting micrometeorology, such as a coastline or a valley. A decision diagram for determining whether a steady-state model or a non-steady-state model should be used according to the relevant application, is displayed in </w:t>
        </w:r>
      </w:ins>
      <w:r w:rsidR="00237367" w:rsidRPr="00121906">
        <w:fldChar w:fldCharType="begin"/>
      </w:r>
      <w:r w:rsidR="00237367" w:rsidRPr="00121906">
        <w:instrText xml:space="preserve"> HYPERLINK  \l "Appendix_D" </w:instrText>
      </w:r>
      <w:r w:rsidR="00237367" w:rsidRPr="00121906">
        <w:fldChar w:fldCharType="separate"/>
      </w:r>
      <w:ins w:id="267" w:author="Idit Balachsan" w:date="2020-01-27T13:17:00Z">
        <w:r w:rsidR="00EA618D" w:rsidRPr="00121906">
          <w:rPr>
            <w:rStyle w:val="Hyperlink"/>
          </w:rPr>
          <w:t xml:space="preserve">Appendix </w:t>
        </w:r>
        <w:r w:rsidR="00365B93" w:rsidRPr="00121906">
          <w:rPr>
            <w:rStyle w:val="Hyperlink"/>
            <w:rFonts w:cs="David"/>
          </w:rPr>
          <w:t>D</w:t>
        </w:r>
        <w:r w:rsidR="00237367" w:rsidRPr="00121906">
          <w:fldChar w:fldCharType="end"/>
        </w:r>
      </w:ins>
      <w:ins w:id="268" w:author="Idit Balachsan" w:date="2020-01-26T12:24:00Z">
        <w:r w:rsidRPr="00121906">
          <w:rPr>
            <w:rFonts w:cs="David"/>
          </w:rPr>
          <w:t>.</w:t>
        </w:r>
        <w:r w:rsidRPr="00C47FC9">
          <w:rPr>
            <w:rFonts w:cs="David"/>
          </w:rPr>
          <w:t xml:space="preserve"> </w:t>
        </w:r>
      </w:ins>
    </w:p>
    <w:p w14:paraId="6C7C46C8" w14:textId="77777777" w:rsidR="00423388" w:rsidRPr="006140C3" w:rsidRDefault="00423388" w:rsidP="00E87BA7">
      <w:pPr>
        <w:ind w:right="-2"/>
        <w:rPr>
          <w:rFonts w:cs="David"/>
          <w:color w:val="000000" w:themeColor="text1"/>
          <w:rtl/>
        </w:rPr>
      </w:pPr>
    </w:p>
    <w:p w14:paraId="75A577AE" w14:textId="51E528A0" w:rsidR="00F85619" w:rsidRDefault="00DE582F" w:rsidP="00E87BA7">
      <w:pPr>
        <w:pStyle w:val="Heading2"/>
      </w:pPr>
      <w:bookmarkStart w:id="269" w:name="_Toc31024301"/>
      <w:r>
        <w:t>Research plan</w:t>
      </w:r>
      <w:bookmarkEnd w:id="269"/>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270" w:name="OLE_LINK168"/>
      <w:bookmarkStart w:id="271"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6264E0EE" w:rsidR="0077420D" w:rsidRPr="006F5A67" w:rsidRDefault="00C12880" w:rsidP="00603520">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w:t>
      </w:r>
      <w:del w:id="272" w:author="Idit Balachsan" w:date="2020-01-26T13:16:00Z">
        <w:r w:rsidR="0077420D" w:rsidRPr="006F5A67" w:rsidDel="00E82BE1">
          <w:rPr>
            <w:rFonts w:cs="David"/>
            <w:color w:val="000000" w:themeColor="text1"/>
          </w:rPr>
          <w:delText xml:space="preserve"> </w:delText>
        </w:r>
      </w:del>
      <w:r w:rsidR="0077420D" w:rsidRPr="006F5A67">
        <w:rPr>
          <w:rFonts w:cs="David"/>
          <w:color w:val="000000" w:themeColor="text1"/>
        </w:rPr>
        <w:t xml:space="preserve">scales (e.g., </w:t>
      </w:r>
      <w:ins w:id="273" w:author="Idit Balachsan" w:date="2020-01-26T13:16:00Z">
        <w:r w:rsidR="00E82BE1">
          <w:rPr>
            <w:rFonts w:cs="David"/>
            <w:color w:val="000000" w:themeColor="text1"/>
          </w:rPr>
          <w:t xml:space="preserve">short timescales - </w:t>
        </w:r>
      </w:ins>
      <w:ins w:id="274" w:author="Idit Balachsan" w:date="2019-11-13T12:13:00Z">
        <w:r w:rsidR="00C17F01">
          <w:rPr>
            <w:rFonts w:cs="David"/>
            <w:color w:val="000000" w:themeColor="text1"/>
          </w:rPr>
          <w:t xml:space="preserve">daily </w:t>
        </w:r>
      </w:ins>
      <w:ins w:id="275" w:author="Idit Balachsan" w:date="2019-11-13T12:28:00Z">
        <w:r w:rsidR="00A519BD">
          <w:rPr>
            <w:rFonts w:cs="David"/>
            <w:color w:val="000000" w:themeColor="text1"/>
          </w:rPr>
          <w:t xml:space="preserve">scales </w:t>
        </w:r>
      </w:ins>
      <w:ins w:id="276" w:author="Idit Balachsan" w:date="2019-11-13T12:13:00Z">
        <w:r w:rsidR="00C17F01">
          <w:rPr>
            <w:rFonts w:cs="David"/>
            <w:color w:val="000000" w:themeColor="text1"/>
          </w:rPr>
          <w:t>(</w:t>
        </w:r>
      </w:ins>
      <w:del w:id="277" w:author="Idit Balachsan" w:date="2019-11-13T12:12:00Z">
        <w:r w:rsidR="0077420D" w:rsidRPr="006F5A67" w:rsidDel="00C17F01">
          <w:rPr>
            <w:rFonts w:cs="David"/>
            <w:color w:val="000000" w:themeColor="text1"/>
          </w:rPr>
          <w:delText>1 hour, 1 day</w:delText>
        </w:r>
      </w:del>
      <w:ins w:id="278" w:author="Idit Balachsan" w:date="2019-11-13T12:13:00Z">
        <w:r w:rsidR="00C17F01">
          <w:rPr>
            <w:rFonts w:cs="David"/>
            <w:color w:val="000000" w:themeColor="text1"/>
          </w:rPr>
          <w:t>day-night)</w:t>
        </w:r>
      </w:ins>
      <w:r w:rsidR="0077420D" w:rsidRPr="006F5A67">
        <w:rPr>
          <w:rFonts w:cs="David"/>
          <w:color w:val="000000" w:themeColor="text1"/>
        </w:rPr>
        <w:t xml:space="preserve">, </w:t>
      </w:r>
      <w:ins w:id="279" w:author="Idit Balachsan" w:date="2020-01-26T13:16:00Z">
        <w:r w:rsidR="00E82BE1">
          <w:rPr>
            <w:rFonts w:cs="David"/>
            <w:color w:val="000000" w:themeColor="text1"/>
          </w:rPr>
          <w:t xml:space="preserve">long timescales - </w:t>
        </w:r>
      </w:ins>
      <w:r w:rsidR="0077420D" w:rsidRPr="006F5A67">
        <w:rPr>
          <w:rFonts w:cs="David"/>
          <w:color w:val="000000" w:themeColor="text1"/>
        </w:rPr>
        <w:t>season</w:t>
      </w:r>
      <w:ins w:id="280" w:author="Idit Balachsan" w:date="2019-11-13T12:13:00Z">
        <w:r w:rsidR="00C17F01">
          <w:rPr>
            <w:rFonts w:cs="David"/>
            <w:color w:val="000000" w:themeColor="text1"/>
          </w:rPr>
          <w:t xml:space="preserve">al </w:t>
        </w:r>
      </w:ins>
      <w:ins w:id="281" w:author="Idit Balachsan" w:date="2019-11-13T12:28:00Z">
        <w:r w:rsidR="00A519BD">
          <w:rPr>
            <w:rFonts w:cs="David"/>
            <w:color w:val="000000" w:themeColor="text1"/>
          </w:rPr>
          <w:t xml:space="preserve">scales </w:t>
        </w:r>
      </w:ins>
      <w:ins w:id="282" w:author="Idit Balachsan" w:date="2019-11-13T12:13:00Z">
        <w:r w:rsidR="00C17F01">
          <w:rPr>
            <w:rFonts w:cs="David"/>
            <w:color w:val="000000" w:themeColor="text1"/>
          </w:rPr>
          <w:t>(summer-winter)</w:t>
        </w:r>
      </w:ins>
      <w:r w:rsidR="0044178A">
        <w:rPr>
          <w:rFonts w:cs="David"/>
          <w:color w:val="000000" w:themeColor="text1"/>
        </w:rPr>
        <w:t>, etc.</w:t>
      </w:r>
      <w:r w:rsidR="0077420D" w:rsidRPr="006F5A67">
        <w:rPr>
          <w:rFonts w:cs="David"/>
          <w:color w:val="000000" w:themeColor="text1"/>
        </w:rPr>
        <w:t>)</w:t>
      </w:r>
      <w:ins w:id="283" w:author="Idit Balachsan" w:date="2020-01-26T13:17:00Z">
        <w:r w:rsidR="00D03EFB">
          <w:rPr>
            <w:rFonts w:cs="David"/>
            <w:color w:val="000000" w:themeColor="text1"/>
          </w:rPr>
          <w:t xml:space="preserve"> </w:t>
        </w:r>
      </w:ins>
      <w:del w:id="284" w:author="Idit Balachsan" w:date="2020-01-26T13:17:00Z">
        <w:r w:rsidR="0077420D" w:rsidRPr="006F5A67" w:rsidDel="00D03EFB">
          <w:rPr>
            <w:rFonts w:cs="David"/>
            <w:color w:val="000000" w:themeColor="text1"/>
          </w:rPr>
          <w:delText>,</w:delText>
        </w:r>
        <w:r w:rsidR="0077420D" w:rsidRPr="006F5A67" w:rsidDel="00D03EFB">
          <w:rPr>
            <w:rFonts w:cs="David" w:hint="cs"/>
            <w:color w:val="000000" w:themeColor="text1"/>
          </w:rPr>
          <w:delText xml:space="preserve"> which</w:delText>
        </w:r>
      </w:del>
      <w:ins w:id="285" w:author="Idit Balachsan" w:date="2020-01-26T13:17:00Z">
        <w:r w:rsidR="00D03EFB">
          <w:rPr>
            <w:rFonts w:cs="David"/>
            <w:color w:val="000000" w:themeColor="text1"/>
          </w:rPr>
          <w:t>and</w:t>
        </w:r>
      </w:ins>
      <w:r w:rsidR="0077420D" w:rsidRPr="006F5A67">
        <w:rPr>
          <w:rFonts w:cs="David" w:hint="cs"/>
          <w:color w:val="000000" w:themeColor="text1"/>
        </w:rPr>
        <w:t xml:space="preserve"> </w:t>
      </w:r>
      <w:r w:rsidR="0077420D">
        <w:t>induces minimal transfer effort</w:t>
      </w:r>
      <w:r w:rsidR="0077420D" w:rsidRPr="006F5A67">
        <w:rPr>
          <w:rFonts w:cs="David"/>
          <w:color w:val="000000" w:themeColor="text1"/>
        </w:rPr>
        <w:t xml:space="preserve">. </w:t>
      </w:r>
      <w:del w:id="286" w:author="Idit Balachsan" w:date="2020-01-26T13:17:00Z">
        <w:r w:rsidR="0077420D" w:rsidRPr="006F5A67" w:rsidDel="00425681">
          <w:rPr>
            <w:rFonts w:cs="David"/>
            <w:color w:val="000000" w:themeColor="text1"/>
          </w:rPr>
          <w:delText xml:space="preserve">Various distance metrics as well as the number of sensors to relocate will be considered as objective functions to be minimized. </w:delText>
        </w:r>
      </w:del>
    </w:p>
    <w:p w14:paraId="2BD513BC" w14:textId="74D27493" w:rsidR="00622F5B" w:rsidRPr="000E03A3" w:rsidRDefault="00EC464E" w:rsidP="00E87BA7">
      <w:pPr>
        <w:pStyle w:val="ListParagraph"/>
        <w:numPr>
          <w:ilvl w:val="0"/>
          <w:numId w:val="27"/>
        </w:numPr>
        <w:ind w:right="-2"/>
        <w:rPr>
          <w:rFonts w:cs="David"/>
          <w:color w:val="000000"/>
        </w:rPr>
      </w:pPr>
      <w:r w:rsidRPr="0009356D">
        <w:rPr>
          <w:rFonts w:cs="David"/>
          <w:color w:val="000000"/>
        </w:rPr>
        <w:lastRenderedPageBreak/>
        <w:t xml:space="preserve">The third stage will </w:t>
      </w:r>
      <w:r w:rsidR="00C12880" w:rsidRPr="004A51E6">
        <w:rPr>
          <w:rFonts w:cs="David"/>
          <w:color w:val="000000"/>
        </w:rPr>
        <w:t xml:space="preserve">consolidate </w:t>
      </w:r>
      <w:r w:rsidR="009D2A30" w:rsidRPr="004A51E6">
        <w:rPr>
          <w:rFonts w:cs="David"/>
          <w:color w:val="000000"/>
        </w:rPr>
        <w:t>the two proposed schemes into one generalized model</w:t>
      </w:r>
      <w:r w:rsidR="00622F5B" w:rsidRPr="004A51E6">
        <w:rPr>
          <w:rFonts w:cs="David"/>
          <w:color w:val="000000"/>
        </w:rPr>
        <w:t xml:space="preserve">. The </w:t>
      </w:r>
      <w:del w:id="287" w:author="Idit Balachsan" w:date="2020-01-26T13:28:00Z">
        <w:r w:rsidR="00622F5B" w:rsidRPr="004A51E6" w:rsidDel="004A51E6">
          <w:rPr>
            <w:rFonts w:cs="David"/>
            <w:color w:val="000000" w:themeColor="text1"/>
          </w:rPr>
          <w:delText>probability of change in</w:delText>
        </w:r>
      </w:del>
      <w:ins w:id="288" w:author="Idit Balachsan" w:date="2020-01-26T13:28:00Z">
        <w:r w:rsidR="004A51E6">
          <w:rPr>
            <w:rFonts w:cs="David"/>
            <w:color w:val="000000" w:themeColor="text1"/>
          </w:rPr>
          <w:t>forecast of</w:t>
        </w:r>
      </w:ins>
      <w:r w:rsidR="00622F5B" w:rsidRPr="004A51E6">
        <w:rPr>
          <w:rFonts w:cs="David"/>
          <w:color w:val="000000" w:themeColor="text1"/>
        </w:rPr>
        <w:t xml:space="preserve"> short-term weather conditions will be considered</w:t>
      </w:r>
      <w:del w:id="289" w:author="Idit Balachsan" w:date="2020-01-26T13:28:00Z">
        <w:r w:rsidR="00622F5B" w:rsidRPr="004A51E6" w:rsidDel="000E03A3">
          <w:rPr>
            <w:rFonts w:cs="David"/>
            <w:color w:val="000000" w:themeColor="text1"/>
          </w:rPr>
          <w:delText>, so it is most probable</w:delText>
        </w:r>
      </w:del>
      <w:ins w:id="290" w:author="Idit Balachsan" w:date="2020-01-26T13:28:00Z">
        <w:r w:rsidR="000E03A3">
          <w:rPr>
            <w:rFonts w:cs="David"/>
            <w:color w:val="000000" w:themeColor="text1"/>
          </w:rPr>
          <w:t xml:space="preserve"> such that</w:t>
        </w:r>
      </w:ins>
      <w:del w:id="291" w:author="Idit Balachsan" w:date="2020-01-26T13:28:00Z">
        <w:r w:rsidR="00622F5B" w:rsidRPr="004A51E6" w:rsidDel="000E03A3">
          <w:rPr>
            <w:rFonts w:cs="David"/>
            <w:color w:val="000000" w:themeColor="text1"/>
          </w:rPr>
          <w:delText xml:space="preserve"> that</w:delText>
        </w:r>
      </w:del>
      <w:r w:rsidR="00622F5B" w:rsidRPr="004A51E6">
        <w:rPr>
          <w:rFonts w:cs="David"/>
          <w:color w:val="000000" w:themeColor="text1"/>
        </w:rPr>
        <w:t xml:space="preserve"> </w:t>
      </w:r>
      <w:ins w:id="292" w:author="Idit Balachsan" w:date="2020-01-26T13:29:00Z">
        <w:r w:rsidR="000E03A3">
          <w:rPr>
            <w:rFonts w:cs="David"/>
            <w:color w:val="000000" w:themeColor="text1"/>
          </w:rPr>
          <w:t xml:space="preserve">an overall minimization of </w:t>
        </w:r>
      </w:ins>
      <w:del w:id="293" w:author="Idit Balachsan" w:date="2020-01-26T13:29:00Z">
        <w:r w:rsidR="00622F5B" w:rsidRPr="004A51E6" w:rsidDel="000E03A3">
          <w:rPr>
            <w:rFonts w:cs="David"/>
            <w:color w:val="000000" w:themeColor="text1"/>
          </w:rPr>
          <w:delText xml:space="preserve">future deployments require minimum </w:delText>
        </w:r>
      </w:del>
      <w:r w:rsidR="00622F5B" w:rsidRPr="004A51E6">
        <w:t>transfer efforts</w:t>
      </w:r>
      <w:ins w:id="294" w:author="Idit Balachsan" w:date="2020-01-26T13:29:00Z">
        <w:r w:rsidR="000E03A3">
          <w:t xml:space="preserve"> are considered</w:t>
        </w:r>
      </w:ins>
      <w:r w:rsidR="00622F5B" w:rsidRPr="000E03A3">
        <w:rPr>
          <w:rFonts w:cs="David"/>
          <w:color w:val="000000" w:themeColor="text1"/>
        </w:rPr>
        <w:t>.</w:t>
      </w:r>
    </w:p>
    <w:bookmarkEnd w:id="270"/>
    <w:bookmarkEnd w:id="271"/>
    <w:p w14:paraId="6506537A" w14:textId="77777777" w:rsidR="009965BE" w:rsidRDefault="009965BE" w:rsidP="00E87BA7">
      <w:pPr>
        <w:ind w:right="-2"/>
        <w:rPr>
          <w:rFonts w:cs="David"/>
          <w:color w:val="000000"/>
        </w:rPr>
      </w:pPr>
    </w:p>
    <w:p w14:paraId="78757655" w14:textId="5FAE319D" w:rsidR="00514854" w:rsidRDefault="00514854" w:rsidP="00514854">
      <w:pPr>
        <w:rPr>
          <w:ins w:id="295" w:author="Idit Balachsan" w:date="2020-01-26T13:08:00Z"/>
          <w:rFonts w:cs="David"/>
        </w:rPr>
      </w:pPr>
      <w:bookmarkStart w:id="296" w:name="OLE_LINK174"/>
      <w:bookmarkStart w:id="297" w:name="OLE_LINK175"/>
      <w:ins w:id="298" w:author="Idit Balachsan" w:date="2020-01-26T13:08:00Z">
        <w:r>
          <w:rPr>
            <w:rFonts w:cs="David"/>
          </w:rPr>
          <w:t>The general procedure of moving the sensors due to expected changes in meteorological conditions</w:t>
        </w:r>
        <w:r w:rsidR="001E39E8">
          <w:rPr>
            <w:rFonts w:cs="David"/>
          </w:rPr>
          <w:t xml:space="preserve"> (stage 2)</w:t>
        </w:r>
        <w:r>
          <w:rPr>
            <w:rFonts w:cs="David"/>
          </w:rPr>
          <w:t xml:space="preserve"> </w:t>
        </w:r>
      </w:ins>
      <w:ins w:id="299" w:author="Idit Balachsan" w:date="2020-01-26T13:09:00Z">
        <w:r w:rsidR="003319FD">
          <w:rPr>
            <w:rFonts w:cs="David"/>
          </w:rPr>
          <w:t>should</w:t>
        </w:r>
      </w:ins>
      <w:ins w:id="300" w:author="Idit Balachsan" w:date="2020-01-26T13:08:00Z">
        <w:r>
          <w:rPr>
            <w:rFonts w:cs="David"/>
          </w:rPr>
          <w:t xml:space="preserve"> be divided into two separate problems:</w:t>
        </w:r>
      </w:ins>
    </w:p>
    <w:p w14:paraId="4D49989C" w14:textId="3662BA8E" w:rsidR="00514854" w:rsidRDefault="00514854" w:rsidP="00514854">
      <w:pPr>
        <w:pStyle w:val="ListParagraph"/>
        <w:numPr>
          <w:ilvl w:val="0"/>
          <w:numId w:val="46"/>
        </w:numPr>
        <w:rPr>
          <w:ins w:id="301" w:author="Idit Balachsan" w:date="2020-01-26T13:08:00Z"/>
          <w:rFonts w:cs="David"/>
        </w:rPr>
      </w:pPr>
      <w:ins w:id="302" w:author="Idit Balachsan" w:date="2020-01-26T13:08:00Z">
        <w:r w:rsidRPr="00082335">
          <w:rPr>
            <w:rFonts w:cs="David"/>
            <w:b/>
            <w:bCs/>
          </w:rPr>
          <w:t>Long-term timescales (e.</w:t>
        </w:r>
        <w:r>
          <w:rPr>
            <w:rFonts w:cs="David"/>
            <w:b/>
            <w:bCs/>
          </w:rPr>
          <w:t xml:space="preserve">g., </w:t>
        </w:r>
        <w:r w:rsidRPr="00082335">
          <w:rPr>
            <w:rFonts w:cs="David"/>
            <w:b/>
            <w:bCs/>
          </w:rPr>
          <w:t>seasons).</w:t>
        </w:r>
        <w:r>
          <w:rPr>
            <w:rFonts w:cs="David"/>
          </w:rPr>
          <w:t xml:space="preserve"> In these time scales, the optimization placement problem will first be solved separately on both configurations, using a steady-state plume model for the calculations of the average concentration fields of these timescales (upon which the PED is eventually calculated). Given two separate optimal solutions (</w:t>
        </w:r>
        <w:proofErr w:type="spellStart"/>
        <w:r>
          <w:rPr>
            <w:rFonts w:cs="David"/>
          </w:rPr>
          <w:t>s</w:t>
        </w:r>
        <w:r w:rsidRPr="000F043C">
          <w:rPr>
            <w:rFonts w:cs="David"/>
            <w:vertAlign w:val="subscript"/>
          </w:rPr>
          <w:t>t</w:t>
        </w:r>
        <w:proofErr w:type="spellEnd"/>
        <w:r>
          <w:rPr>
            <w:rFonts w:cs="David"/>
          </w:rPr>
          <w:t xml:space="preserve"> and s</w:t>
        </w:r>
        <w:r w:rsidRPr="000F043C">
          <w:rPr>
            <w:rFonts w:cs="David"/>
            <w:vertAlign w:val="subscript"/>
          </w:rPr>
          <w:t>t+1</w:t>
        </w:r>
        <w:r>
          <w:rPr>
            <w:rFonts w:cs="David"/>
          </w:rPr>
          <w:t xml:space="preserve">), assuming with the same inventory of sensors, we will then define a new multi-objective optimization problem that seeks to: </w:t>
        </w:r>
      </w:ins>
    </w:p>
    <w:p w14:paraId="1B706AB9" w14:textId="77777777" w:rsidR="00514854" w:rsidRDefault="00514854" w:rsidP="00514854">
      <w:pPr>
        <w:pStyle w:val="ListParagraph"/>
        <w:numPr>
          <w:ilvl w:val="0"/>
          <w:numId w:val="48"/>
        </w:numPr>
        <w:rPr>
          <w:ins w:id="303" w:author="Idit Balachsan" w:date="2020-01-26T13:08:00Z"/>
          <w:rFonts w:cs="David"/>
        </w:rPr>
      </w:pPr>
      <w:ins w:id="304" w:author="Idit Balachsan" w:date="2020-01-26T13:08:00Z">
        <w:r w:rsidRPr="00444DE7">
          <w:rPr>
            <w:rFonts w:cs="David"/>
            <w:b/>
            <w:bCs/>
          </w:rPr>
          <w:t>minimize the total movement cost</w:t>
        </w:r>
        <w:r>
          <w:rPr>
            <w:rFonts w:cs="David"/>
          </w:rPr>
          <w:t xml:space="preserve">. The cost will be a function of the number of </w:t>
        </w:r>
        <w:r w:rsidRPr="00544D43">
          <w:rPr>
            <w:rFonts w:cs="David"/>
          </w:rPr>
          <w:t xml:space="preserve">redeployed </w:t>
        </w:r>
        <w:r>
          <w:rPr>
            <w:rFonts w:cs="David"/>
          </w:rPr>
          <w:t xml:space="preserve">sensors and their </w:t>
        </w:r>
        <w:r w:rsidRPr="00544D43">
          <w:rPr>
            <w:rFonts w:cs="David"/>
          </w:rPr>
          <w:t xml:space="preserve">type </w:t>
        </w:r>
        <w:r w:rsidRPr="0027625F">
          <w:rPr>
            <w:rFonts w:cs="David"/>
          </w:rPr>
          <w:t>(</w:t>
        </w:r>
        <w:r w:rsidRPr="00605A6B">
          <w:rPr>
            <w:rFonts w:cs="David"/>
          </w:rPr>
          <w:t>assuming different sensor types have different</w:t>
        </w:r>
        <w:r>
          <w:rPr>
            <w:rFonts w:cs="David"/>
            <w:b/>
            <w:bCs/>
          </w:rPr>
          <w:t xml:space="preserve"> </w:t>
        </w:r>
        <w:r>
          <w:rPr>
            <w:rFonts w:cs="David"/>
          </w:rPr>
          <w:t>operational expenses</w:t>
        </w:r>
        <w:r w:rsidRPr="00F632D0">
          <w:rPr>
            <w:rFonts w:cs="David"/>
          </w:rPr>
          <w:t>)</w:t>
        </w:r>
        <w:r>
          <w:rPr>
            <w:rFonts w:cs="David"/>
          </w:rPr>
          <w:t xml:space="preserve">. </w:t>
        </w:r>
      </w:ins>
    </w:p>
    <w:p w14:paraId="42BAEAB6" w14:textId="77777777" w:rsidR="00514854" w:rsidRDefault="00514854" w:rsidP="00514854">
      <w:pPr>
        <w:pStyle w:val="ListParagraph"/>
        <w:numPr>
          <w:ilvl w:val="0"/>
          <w:numId w:val="48"/>
        </w:numPr>
        <w:rPr>
          <w:ins w:id="305" w:author="Idit Balachsan" w:date="2020-01-26T13:08:00Z"/>
          <w:rFonts w:cs="David"/>
        </w:rPr>
      </w:pPr>
      <w:ins w:id="306" w:author="Idit Balachsan" w:date="2020-01-26T13:08:00Z">
        <w:r w:rsidRPr="00224B5D">
          <w:rPr>
            <w:rFonts w:cs="David"/>
            <w:b/>
            <w:bCs/>
          </w:rPr>
          <w:t>minimize the difference in PEDs between optimal solution s</w:t>
        </w:r>
        <w:r w:rsidRPr="00224B5D">
          <w:rPr>
            <w:rFonts w:cs="David"/>
            <w:b/>
            <w:bCs/>
            <w:vertAlign w:val="subscript"/>
          </w:rPr>
          <w:t xml:space="preserve">t+1 </w:t>
        </w:r>
        <w:r w:rsidRPr="00224B5D">
          <w:rPr>
            <w:rFonts w:cs="David"/>
            <w:b/>
            <w:bCs/>
          </w:rPr>
          <w:t>and the suggested alternative during the optimization.</w:t>
        </w:r>
        <w:r>
          <w:rPr>
            <w:rFonts w:cs="David" w:hint="cs"/>
            <w:rtl/>
          </w:rPr>
          <w:t xml:space="preserve"> </w:t>
        </w:r>
      </w:ins>
    </w:p>
    <w:p w14:paraId="17CB281A" w14:textId="2D098720" w:rsidR="00514854" w:rsidRPr="00EC19DF" w:rsidRDefault="00514854" w:rsidP="00514854">
      <w:pPr>
        <w:ind w:left="720"/>
        <w:rPr>
          <w:ins w:id="307" w:author="Idit Balachsan" w:date="2020-01-26T13:08:00Z"/>
          <w:rFonts w:cs="David"/>
        </w:rPr>
      </w:pPr>
      <w:ins w:id="308" w:author="Idit Balachsan" w:date="2020-01-26T13:08:00Z">
        <w:r w:rsidRPr="00EC19DF">
          <w:rPr>
            <w:rFonts w:cs="David"/>
          </w:rPr>
          <w:t>The operational relocation time (i.e., the time required to redeploy all sensors)</w:t>
        </w:r>
        <w:r>
          <w:rPr>
            <w:rFonts w:cs="David"/>
          </w:rPr>
          <w:t xml:space="preserve">, which is a function of the moving distance, </w:t>
        </w:r>
        <w:r w:rsidRPr="00EC19DF">
          <w:rPr>
            <w:rFonts w:cs="David"/>
          </w:rPr>
          <w:t xml:space="preserve">will not be regarded at this stage due to the long-term timescale of the problem. The output </w:t>
        </w:r>
        <w:r>
          <w:rPr>
            <w:rFonts w:cs="David"/>
          </w:rPr>
          <w:t xml:space="preserve">of the optimization </w:t>
        </w:r>
        <w:r w:rsidRPr="00EC19DF">
          <w:rPr>
            <w:rFonts w:cs="David"/>
          </w:rPr>
          <w:t>will be a set of redeployment alternatives, having different performances and costs.</w:t>
        </w:r>
        <w:r>
          <w:rPr>
            <w:rFonts w:cs="David"/>
          </w:rPr>
          <w:t xml:space="preserve"> An analysis will be performed on the weather data to extract long-term “weather modes”, such as seasons (</w:t>
        </w:r>
      </w:ins>
      <w:ins w:id="309" w:author="Idit Balachsan" w:date="2020-01-27T13:17:00Z">
        <w:r w:rsidR="00237367">
          <w:fldChar w:fldCharType="begin"/>
        </w:r>
        <w:r w:rsidR="00237367">
          <w:instrText xml:space="preserve"> HYPERLINK  \l "Appendix_E" </w:instrText>
        </w:r>
        <w:r w:rsidR="00237367">
          <w:fldChar w:fldCharType="separate"/>
        </w:r>
        <w:r w:rsidR="00EA618D" w:rsidRPr="00237367">
          <w:rPr>
            <w:rStyle w:val="Hyperlink"/>
          </w:rPr>
          <w:t xml:space="preserve">Appendix </w:t>
        </w:r>
        <w:r w:rsidR="00365B93" w:rsidRPr="00237367">
          <w:rPr>
            <w:rStyle w:val="Hyperlink"/>
            <w:rFonts w:cs="David"/>
          </w:rPr>
          <w:t>E</w:t>
        </w:r>
        <w:r w:rsidR="00237367">
          <w:fldChar w:fldCharType="end"/>
        </w:r>
      </w:ins>
      <w:ins w:id="310" w:author="Idit Balachsan" w:date="2020-01-26T13:08:00Z">
        <w:r>
          <w:rPr>
            <w:rFonts w:cs="David"/>
          </w:rPr>
          <w:t>). It should be noted that in</w:t>
        </w:r>
        <w:r w:rsidRPr="00EC19DF">
          <w:rPr>
            <w:rFonts w:cs="David"/>
          </w:rPr>
          <w:t xml:space="preserve"> </w:t>
        </w:r>
        <w:r>
          <w:rPr>
            <w:rFonts w:cs="David"/>
          </w:rPr>
          <w:t xml:space="preserve">the absence of forecasts for such scales, our long-term redeployment strategy offers in fact to use a “statistical </w:t>
        </w:r>
        <w:r w:rsidRPr="00EC19DF">
          <w:rPr>
            <w:rFonts w:cs="David"/>
          </w:rPr>
          <w:t>forecast</w:t>
        </w:r>
        <w:r>
          <w:rPr>
            <w:rFonts w:cs="David"/>
          </w:rPr>
          <w:t>”, which</w:t>
        </w:r>
        <w:r w:rsidRPr="00EC19DF">
          <w:rPr>
            <w:rFonts w:cs="David"/>
          </w:rPr>
          <w:t xml:space="preserve"> is based on weather averages from previous years.</w:t>
        </w:r>
      </w:ins>
    </w:p>
    <w:p w14:paraId="67CE3B12" w14:textId="1AB4082F" w:rsidR="00514854" w:rsidRPr="0019732D" w:rsidRDefault="00514854" w:rsidP="00514854">
      <w:pPr>
        <w:pStyle w:val="ListParagraph"/>
        <w:numPr>
          <w:ilvl w:val="0"/>
          <w:numId w:val="46"/>
        </w:numPr>
        <w:rPr>
          <w:ins w:id="311" w:author="Idit Balachsan" w:date="2020-01-26T13:08:00Z"/>
          <w:rFonts w:cs="David"/>
          <w:color w:val="000000" w:themeColor="text1"/>
        </w:rPr>
      </w:pPr>
      <w:ins w:id="312" w:author="Idit Balachsan" w:date="2020-01-26T13:08:00Z">
        <w:r w:rsidRPr="004B69A8">
          <w:rPr>
            <w:rFonts w:cs="David"/>
            <w:b/>
            <w:bCs/>
            <w:color w:val="000000" w:themeColor="text1"/>
          </w:rPr>
          <w:t>Short-term timescales (e.g., hours).</w:t>
        </w:r>
        <w:r w:rsidRPr="004B69A8">
          <w:rPr>
            <w:rFonts w:cs="David"/>
            <w:color w:val="000000" w:themeColor="text1"/>
          </w:rPr>
          <w:t xml:space="preserve"> </w:t>
        </w:r>
        <w:r w:rsidRPr="005F73D8">
          <w:rPr>
            <w:rFonts w:cs="David"/>
            <w:color w:val="000000" w:themeColor="text1"/>
          </w:rPr>
          <w:t>The timescale by which we want to redeploy the sensors, should be the timescale we assume no major changes in weather conditions occur</w:t>
        </w:r>
        <w:r>
          <w:rPr>
            <w:rFonts w:cs="David"/>
            <w:color w:val="000000" w:themeColor="text1"/>
          </w:rPr>
          <w:t xml:space="preserve">. Hence, </w:t>
        </w:r>
        <w:r w:rsidRPr="005F73D8">
          <w:rPr>
            <w:rFonts w:cs="David"/>
            <w:color w:val="000000" w:themeColor="text1"/>
          </w:rPr>
          <w:t xml:space="preserve">it cannot be longer than a few hours, depending on the area. </w:t>
        </w:r>
        <w:r>
          <w:rPr>
            <w:rFonts w:cs="David"/>
          </w:rPr>
          <w:t xml:space="preserve">As previously mentioned, the shortest time-step we intend to use is 1 hour. </w:t>
        </w:r>
        <w:r>
          <w:rPr>
            <w:rFonts w:cs="David"/>
            <w:color w:val="000000" w:themeColor="text1"/>
          </w:rPr>
          <w:t>T</w:t>
        </w:r>
        <w:r w:rsidRPr="00087395">
          <w:rPr>
            <w:rFonts w:cs="David"/>
            <w:color w:val="000000" w:themeColor="text1"/>
          </w:rPr>
          <w:t xml:space="preserve">oo short of a redeployment timescale would necessitate a dynamic redeployment procedure due to limitations of redeployment operational time. </w:t>
        </w:r>
        <w:r w:rsidRPr="0019732D">
          <w:rPr>
            <w:rFonts w:cs="David"/>
            <w:color w:val="000000" w:themeColor="text1"/>
          </w:rPr>
          <w:t xml:space="preserve">Two steps should first be considered for the short-term timescales: </w:t>
        </w:r>
      </w:ins>
    </w:p>
    <w:p w14:paraId="6DBD0245" w14:textId="69028489" w:rsidR="00514854" w:rsidRPr="0019732D" w:rsidRDefault="00514854" w:rsidP="006138C0">
      <w:pPr>
        <w:pStyle w:val="ListParagraph"/>
        <w:numPr>
          <w:ilvl w:val="0"/>
          <w:numId w:val="47"/>
        </w:numPr>
        <w:rPr>
          <w:ins w:id="313" w:author="Idit Balachsan" w:date="2020-01-26T13:08:00Z"/>
          <w:rFonts w:cs="David"/>
          <w:color w:val="000000" w:themeColor="text1"/>
        </w:rPr>
      </w:pPr>
      <w:ins w:id="314" w:author="Idit Balachsan" w:date="2020-01-26T13:08:00Z">
        <w:r>
          <w:rPr>
            <w:rFonts w:cs="David"/>
            <w:color w:val="000000" w:themeColor="text1"/>
          </w:rPr>
          <w:t xml:space="preserve">Similar to </w:t>
        </w:r>
        <w:r w:rsidRPr="00121906">
          <w:rPr>
            <w:rFonts w:cs="David"/>
            <w:color w:val="000000" w:themeColor="text1"/>
          </w:rPr>
          <w:t>the seasonal analysis</w:t>
        </w:r>
      </w:ins>
      <w:ins w:id="315" w:author="Idit Balachsan" w:date="2020-01-27T13:10:00Z">
        <w:r w:rsidR="00D765A2">
          <w:rPr>
            <w:rFonts w:cs="David"/>
            <w:color w:val="000000" w:themeColor="text1"/>
          </w:rPr>
          <w:t xml:space="preserve"> (</w:t>
        </w:r>
      </w:ins>
      <w:ins w:id="316" w:author="Idit Balachsan" w:date="2020-01-27T13:17:00Z">
        <w:r w:rsidR="00237367">
          <w:rPr>
            <w:rFonts w:cs="David"/>
            <w:color w:val="000000" w:themeColor="text1"/>
          </w:rPr>
          <w:fldChar w:fldCharType="begin"/>
        </w:r>
        <w:r w:rsidR="00237367">
          <w:rPr>
            <w:rFonts w:cs="David"/>
            <w:color w:val="000000" w:themeColor="text1"/>
          </w:rPr>
          <w:instrText xml:space="preserve"> HYPERLINK  \l "Appendix_E" </w:instrText>
        </w:r>
        <w:r w:rsidR="00237367">
          <w:rPr>
            <w:rFonts w:cs="David"/>
            <w:color w:val="000000" w:themeColor="text1"/>
          </w:rPr>
        </w:r>
        <w:r w:rsidR="00237367">
          <w:rPr>
            <w:rFonts w:cs="David"/>
            <w:color w:val="000000" w:themeColor="text1"/>
          </w:rPr>
          <w:fldChar w:fldCharType="separate"/>
        </w:r>
        <w:r w:rsidR="00D765A2" w:rsidRPr="00237367">
          <w:rPr>
            <w:rStyle w:val="Hyperlink"/>
            <w:rFonts w:cs="David"/>
          </w:rPr>
          <w:t>Appendix E</w:t>
        </w:r>
        <w:r w:rsidR="00237367">
          <w:rPr>
            <w:rFonts w:cs="David"/>
            <w:color w:val="000000" w:themeColor="text1"/>
          </w:rPr>
          <w:fldChar w:fldCharType="end"/>
        </w:r>
      </w:ins>
      <w:ins w:id="317" w:author="Idit Balachsan" w:date="2020-01-27T13:10:00Z">
        <w:r w:rsidR="00D765A2">
          <w:rPr>
            <w:rFonts w:cs="David"/>
            <w:color w:val="000000" w:themeColor="text1"/>
          </w:rPr>
          <w:t>)</w:t>
        </w:r>
      </w:ins>
      <w:ins w:id="318" w:author="Idit Balachsan" w:date="2020-01-26T13:08:00Z">
        <w:r>
          <w:rPr>
            <w:rFonts w:cs="David"/>
            <w:color w:val="000000" w:themeColor="text1"/>
          </w:rPr>
          <w:t>, a</w:t>
        </w:r>
        <w:r w:rsidRPr="0019732D">
          <w:rPr>
            <w:rFonts w:cs="David"/>
            <w:color w:val="000000" w:themeColor="text1"/>
          </w:rPr>
          <w:t xml:space="preserve"> time-series analysis </w:t>
        </w:r>
        <w:r>
          <w:rPr>
            <w:rFonts w:cs="David"/>
            <w:color w:val="000000" w:themeColor="text1"/>
          </w:rPr>
          <w:t>will</w:t>
        </w:r>
        <w:r w:rsidRPr="0019732D">
          <w:rPr>
            <w:rFonts w:cs="David"/>
            <w:color w:val="000000" w:themeColor="text1"/>
          </w:rPr>
          <w:t xml:space="preserve"> be performed on the weather data</w:t>
        </w:r>
        <w:r>
          <w:rPr>
            <w:rFonts w:cs="David"/>
            <w:color w:val="000000" w:themeColor="text1"/>
          </w:rPr>
          <w:t xml:space="preserve"> </w:t>
        </w:r>
        <w:r w:rsidRPr="0019732D">
          <w:rPr>
            <w:rFonts w:cs="David"/>
            <w:color w:val="000000" w:themeColor="text1"/>
          </w:rPr>
          <w:t xml:space="preserve">and a characteristic time by which weather usually changes </w:t>
        </w:r>
        <w:r>
          <w:rPr>
            <w:rFonts w:cs="David"/>
            <w:color w:val="000000" w:themeColor="text1"/>
          </w:rPr>
          <w:t>will</w:t>
        </w:r>
        <w:r w:rsidRPr="0019732D">
          <w:rPr>
            <w:rFonts w:cs="David"/>
            <w:color w:val="000000" w:themeColor="text1"/>
          </w:rPr>
          <w:t xml:space="preserve"> be recognized and chosen (e.g., 1-hr, 3-hr, 6-hr, 12-hr). The characteristic weather</w:t>
        </w:r>
      </w:ins>
      <w:ins w:id="319" w:author="Idit Balachsan" w:date="2020-01-27T12:45:00Z">
        <w:r w:rsidR="00CF341D">
          <w:rPr>
            <w:rFonts w:cs="David"/>
            <w:color w:val="000000" w:themeColor="text1"/>
          </w:rPr>
          <w:t xml:space="preserve"> </w:t>
        </w:r>
      </w:ins>
      <w:ins w:id="320" w:author="Idit Balachsan" w:date="2020-01-26T13:08:00Z">
        <w:r w:rsidRPr="0019732D">
          <w:rPr>
            <w:rFonts w:cs="David"/>
            <w:color w:val="000000" w:themeColor="text1"/>
          </w:rPr>
          <w:t xml:space="preserve">will be regarded as </w:t>
        </w:r>
        <w:r>
          <w:rPr>
            <w:rFonts w:cs="David"/>
            <w:color w:val="000000" w:themeColor="text1"/>
          </w:rPr>
          <w:t xml:space="preserve">short-term </w:t>
        </w:r>
        <w:r w:rsidRPr="0019732D">
          <w:rPr>
            <w:rFonts w:cs="David"/>
            <w:color w:val="000000" w:themeColor="text1"/>
          </w:rPr>
          <w:t xml:space="preserve">“weather modes”. </w:t>
        </w:r>
      </w:ins>
    </w:p>
    <w:p w14:paraId="070CFE04" w14:textId="77777777" w:rsidR="00514854" w:rsidRPr="00482D95" w:rsidRDefault="00514854" w:rsidP="00514854">
      <w:pPr>
        <w:pStyle w:val="ListParagraph"/>
        <w:numPr>
          <w:ilvl w:val="0"/>
          <w:numId w:val="47"/>
        </w:numPr>
        <w:rPr>
          <w:ins w:id="321" w:author="Idit Balachsan" w:date="2020-01-26T13:08:00Z"/>
          <w:rFonts w:cs="David"/>
          <w:color w:val="000000" w:themeColor="text1"/>
        </w:rPr>
      </w:pPr>
      <w:ins w:id="322" w:author="Idit Balachsan" w:date="2020-01-26T13:08:00Z">
        <w:r>
          <w:rPr>
            <w:rFonts w:cs="David"/>
            <w:color w:val="000000" w:themeColor="text1"/>
          </w:rPr>
          <w:t xml:space="preserve">A transition matrix will be calculated between characteristic weather modes in order to analyze what are the most frequent transitions between modes. </w:t>
        </w:r>
      </w:ins>
    </w:p>
    <w:p w14:paraId="18799721" w14:textId="77777777" w:rsidR="00514854" w:rsidRDefault="00514854" w:rsidP="00514854">
      <w:pPr>
        <w:ind w:left="720"/>
        <w:rPr>
          <w:ins w:id="323" w:author="Idit Balachsan" w:date="2020-01-26T13:08:00Z"/>
          <w:rFonts w:cs="David"/>
          <w:color w:val="000000" w:themeColor="text1"/>
        </w:rPr>
      </w:pPr>
    </w:p>
    <w:p w14:paraId="3846A37B" w14:textId="77777777" w:rsidR="0009356D" w:rsidRDefault="00514854" w:rsidP="0009356D">
      <w:pPr>
        <w:ind w:left="720"/>
        <w:rPr>
          <w:ins w:id="324" w:author="Idit Balachsan" w:date="2020-01-26T13:23:00Z"/>
          <w:rFonts w:cs="David"/>
          <w:color w:val="000000" w:themeColor="text1"/>
        </w:rPr>
      </w:pPr>
      <w:ins w:id="325" w:author="Idit Balachsan" w:date="2020-01-26T13:08:00Z">
        <w:r w:rsidRPr="00A77F74">
          <w:rPr>
            <w:rFonts w:cs="David"/>
            <w:color w:val="000000" w:themeColor="text1"/>
          </w:rPr>
          <w:lastRenderedPageBreak/>
          <w:t xml:space="preserve">For these </w:t>
        </w:r>
        <w:r>
          <w:rPr>
            <w:rFonts w:cs="David"/>
            <w:color w:val="000000" w:themeColor="text1"/>
          </w:rPr>
          <w:t xml:space="preserve">short-term </w:t>
        </w:r>
        <w:r w:rsidRPr="00A77F74">
          <w:rPr>
            <w:rFonts w:cs="David"/>
            <w:color w:val="000000" w:themeColor="text1"/>
          </w:rPr>
          <w:t xml:space="preserve">timescales, we suggest two optimization options; in the first, we will use the steady-state assumptions as before, meaning – independency between two weather modes, between two time-steps. </w:t>
        </w:r>
        <w:r>
          <w:rPr>
            <w:rFonts w:cs="David"/>
            <w:color w:val="000000" w:themeColor="text1"/>
          </w:rPr>
          <w:t xml:space="preserve">A redeployment strategy will then be calculated between each two concentration maps, derived according to the two independent weather modes. In the second option, we will use a non-steady state dispersion model, such as CALPUFF, to account for memory of concentrations from the previous k time steps. A redeployment strategy will be calculated between two concentration maps, each derived according to previous k weather modes. </w:t>
        </w:r>
      </w:ins>
    </w:p>
    <w:p w14:paraId="1DA221AB" w14:textId="1EB59CA2" w:rsidR="00514854" w:rsidRPr="00610F74" w:rsidRDefault="00514854" w:rsidP="00610F74">
      <w:pPr>
        <w:ind w:left="720" w:firstLine="720"/>
        <w:rPr>
          <w:ins w:id="326" w:author="Idit Balachsan" w:date="2020-01-26T13:08:00Z"/>
          <w:rFonts w:cs="David"/>
          <w:color w:val="000000" w:themeColor="text1"/>
        </w:rPr>
      </w:pPr>
      <w:ins w:id="327" w:author="Idit Balachsan" w:date="2020-01-26T13:08:00Z">
        <w:r>
          <w:rPr>
            <w:rFonts w:cs="David"/>
            <w:color w:val="000000" w:themeColor="text1"/>
          </w:rPr>
          <w:t xml:space="preserve">In the short-term </w:t>
        </w:r>
        <w:r w:rsidRPr="00A77F74">
          <w:rPr>
            <w:rFonts w:cs="David"/>
            <w:color w:val="000000" w:themeColor="text1"/>
          </w:rPr>
          <w:t>time scales</w:t>
        </w:r>
        <w:r>
          <w:rPr>
            <w:rFonts w:cs="David"/>
            <w:color w:val="000000" w:themeColor="text1"/>
          </w:rPr>
          <w:t xml:space="preserve">, </w:t>
        </w:r>
        <w:r>
          <w:rPr>
            <w:rFonts w:cs="David"/>
          </w:rPr>
          <w:t>t</w:t>
        </w:r>
        <w:r w:rsidRPr="00972245">
          <w:rPr>
            <w:rFonts w:cs="David"/>
          </w:rPr>
          <w:t>he operational relocation time (i.e., the time required to redeploy all sensors), which is a function of the moving distance</w:t>
        </w:r>
        <w:r>
          <w:rPr>
            <w:rFonts w:cs="David"/>
          </w:rPr>
          <w:t>,</w:t>
        </w:r>
        <w:r w:rsidRPr="00972245">
          <w:rPr>
            <w:rFonts w:cs="David"/>
          </w:rPr>
          <w:t xml:space="preserve"> will be regarded as a constraint or as an additional</w:t>
        </w:r>
        <w:r>
          <w:rPr>
            <w:rFonts w:cs="David"/>
          </w:rPr>
          <w:t>/alternative</w:t>
        </w:r>
        <w:r w:rsidRPr="00972245">
          <w:rPr>
            <w:rFonts w:cs="David"/>
          </w:rPr>
          <w:t xml:space="preserve"> objective</w:t>
        </w:r>
        <w:r>
          <w:rPr>
            <w:rFonts w:cs="David"/>
          </w:rPr>
          <w:t xml:space="preserve">. Calculating the cost of moving the sensors might be irrelevant for the case of short-time field measurements, where sensors don’t necessarily need to be set for a long-term placement. </w:t>
        </w:r>
      </w:ins>
    </w:p>
    <w:p w14:paraId="6FF26619" w14:textId="77777777" w:rsidR="00514854" w:rsidRDefault="00514854" w:rsidP="00514854">
      <w:pPr>
        <w:ind w:left="720"/>
        <w:rPr>
          <w:ins w:id="328" w:author="Idit Balachsan" w:date="2020-01-26T13:08:00Z"/>
          <w:rFonts w:cs="David"/>
        </w:rPr>
      </w:pPr>
    </w:p>
    <w:p w14:paraId="218C20A8" w14:textId="7812F406" w:rsidR="00514854" w:rsidRDefault="00514854" w:rsidP="00610F74">
      <w:pPr>
        <w:rPr>
          <w:ins w:id="329" w:author="Idit Balachsan" w:date="2020-01-26T13:08:00Z"/>
          <w:rFonts w:cs="David"/>
        </w:rPr>
      </w:pPr>
      <w:ins w:id="330" w:author="Idit Balachsan" w:date="2020-01-26T13:08:00Z">
        <w:r>
          <w:rPr>
            <w:rFonts w:cs="David"/>
          </w:rPr>
          <w:t>Once the theoretical examination of the redeployment strategies is achieved</w:t>
        </w:r>
      </w:ins>
      <w:ins w:id="331" w:author="Idit Balachsan" w:date="2020-01-26T13:30:00Z">
        <w:r w:rsidR="00BA43C2">
          <w:rPr>
            <w:rFonts w:cs="David"/>
          </w:rPr>
          <w:t xml:space="preserve"> (stage 3)</w:t>
        </w:r>
      </w:ins>
      <w:ins w:id="332" w:author="Idit Balachsan" w:date="2020-01-26T13:08:00Z">
        <w:r>
          <w:rPr>
            <w:rFonts w:cs="David"/>
          </w:rPr>
          <w:t xml:space="preserve">, a Markov chain (first order chain for the steady-state assumption and k-order chain for the non-steady-state assumption) will be generated, to simulate a time-series of weather modes, as well as a forecast of future weather conditions. Possibly, on later stages, we will consider a new redeployment strategy, that takes into account the weather forecast of the next few weather modes, and decides whether to redeploy the network now, or later, according to a broader cost-effective perspective. </w:t>
        </w:r>
      </w:ins>
    </w:p>
    <w:p w14:paraId="5D49EF7D" w14:textId="77777777" w:rsidR="00514854" w:rsidRDefault="00514854" w:rsidP="00E87BA7">
      <w:pPr>
        <w:ind w:right="-2"/>
        <w:rPr>
          <w:ins w:id="333" w:author="Idit Balachsan" w:date="2020-01-26T13:08:00Z"/>
          <w:rFonts w:cs="David"/>
          <w:color w:val="000000"/>
        </w:rPr>
      </w:pPr>
    </w:p>
    <w:p w14:paraId="0F023F83" w14:textId="48643446" w:rsidR="000228D9" w:rsidRDefault="00CE4657" w:rsidP="000228D9">
      <w:pPr>
        <w:rPr>
          <w:ins w:id="334" w:author="Idit Balachsan" w:date="2020-01-26T13:40:00Z"/>
          <w:rFonts w:cs="David"/>
        </w:rPr>
      </w:pPr>
      <w:del w:id="335" w:author="Idit Balachsan" w:date="2020-01-26T13:42:00Z">
        <w:r w:rsidDel="00376CF0">
          <w:rPr>
            <w:rFonts w:cs="David"/>
            <w:color w:val="000000"/>
          </w:rPr>
          <w:delText xml:space="preserve">During </w:delText>
        </w:r>
      </w:del>
      <w:ins w:id="336" w:author="Idit Balachsan" w:date="2020-01-26T13:42:00Z">
        <w:r w:rsidR="00376CF0">
          <w:rPr>
            <w:rFonts w:cs="David"/>
            <w:color w:val="000000"/>
          </w:rPr>
          <w:t xml:space="preserve">For </w:t>
        </w:r>
      </w:ins>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ins w:id="337" w:author="Idit Balachsan" w:date="2020-01-26T13:40:00Z">
        <w:r w:rsidR="00994FA9">
          <w:rPr>
            <w:rFonts w:cs="David"/>
          </w:rPr>
          <w:t xml:space="preserve">a detailed evaluation procedure </w:t>
        </w:r>
      </w:ins>
      <w:ins w:id="338" w:author="Idit Balachsan" w:date="2020-01-26T13:43:00Z">
        <w:r w:rsidR="00C876BB">
          <w:rPr>
            <w:rFonts w:cs="David"/>
          </w:rPr>
          <w:t xml:space="preserve">for network performance </w:t>
        </w:r>
      </w:ins>
      <w:ins w:id="339" w:author="Idit Balachsan" w:date="2020-01-26T13:40:00Z">
        <w:r w:rsidR="00994FA9">
          <w:rPr>
            <w:rFonts w:cs="David"/>
          </w:rPr>
          <w:t>will be established</w:t>
        </w:r>
      </w:ins>
      <w:ins w:id="340" w:author="Idit Balachsan" w:date="2020-01-26T13:42:00Z">
        <w:r w:rsidR="00376CF0">
          <w:rPr>
            <w:rFonts w:cs="David"/>
          </w:rPr>
          <w:t xml:space="preserve"> </w:t>
        </w:r>
      </w:ins>
      <w:ins w:id="341" w:author="Idit Balachsan" w:date="2020-01-26T13:43:00Z">
        <w:r w:rsidR="00C876BB">
          <w:rPr>
            <w:rFonts w:cs="David"/>
          </w:rPr>
          <w:t>using</w:t>
        </w:r>
      </w:ins>
      <w:ins w:id="342" w:author="Idit Balachsan" w:date="2020-01-26T13:45:00Z">
        <w:r w:rsidR="00B644BE">
          <w:rPr>
            <w:rFonts w:cs="David"/>
          </w:rPr>
          <w:t xml:space="preserve">, </w:t>
        </w:r>
      </w:ins>
      <w:ins w:id="343" w:author="Idit Balachsan" w:date="2020-01-26T13:46:00Z">
        <w:r w:rsidR="007A1892">
          <w:rPr>
            <w:rFonts w:cs="David"/>
          </w:rPr>
          <w:t>among others</w:t>
        </w:r>
      </w:ins>
      <w:ins w:id="344" w:author="Idit Balachsan" w:date="2020-01-26T13:45:00Z">
        <w:r w:rsidR="00B644BE">
          <w:rPr>
            <w:rFonts w:cs="David"/>
          </w:rPr>
          <w:t>,</w:t>
        </w:r>
      </w:ins>
      <w:ins w:id="345" w:author="Idit Balachsan" w:date="2020-01-26T13:43:00Z">
        <w:r w:rsidR="00C876BB">
          <w:rPr>
            <w:rFonts w:cs="David"/>
          </w:rPr>
          <w:t xml:space="preserve"> </w:t>
        </w:r>
      </w:ins>
      <w:ins w:id="346" w:author="Idit Balachsan" w:date="2020-01-26T13:40:00Z">
        <w:r w:rsidR="000228D9">
          <w:rPr>
            <w:rFonts w:cs="David"/>
          </w:rPr>
          <w:t>a synthetic emission series.</w:t>
        </w:r>
      </w:ins>
      <w:ins w:id="347" w:author="Idit Balachsan" w:date="2020-01-26T13:45:00Z">
        <w:r w:rsidR="00B644BE">
          <w:rPr>
            <w:rFonts w:cs="David"/>
          </w:rPr>
          <w:t xml:space="preserve"> </w:t>
        </w:r>
      </w:ins>
      <w:ins w:id="348" w:author="Idit Balachsan" w:date="2020-01-26T13:47:00Z">
        <w:r w:rsidR="00392548">
          <w:rPr>
            <w:rFonts w:cs="David"/>
          </w:rPr>
          <w:t xml:space="preserve">Other forms of objective functions as well as real-world test cases will hopefully be examined </w:t>
        </w:r>
      </w:ins>
      <w:ins w:id="349" w:author="Idit Balachsan" w:date="2020-01-26T13:48:00Z">
        <w:r w:rsidR="00392548">
          <w:rPr>
            <w:rFonts w:cs="David"/>
          </w:rPr>
          <w:t>during the study</w:t>
        </w:r>
        <w:r w:rsidR="00FA559E">
          <w:rPr>
            <w:rFonts w:cs="David"/>
          </w:rPr>
          <w:t xml:space="preserve">. </w:t>
        </w:r>
      </w:ins>
    </w:p>
    <w:p w14:paraId="129A34C9" w14:textId="644B354B" w:rsidR="00994FA9" w:rsidRDefault="00994FA9" w:rsidP="00994FA9">
      <w:pPr>
        <w:rPr>
          <w:ins w:id="350" w:author="Idit Balachsan" w:date="2020-01-26T13:40:00Z"/>
          <w:rFonts w:cs="David"/>
        </w:rPr>
      </w:pPr>
    </w:p>
    <w:p w14:paraId="40E7C734" w14:textId="77777777" w:rsidR="00994FA9" w:rsidRDefault="00994FA9" w:rsidP="00994FA9">
      <w:pPr>
        <w:ind w:right="-2"/>
        <w:rPr>
          <w:ins w:id="351" w:author="Idit Balachsan" w:date="2020-01-26T13:40:00Z"/>
          <w:rFonts w:cs="David"/>
          <w:color w:val="000000"/>
        </w:rPr>
      </w:pPr>
    </w:p>
    <w:p w14:paraId="4F0B861C" w14:textId="16D1FAF9" w:rsidR="00CE4657" w:rsidRDefault="004E7D24" w:rsidP="00E87BA7">
      <w:pPr>
        <w:ind w:right="-2"/>
        <w:rPr>
          <w:rFonts w:cs="David"/>
          <w:color w:val="000000"/>
        </w:rPr>
      </w:pPr>
      <w:del w:id="352" w:author="Idit Balachsan" w:date="2020-01-26T13:40:00Z">
        <w:r w:rsidDel="00994FA9">
          <w:rPr>
            <w:rFonts w:cs="David"/>
            <w:color w:val="000000"/>
          </w:rPr>
          <w:delText xml:space="preserve">several </w:delText>
        </w:r>
        <w:r w:rsidR="00364C04" w:rsidDel="00994FA9">
          <w:rPr>
            <w:rFonts w:cs="David"/>
            <w:color w:val="000000"/>
          </w:rPr>
          <w:delText xml:space="preserve">extensions will </w:delText>
        </w:r>
        <w:r w:rsidDel="00994FA9">
          <w:rPr>
            <w:rFonts w:cs="David"/>
            <w:color w:val="000000"/>
          </w:rPr>
          <w:delText>be considered</w:delText>
        </w:r>
        <w:r w:rsidR="009C0D72" w:rsidDel="00994FA9">
          <w:rPr>
            <w:rFonts w:cs="David"/>
            <w:color w:val="000000"/>
          </w:rPr>
          <w:delText xml:space="preserve">, </w:delText>
        </w:r>
        <w:r w:rsidR="00743568" w:rsidDel="00994FA9">
          <w:rPr>
            <w:rFonts w:cs="David"/>
            <w:color w:val="000000"/>
          </w:rPr>
          <w:delText xml:space="preserve">including </w:delText>
        </w:r>
        <w:r w:rsidR="00122089" w:rsidDel="00994FA9">
          <w:rPr>
            <w:rFonts w:cs="David"/>
            <w:color w:val="000000"/>
          </w:rPr>
          <w:delText xml:space="preserve">the use of other more sophisticated dispersion models, </w:delText>
        </w:r>
        <w:r w:rsidR="007016D7" w:rsidDel="00994FA9">
          <w:rPr>
            <w:rFonts w:cs="David"/>
            <w:color w:val="000000"/>
          </w:rPr>
          <w:delText>other forms of objective</w:delText>
        </w:r>
        <w:r w:rsidR="006327E2" w:rsidDel="00994FA9">
          <w:rPr>
            <w:rFonts w:cs="David"/>
            <w:color w:val="000000"/>
          </w:rPr>
          <w:delText xml:space="preserve"> functions,</w:delText>
        </w:r>
        <w:r w:rsidR="00012DD0" w:rsidDel="00994FA9">
          <w:rPr>
            <w:rFonts w:cs="David"/>
            <w:color w:val="000000"/>
          </w:rPr>
          <w:delText xml:space="preserve"> related to the maximization of the PED values</w:delText>
        </w:r>
        <w:r w:rsidR="006327E2" w:rsidDel="00994FA9">
          <w:rPr>
            <w:rFonts w:cs="David"/>
            <w:color w:val="000000"/>
          </w:rPr>
          <w:delText>,</w:delText>
        </w:r>
        <w:r w:rsidR="008B3C0C" w:rsidDel="00994FA9">
          <w:rPr>
            <w:rFonts w:cs="David"/>
            <w:color w:val="000000"/>
          </w:rPr>
          <w:delText xml:space="preserve"> </w:delText>
        </w:r>
        <w:r w:rsidR="00496470" w:rsidDel="00994FA9">
          <w:rPr>
            <w:rFonts w:cs="David"/>
            <w:color w:val="000000"/>
          </w:rPr>
          <w:delText>and</w:delText>
        </w:r>
        <w:r w:rsidR="0072349F" w:rsidDel="00994FA9">
          <w:rPr>
            <w:rFonts w:cs="David"/>
            <w:color w:val="000000"/>
          </w:rPr>
          <w:delText xml:space="preserve"> </w:delText>
        </w:r>
        <w:r w:rsidR="009B2FA9" w:rsidDel="00994FA9">
          <w:rPr>
            <w:rFonts w:cs="David"/>
            <w:color w:val="000000"/>
          </w:rPr>
          <w:delText>real-world test cases</w:delText>
        </w:r>
        <w:r w:rsidR="00317F4C" w:rsidDel="00994FA9">
          <w:rPr>
            <w:rFonts w:cs="David"/>
            <w:color w:val="000000"/>
          </w:rPr>
          <w:delText>.</w:delText>
        </w:r>
        <w:r w:rsidR="00CA5CE7" w:rsidDel="00994FA9">
          <w:rPr>
            <w:rFonts w:cs="David"/>
            <w:color w:val="000000"/>
          </w:rPr>
          <w:delText xml:space="preserve"> In the second </w:delText>
        </w:r>
        <w:r w:rsidR="0048353F" w:rsidDel="00994FA9">
          <w:rPr>
            <w:rFonts w:cs="David"/>
            <w:color w:val="000000"/>
          </w:rPr>
          <w:delText xml:space="preserve">and third </w:delText>
        </w:r>
        <w:r w:rsidR="00CA5CE7" w:rsidDel="00994FA9">
          <w:rPr>
            <w:rFonts w:cs="David"/>
            <w:color w:val="000000"/>
          </w:rPr>
          <w:delText>stage</w:delText>
        </w:r>
        <w:r w:rsidR="0048353F" w:rsidDel="00994FA9">
          <w:rPr>
            <w:rFonts w:cs="David"/>
            <w:color w:val="000000"/>
          </w:rPr>
          <w:delText>s</w:delText>
        </w:r>
        <w:r w:rsidR="00CA5CE7" w:rsidDel="00994FA9">
          <w:rPr>
            <w:rFonts w:cs="David"/>
            <w:color w:val="000000"/>
          </w:rPr>
          <w:delText xml:space="preserve">, a </w:delText>
        </w:r>
        <w:r w:rsidR="00806C81" w:rsidDel="00994FA9">
          <w:rPr>
            <w:rFonts w:cs="David"/>
            <w:color w:val="000000"/>
          </w:rPr>
          <w:delText xml:space="preserve">case </w:delText>
        </w:r>
        <w:r w:rsidR="00806C81" w:rsidRPr="0048353F" w:rsidDel="00994FA9">
          <w:rPr>
            <w:rFonts w:cs="David"/>
            <w:color w:val="000000"/>
          </w:rPr>
          <w:delText xml:space="preserve">of sudden </w:delText>
        </w:r>
        <w:r w:rsidR="00CA5CE7" w:rsidRPr="0048353F" w:rsidDel="00994FA9">
          <w:rPr>
            <w:rFonts w:cs="David"/>
            <w:color w:val="000000"/>
          </w:rPr>
          <w:delText>change</w:delText>
        </w:r>
        <w:r w:rsidR="003D5119" w:rsidRPr="0048353F" w:rsidDel="00994FA9">
          <w:rPr>
            <w:rFonts w:cs="David"/>
            <w:color w:val="000000"/>
          </w:rPr>
          <w:delText>s</w:delText>
        </w:r>
        <w:r w:rsidR="00CA5CE7" w:rsidRPr="0048353F" w:rsidDel="00994FA9">
          <w:rPr>
            <w:rFonts w:cs="David"/>
            <w:color w:val="000000"/>
          </w:rPr>
          <w:delText xml:space="preserve"> in number of sources</w:delText>
        </w:r>
        <w:r w:rsidR="00CA5CE7" w:rsidDel="00994FA9">
          <w:rPr>
            <w:rFonts w:cs="David"/>
            <w:color w:val="000000"/>
          </w:rPr>
          <w:delText xml:space="preserve"> </w:delText>
        </w:r>
        <w:r w:rsidR="0048353F" w:rsidDel="00994FA9">
          <w:rPr>
            <w:rFonts w:cs="David"/>
            <w:color w:val="000000"/>
          </w:rPr>
          <w:delText xml:space="preserve">or emission patterns </w:delText>
        </w:r>
        <w:r w:rsidR="007D379C" w:rsidDel="00994FA9">
          <w:rPr>
            <w:rFonts w:cs="David"/>
            <w:color w:val="000000"/>
          </w:rPr>
          <w:delText>will potentially</w:delText>
        </w:r>
        <w:r w:rsidR="00CA5CE7" w:rsidDel="00994FA9">
          <w:rPr>
            <w:rFonts w:cs="David"/>
            <w:color w:val="000000"/>
          </w:rPr>
          <w:delText xml:space="preserve"> be </w:delText>
        </w:r>
        <w:r w:rsidR="00806C81" w:rsidDel="00994FA9">
          <w:rPr>
            <w:rFonts w:cs="David"/>
            <w:color w:val="000000"/>
          </w:rPr>
          <w:delText xml:space="preserve">examined as </w:delText>
        </w:r>
        <w:r w:rsidR="003D5119" w:rsidDel="00994FA9">
          <w:rPr>
            <w:rFonts w:cs="David"/>
            <w:color w:val="000000"/>
          </w:rPr>
          <w:delText xml:space="preserve">a trigger for </w:delText>
        </w:r>
        <w:r w:rsidR="00AC225C" w:rsidDel="00994FA9">
          <w:rPr>
            <w:rFonts w:cs="David"/>
            <w:color w:val="000000"/>
          </w:rPr>
          <w:delText xml:space="preserve">network </w:delText>
        </w:r>
        <w:r w:rsidR="00423BE9" w:rsidDel="00994FA9">
          <w:rPr>
            <w:rFonts w:cs="David"/>
            <w:color w:val="000000"/>
          </w:rPr>
          <w:delText>redeployment</w:delText>
        </w:r>
        <w:r w:rsidR="00AC225C" w:rsidDel="00994FA9">
          <w:rPr>
            <w:rFonts w:cs="David"/>
            <w:color w:val="000000"/>
          </w:rPr>
          <w:delText>.</w:delText>
        </w:r>
      </w:del>
    </w:p>
    <w:bookmarkEnd w:id="296"/>
    <w:bookmarkEnd w:id="297"/>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5F8CC9D6" w:rsidR="00125AB7" w:rsidDel="00C26581" w:rsidRDefault="00125AB7" w:rsidP="007C6278">
      <w:pPr>
        <w:pStyle w:val="Heading1"/>
        <w:rPr>
          <w:del w:id="353" w:author="Idit Balachsan" w:date="2020-01-26T12:25:00Z"/>
        </w:rPr>
        <w:pPrChange w:id="354" w:author="Idit Balachsan" w:date="2020-01-27T13:35:00Z">
          <w:pPr>
            <w:ind w:right="-2"/>
          </w:pPr>
        </w:pPrChange>
      </w:pPr>
      <w:bookmarkStart w:id="355" w:name="_Toc31023626"/>
      <w:bookmarkStart w:id="356" w:name="_Toc31024302"/>
      <w:bookmarkEnd w:id="355"/>
      <w:bookmarkEnd w:id="356"/>
    </w:p>
    <w:p w14:paraId="4A01C029" w14:textId="372804AA" w:rsidR="00125AB7" w:rsidDel="00C26581" w:rsidRDefault="00125AB7" w:rsidP="007C6278">
      <w:pPr>
        <w:pStyle w:val="Heading1"/>
        <w:rPr>
          <w:del w:id="357" w:author="Idit Balachsan" w:date="2020-01-26T12:25:00Z"/>
        </w:rPr>
        <w:pPrChange w:id="358" w:author="Idit Balachsan" w:date="2020-01-27T13:35:00Z">
          <w:pPr>
            <w:ind w:right="-2"/>
          </w:pPr>
        </w:pPrChange>
      </w:pPr>
      <w:bookmarkStart w:id="359" w:name="_Toc31023627"/>
      <w:bookmarkStart w:id="360" w:name="_Toc31024303"/>
      <w:bookmarkEnd w:id="359"/>
      <w:bookmarkEnd w:id="360"/>
    </w:p>
    <w:p w14:paraId="1EFE051C" w14:textId="1547B325" w:rsidR="00125AB7" w:rsidDel="00C26581" w:rsidRDefault="00125AB7" w:rsidP="007C6278">
      <w:pPr>
        <w:pStyle w:val="Heading1"/>
        <w:rPr>
          <w:del w:id="361" w:author="Idit Balachsan" w:date="2020-01-26T12:25:00Z"/>
        </w:rPr>
        <w:pPrChange w:id="362" w:author="Idit Balachsan" w:date="2020-01-27T13:35:00Z">
          <w:pPr>
            <w:ind w:right="-2"/>
          </w:pPr>
        </w:pPrChange>
      </w:pPr>
      <w:bookmarkStart w:id="363" w:name="_Toc31023628"/>
      <w:bookmarkStart w:id="364" w:name="_Toc31024304"/>
      <w:bookmarkEnd w:id="363"/>
      <w:bookmarkEnd w:id="364"/>
    </w:p>
    <w:p w14:paraId="5A61CD77" w14:textId="7AB04D8E" w:rsidR="005D61F8" w:rsidDel="00C26581" w:rsidRDefault="005D61F8" w:rsidP="007C6278">
      <w:pPr>
        <w:pStyle w:val="Heading1"/>
        <w:rPr>
          <w:del w:id="365" w:author="Idit Balachsan" w:date="2020-01-26T12:25:00Z"/>
        </w:rPr>
        <w:pPrChange w:id="366" w:author="Idit Balachsan" w:date="2020-01-27T13:35:00Z">
          <w:pPr>
            <w:ind w:right="-2"/>
          </w:pPr>
        </w:pPrChange>
      </w:pPr>
      <w:bookmarkStart w:id="367" w:name="_Toc31023629"/>
      <w:bookmarkStart w:id="368" w:name="_Toc31024305"/>
      <w:bookmarkEnd w:id="367"/>
      <w:bookmarkEnd w:id="368"/>
    </w:p>
    <w:p w14:paraId="71DDBF28" w14:textId="589C4CDA" w:rsidR="005D61F8" w:rsidDel="00C26581" w:rsidRDefault="005D61F8" w:rsidP="007C6278">
      <w:pPr>
        <w:pStyle w:val="Heading1"/>
        <w:rPr>
          <w:del w:id="369" w:author="Idit Balachsan" w:date="2020-01-26T12:25:00Z"/>
        </w:rPr>
        <w:pPrChange w:id="370" w:author="Idit Balachsan" w:date="2020-01-27T13:35:00Z">
          <w:pPr>
            <w:ind w:right="-2"/>
          </w:pPr>
        </w:pPrChange>
      </w:pPr>
      <w:bookmarkStart w:id="371" w:name="_Toc31023630"/>
      <w:bookmarkStart w:id="372" w:name="_Toc31024306"/>
      <w:bookmarkEnd w:id="371"/>
      <w:bookmarkEnd w:id="372"/>
    </w:p>
    <w:p w14:paraId="16D1C8DB" w14:textId="7F3D223B" w:rsidR="005D61F8" w:rsidDel="00C26581" w:rsidRDefault="005D61F8" w:rsidP="007C6278">
      <w:pPr>
        <w:pStyle w:val="Heading1"/>
        <w:rPr>
          <w:del w:id="373" w:author="Idit Balachsan" w:date="2020-01-26T12:25:00Z"/>
        </w:rPr>
        <w:pPrChange w:id="374" w:author="Idit Balachsan" w:date="2020-01-27T13:35:00Z">
          <w:pPr>
            <w:ind w:right="-2"/>
          </w:pPr>
        </w:pPrChange>
      </w:pPr>
      <w:bookmarkStart w:id="375" w:name="_Toc31023631"/>
      <w:bookmarkStart w:id="376" w:name="_Toc31024307"/>
      <w:bookmarkEnd w:id="375"/>
      <w:bookmarkEnd w:id="376"/>
    </w:p>
    <w:p w14:paraId="10D4FC56" w14:textId="675725DF" w:rsidR="005D61F8" w:rsidDel="00C26581" w:rsidRDefault="005D61F8" w:rsidP="007C6278">
      <w:pPr>
        <w:pStyle w:val="Heading1"/>
        <w:rPr>
          <w:del w:id="377" w:author="Idit Balachsan" w:date="2020-01-26T12:25:00Z"/>
        </w:rPr>
        <w:pPrChange w:id="378" w:author="Idit Balachsan" w:date="2020-01-27T13:35:00Z">
          <w:pPr>
            <w:ind w:right="-2"/>
          </w:pPr>
        </w:pPrChange>
      </w:pPr>
      <w:bookmarkStart w:id="379" w:name="_Toc31023632"/>
      <w:bookmarkStart w:id="380" w:name="_Toc31024308"/>
      <w:bookmarkEnd w:id="379"/>
      <w:bookmarkEnd w:id="380"/>
    </w:p>
    <w:p w14:paraId="56485B7B" w14:textId="1554C058" w:rsidR="005D61F8" w:rsidDel="00C26581" w:rsidRDefault="005D61F8" w:rsidP="007C6278">
      <w:pPr>
        <w:pStyle w:val="Heading1"/>
        <w:rPr>
          <w:del w:id="381" w:author="Idit Balachsan" w:date="2020-01-26T12:25:00Z"/>
        </w:rPr>
        <w:pPrChange w:id="382" w:author="Idit Balachsan" w:date="2020-01-27T13:35:00Z">
          <w:pPr>
            <w:ind w:right="-2"/>
          </w:pPr>
        </w:pPrChange>
      </w:pPr>
      <w:bookmarkStart w:id="383" w:name="_Toc31023633"/>
      <w:bookmarkStart w:id="384" w:name="_Toc31024309"/>
      <w:bookmarkEnd w:id="383"/>
      <w:bookmarkEnd w:id="384"/>
    </w:p>
    <w:p w14:paraId="6A4E536D" w14:textId="6F63ABC2" w:rsidR="005D61F8" w:rsidDel="00C26581" w:rsidRDefault="005D61F8" w:rsidP="007C6278">
      <w:pPr>
        <w:pStyle w:val="Heading1"/>
        <w:rPr>
          <w:del w:id="385" w:author="Idit Balachsan" w:date="2020-01-26T12:25:00Z"/>
        </w:rPr>
        <w:pPrChange w:id="386" w:author="Idit Balachsan" w:date="2020-01-27T13:35:00Z">
          <w:pPr>
            <w:ind w:right="-2"/>
          </w:pPr>
        </w:pPrChange>
      </w:pPr>
      <w:bookmarkStart w:id="387" w:name="_Toc31023634"/>
      <w:bookmarkStart w:id="388" w:name="_Toc31024310"/>
      <w:bookmarkEnd w:id="387"/>
      <w:bookmarkEnd w:id="388"/>
    </w:p>
    <w:p w14:paraId="6333D5F9" w14:textId="6670AAE3" w:rsidR="00965BBC" w:rsidDel="00704251" w:rsidRDefault="00965BBC" w:rsidP="007C6278">
      <w:pPr>
        <w:pStyle w:val="Heading1"/>
        <w:rPr>
          <w:del w:id="389" w:author="Idit Balachsan" w:date="2019-11-28T10:45:00Z"/>
        </w:rPr>
        <w:pPrChange w:id="390" w:author="Idit Balachsan" w:date="2020-01-27T13:35:00Z">
          <w:pPr>
            <w:ind w:right="-2"/>
          </w:pPr>
        </w:pPrChange>
      </w:pPr>
      <w:bookmarkStart w:id="391" w:name="_Toc31023635"/>
      <w:bookmarkStart w:id="392" w:name="_Toc31024311"/>
      <w:bookmarkEnd w:id="391"/>
      <w:bookmarkEnd w:id="392"/>
    </w:p>
    <w:p w14:paraId="0B58C600" w14:textId="77777777" w:rsidR="00965BBC" w:rsidDel="00704251" w:rsidRDefault="00965BBC" w:rsidP="007C6278">
      <w:pPr>
        <w:pStyle w:val="Heading1"/>
        <w:rPr>
          <w:del w:id="393" w:author="Idit Balachsan" w:date="2019-11-28T10:45:00Z"/>
        </w:rPr>
        <w:pPrChange w:id="394" w:author="Idit Balachsan" w:date="2020-01-27T13:35:00Z">
          <w:pPr>
            <w:ind w:right="-2"/>
          </w:pPr>
        </w:pPrChange>
      </w:pPr>
      <w:bookmarkStart w:id="395" w:name="_Toc31023636"/>
      <w:bookmarkStart w:id="396" w:name="_Toc31024312"/>
      <w:bookmarkEnd w:id="395"/>
      <w:bookmarkEnd w:id="396"/>
    </w:p>
    <w:p w14:paraId="52F7DC2F" w14:textId="5DC12FBB" w:rsidR="005D61F8" w:rsidRPr="003867E3" w:rsidDel="00C26581" w:rsidRDefault="005D61F8" w:rsidP="007C6278">
      <w:pPr>
        <w:pStyle w:val="Heading1"/>
        <w:rPr>
          <w:del w:id="397" w:author="Idit Balachsan" w:date="2020-01-26T12:25:00Z"/>
        </w:rPr>
        <w:pPrChange w:id="398" w:author="Idit Balachsan" w:date="2020-01-27T13:35:00Z">
          <w:pPr>
            <w:ind w:right="-2"/>
          </w:pPr>
        </w:pPrChange>
      </w:pPr>
      <w:bookmarkStart w:id="399" w:name="_Toc31023637"/>
      <w:bookmarkStart w:id="400" w:name="_Toc31024313"/>
      <w:bookmarkEnd w:id="399"/>
      <w:bookmarkEnd w:id="400"/>
    </w:p>
    <w:p w14:paraId="5CCC832F" w14:textId="7B33AC6A" w:rsidR="006D2082" w:rsidRPr="00710BC2" w:rsidRDefault="00132890" w:rsidP="007C6278">
      <w:pPr>
        <w:pStyle w:val="Heading1"/>
        <w:rPr>
          <w:color w:val="FF0000"/>
        </w:rPr>
      </w:pPr>
      <w:bookmarkStart w:id="401" w:name="_Toc31024314"/>
      <w:r>
        <w:t>Preliminary</w:t>
      </w:r>
      <w:r w:rsidRPr="00710BC2">
        <w:rPr>
          <w:rFonts w:hint="cs"/>
        </w:rPr>
        <w:t xml:space="preserve"> </w:t>
      </w:r>
      <w:r w:rsidR="005058CB" w:rsidRPr="00710BC2">
        <w:rPr>
          <w:rFonts w:hint="cs"/>
        </w:rPr>
        <w:t>results</w:t>
      </w:r>
      <w:bookmarkEnd w:id="401"/>
      <w:r w:rsidR="005058CB" w:rsidRPr="00710BC2">
        <w:rPr>
          <w:rFonts w:hint="cs"/>
        </w:rPr>
        <w:t xml:space="preserve"> </w:t>
      </w:r>
    </w:p>
    <w:p w14:paraId="692819C2" w14:textId="06CE3542" w:rsidR="005C7110" w:rsidRPr="00C44552" w:rsidRDefault="005C7110" w:rsidP="00E87BA7">
      <w:pPr>
        <w:pStyle w:val="Heading2"/>
      </w:pPr>
      <w:bookmarkStart w:id="402" w:name="OLE_LINK52"/>
      <w:bookmarkStart w:id="403" w:name="OLE_LINK53"/>
      <w:bookmarkStart w:id="404" w:name="_Toc31024315"/>
      <w:r w:rsidRPr="00A10451">
        <w:rPr>
          <w:rFonts w:hint="cs"/>
        </w:rPr>
        <w:t>Simulation set</w:t>
      </w:r>
      <w:r w:rsidR="00132890">
        <w:t>up</w:t>
      </w:r>
      <w:bookmarkEnd w:id="404"/>
      <w:r w:rsidRPr="00A10451">
        <w:rPr>
          <w:rFonts w:hint="cs"/>
        </w:rPr>
        <w:t xml:space="preserve"> </w:t>
      </w:r>
    </w:p>
    <w:bookmarkEnd w:id="402"/>
    <w:bookmarkEnd w:id="403"/>
    <w:p w14:paraId="244D31EC" w14:textId="1F4AC30A"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405" w:name="OLE_LINK26"/>
      <w:bookmarkStart w:id="406" w:name="OLE_LINK27"/>
      <w:r w:rsidR="00132890">
        <w:rPr>
          <w:rFonts w:cs="David"/>
        </w:rPr>
        <w:t>arena</w:t>
      </w:r>
      <w:r w:rsidR="00CC4C7B">
        <w:rPr>
          <w:rFonts w:cs="David"/>
        </w:rPr>
        <w:t>,</w:t>
      </w:r>
      <w:r w:rsidR="00132890">
        <w:rPr>
          <w:rFonts w:cs="David"/>
        </w:rPr>
        <w:t xml:space="preserve"> </w:t>
      </w:r>
      <w:bookmarkEnd w:id="405"/>
      <w:bookmarkEnd w:id="406"/>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87E2C">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00F24AE6">
        <w:rPr>
          <w:rFonts w:cs="David"/>
          <w:color w:val="000000" w:themeColor="text1"/>
        </w:rPr>
        <w:t xml:space="preserve"> Figure</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w:instrText>
      </w:r>
      <w:r w:rsidR="00F24AE6">
        <w:rPr>
          <w:rFonts w:cs="David"/>
          <w:color w:val="000000" w:themeColor="text1"/>
        </w:rPr>
        <w:instrText xml:space="preserve">\# 0 </w:instrText>
      </w:r>
      <w:r w:rsidR="002F379E" w:rsidRPr="002F379E">
        <w:rPr>
          <w:rFonts w:cs="David"/>
          <w:color w:val="000000" w:themeColor="text1"/>
        </w:rPr>
        <w:instrText xml:space="preserve">\h  \* MERGEFORMAT </w:instrText>
      </w:r>
      <w:r w:rsidR="002F379E" w:rsidRPr="002F379E">
        <w:rPr>
          <w:rFonts w:cs="David"/>
          <w:color w:val="000000" w:themeColor="text1"/>
        </w:rPr>
      </w:r>
      <w:r w:rsidR="002F379E" w:rsidRPr="002F379E">
        <w:rPr>
          <w:rFonts w:cs="David"/>
          <w:color w:val="000000" w:themeColor="text1"/>
        </w:rPr>
        <w:fldChar w:fldCharType="separate"/>
      </w:r>
      <w:r w:rsidR="00587E2C">
        <w:rPr>
          <w:rFonts w:cs="David"/>
          <w:color w:val="000000" w:themeColor="text1"/>
        </w:rPr>
        <w:t>1</w:t>
      </w:r>
      <w:r w:rsidR="002F379E" w:rsidRPr="002F379E">
        <w:rPr>
          <w:rFonts w:cs="David"/>
          <w:color w:val="000000" w:themeColor="text1"/>
        </w:rPr>
        <w:fldChar w:fldCharType="end"/>
      </w:r>
      <w:r w:rsidR="00F24AE6">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407" w:name="_Toc15392605"/>
      <w:bookmarkStart w:id="408" w:name="OLE_LINK56"/>
      <w:bookmarkStart w:id="409" w:name="OLE_LINK57"/>
      <w:bookmarkStart w:id="410" w:name="_Toc31024316"/>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6D292213" w:rsidR="00AF1489" w:rsidRPr="00EF2BB5" w:rsidRDefault="00AF1489" w:rsidP="00132890">
                              <w:pPr>
                                <w:pStyle w:val="Caption"/>
                                <w:spacing w:line="276" w:lineRule="auto"/>
                                <w:rPr>
                                  <w:rFonts w:ascii="David" w:hAnsi="David" w:cs="David"/>
                                  <w:i w:val="0"/>
                                  <w:iCs w:val="0"/>
                                  <w:noProof/>
                                  <w:color w:val="000000" w:themeColor="text1"/>
                                  <w:sz w:val="20"/>
                                  <w:szCs w:val="20"/>
                                </w:rPr>
                              </w:pPr>
                              <w:bookmarkStart w:id="411"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411"/>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3"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6D292213" w:rsidR="00AF1489" w:rsidRPr="00EF2BB5" w:rsidRDefault="00AF1489" w:rsidP="00132890">
                        <w:pPr>
                          <w:pStyle w:val="Caption"/>
                          <w:spacing w:line="276" w:lineRule="auto"/>
                          <w:rPr>
                            <w:rFonts w:ascii="David" w:hAnsi="David" w:cs="David"/>
                            <w:i w:val="0"/>
                            <w:iCs w:val="0"/>
                            <w:noProof/>
                            <w:color w:val="000000" w:themeColor="text1"/>
                            <w:sz w:val="20"/>
                            <w:szCs w:val="20"/>
                          </w:rPr>
                        </w:pPr>
                        <w:bookmarkStart w:id="412"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412"/>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522B212D" w:rsidR="00AF1489" w:rsidRPr="006F1036" w:rsidRDefault="00AF1489" w:rsidP="006F1036">
                              <w:pPr>
                                <w:pStyle w:val="Caption"/>
                                <w:spacing w:line="276" w:lineRule="auto"/>
                                <w:rPr>
                                  <w:rFonts w:ascii="David" w:hAnsi="David" w:cs="David"/>
                                  <w:i w:val="0"/>
                                  <w:iCs w:val="0"/>
                                  <w:noProof/>
                                  <w:color w:val="000000" w:themeColor="text1"/>
                                  <w:sz w:val="20"/>
                                  <w:szCs w:val="20"/>
                                </w:rPr>
                              </w:pPr>
                              <w:bookmarkStart w:id="413"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413"/>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5"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522B212D" w:rsidR="00AF1489" w:rsidRPr="006F1036" w:rsidRDefault="00AF1489" w:rsidP="006F1036">
                        <w:pPr>
                          <w:pStyle w:val="Caption"/>
                          <w:spacing w:line="276" w:lineRule="auto"/>
                          <w:rPr>
                            <w:rFonts w:ascii="David" w:hAnsi="David" w:cs="David"/>
                            <w:i w:val="0"/>
                            <w:iCs w:val="0"/>
                            <w:noProof/>
                            <w:color w:val="000000" w:themeColor="text1"/>
                            <w:sz w:val="20"/>
                            <w:szCs w:val="20"/>
                          </w:rPr>
                        </w:pPr>
                        <w:bookmarkStart w:id="414"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414"/>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407"/>
      <w:bookmarkEnd w:id="410"/>
    </w:p>
    <w:p w14:paraId="649C941E" w14:textId="77777777" w:rsidR="00997062" w:rsidRDefault="00997062" w:rsidP="000E0094">
      <w:pPr>
        <w:ind w:right="-2"/>
        <w:rPr>
          <w:rFonts w:cs="David"/>
        </w:rPr>
      </w:pPr>
    </w:p>
    <w:p w14:paraId="6D10336A" w14:textId="638BA66D" w:rsidR="002D5291" w:rsidRDefault="002D5291">
      <w:pPr>
        <w:ind w:right="-2" w:firstLine="576"/>
        <w:rPr>
          <w:rFonts w:cs="David"/>
          <w:color w:val="000000" w:themeColor="text1"/>
        </w:rPr>
      </w:pPr>
      <w:del w:id="415" w:author="Idit Balachsan" w:date="2019-11-13T13:04:00Z">
        <w:r w:rsidRPr="00A10451" w:rsidDel="007B207E">
          <w:rPr>
            <w:rFonts w:cs="David" w:hint="cs"/>
          </w:rPr>
          <w:delText>Hourly m</w:delText>
        </w:r>
      </w:del>
      <w:del w:id="416" w:author="Idit Balachsan" w:date="2019-11-13T13:08:00Z">
        <w:r w:rsidRPr="00A10451" w:rsidDel="009E797A">
          <w:rPr>
            <w:rFonts w:cs="David" w:hint="cs"/>
          </w:rPr>
          <w:delText>ean w</w:delText>
        </w:r>
      </w:del>
      <w:ins w:id="417" w:author="Idit Balachsan" w:date="2019-11-13T13:08:00Z">
        <w:r w:rsidR="009E797A">
          <w:rPr>
            <w:rFonts w:cs="David"/>
          </w:rPr>
          <w:t>W</w:t>
        </w:r>
      </w:ins>
      <w:r w:rsidRPr="00A10451">
        <w:rPr>
          <w:rFonts w:cs="David" w:hint="cs"/>
        </w:rPr>
        <w:t xml:space="preserve">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w:t>
      </w:r>
      <w:del w:id="418" w:author="Idit Balachsan" w:date="2019-11-13T13:06:00Z">
        <w:r w:rsidRPr="00A10451" w:rsidDel="007B207E">
          <w:rPr>
            <w:rFonts w:cs="David" w:hint="cs"/>
          </w:rPr>
          <w:delText xml:space="preserve">hourly </w:delText>
        </w:r>
      </w:del>
      <w:del w:id="419" w:author="Idit Balachsan" w:date="2019-11-13T13:08:00Z">
        <w:r w:rsidRPr="00A10451" w:rsidDel="009E797A">
          <w:rPr>
            <w:rFonts w:cs="David" w:hint="cs"/>
          </w:rPr>
          <w:delText xml:space="preserve">mean </w:delText>
        </w:r>
      </w:del>
      <w:r w:rsidRPr="00A10451">
        <w:rPr>
          <w:rFonts w:cs="David" w:hint="cs"/>
        </w:rPr>
        <w:t xml:space="preserve">wind speeds into </w:t>
      </w:r>
      <w:del w:id="420" w:author="Idit Balachsan" w:date="2019-11-13T13:06:00Z">
        <w:r w:rsidRPr="00A10451" w:rsidDel="00907C83">
          <w:rPr>
            <w:rFonts w:cs="David" w:hint="cs"/>
          </w:rPr>
          <w:delText xml:space="preserve">7 </w:delText>
        </w:r>
      </w:del>
      <w:ins w:id="421" w:author="Idit Balachsan" w:date="2019-11-13T13:06:00Z">
        <w:r w:rsidR="00907C83">
          <w:rPr>
            <w:rFonts w:cs="David"/>
          </w:rPr>
          <w:t>6</w:t>
        </w:r>
        <w:r w:rsidR="00907C83" w:rsidRPr="00A10451">
          <w:rPr>
            <w:rFonts w:cs="David" w:hint="cs"/>
          </w:rPr>
          <w:t xml:space="preserve"> </w:t>
        </w:r>
      </w:ins>
      <w:r w:rsidRPr="00A10451">
        <w:rPr>
          <w:rFonts w:cs="David" w:hint="cs"/>
        </w:rPr>
        <w:t>categories (</w:t>
      </w:r>
      <w:del w:id="422" w:author="Idit Balachsan" w:date="2019-11-13T13:06:00Z">
        <w:r w:rsidRPr="00A10451" w:rsidDel="00907C83">
          <w:rPr>
            <w:rFonts w:cs="David" w:hint="cs"/>
          </w:rPr>
          <w:delText>&lt;1</w:delText>
        </w:r>
      </w:del>
      <w:ins w:id="423" w:author="Idit Balachsan" w:date="2019-11-13T13:06:00Z">
        <w:r w:rsidR="00907C83">
          <w:rPr>
            <w:rFonts w:cs="David"/>
          </w:rPr>
          <w:t>0-2</w:t>
        </w:r>
      </w:ins>
      <w:r w:rsidRPr="00A10451">
        <w:rPr>
          <w:rFonts w:cs="David" w:hint="cs"/>
        </w:rPr>
        <w:t>,</w:t>
      </w:r>
      <w:del w:id="424" w:author="Idit Balachsan" w:date="2019-11-13T13:06:00Z">
        <w:r w:rsidRPr="00A10451" w:rsidDel="00907C83">
          <w:rPr>
            <w:rFonts w:cs="David" w:hint="cs"/>
          </w:rPr>
          <w:delText xml:space="preserve"> 1-2,</w:delText>
        </w:r>
      </w:del>
      <w:ins w:id="425" w:author="Idit Balachsan" w:date="2019-11-13T13:06:00Z">
        <w:r w:rsidR="00907C83">
          <w:rPr>
            <w:rFonts w:cs="David"/>
          </w:rPr>
          <w:t xml:space="preserve"> </w:t>
        </w:r>
      </w:ins>
      <w:del w:id="426" w:author="Idit Balachsan" w:date="2019-11-13T13:06:00Z">
        <w:r w:rsidRPr="00A10451" w:rsidDel="00907C83">
          <w:rPr>
            <w:rFonts w:cs="David" w:hint="cs"/>
          </w:rPr>
          <w:delText xml:space="preserve"> </w:delText>
        </w:r>
      </w:del>
      <w:r w:rsidRPr="00A10451">
        <w:rPr>
          <w:rFonts w:cs="David" w:hint="cs"/>
        </w:rPr>
        <w:t>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del w:id="427" w:author="Idit Balachsan" w:date="2019-11-13T13:07:00Z">
        <w:r w:rsidDel="009E797A">
          <w:rPr>
            <w:rFonts w:cs="David"/>
          </w:rPr>
          <w:delText>336</w:delText>
        </w:r>
        <w:r w:rsidRPr="00A10451" w:rsidDel="009E797A">
          <w:rPr>
            <w:rFonts w:cs="David" w:hint="cs"/>
          </w:rPr>
          <w:delText xml:space="preserve"> </w:delText>
        </w:r>
      </w:del>
      <w:ins w:id="428" w:author="Idit Balachsan" w:date="2019-11-13T13:07:00Z">
        <w:r w:rsidR="009E797A">
          <w:rPr>
            <w:rFonts w:cs="David"/>
          </w:rPr>
          <w:t>288</w:t>
        </w:r>
        <w:r w:rsidR="009E797A" w:rsidRPr="00A10451">
          <w:rPr>
            <w:rFonts w:cs="David" w:hint="cs"/>
          </w:rPr>
          <w:t xml:space="preserve"> </w:t>
        </w:r>
      </w:ins>
      <w:r w:rsidRPr="00A10451">
        <w:rPr>
          <w:rFonts w:cs="David" w:hint="cs"/>
        </w:rPr>
        <w:t xml:space="preserve">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2.3</w:t>
      </w:r>
      <w:r w:rsidR="0021682C">
        <w:rPr>
          <w:rFonts w:cs="David"/>
          <w:color w:val="000000" w:themeColor="text1"/>
        </w:rPr>
        <w:fldChar w:fldCharType="end"/>
      </w:r>
      <w:r w:rsidR="007E4F35">
        <w:rPr>
          <w:rFonts w:cs="David"/>
          <w:color w:val="000000" w:themeColor="text1"/>
        </w:rPr>
        <w:t>).</w:t>
      </w:r>
      <w:r w:rsidR="006D03BB">
        <w:rPr>
          <w:rFonts w:cs="David"/>
          <w:color w:val="000000" w:themeColor="text1"/>
        </w:rPr>
        <w:t xml:space="preserve"> Figure</w:t>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w:instrText>
      </w:r>
      <w:r w:rsidR="006D03BB">
        <w:rPr>
          <w:rFonts w:cs="David"/>
          <w:color w:val="000000" w:themeColor="text1"/>
        </w:rPr>
        <w:instrText xml:space="preserve">\# 0 </w:instrText>
      </w:r>
      <w:r w:rsidRPr="002F379E">
        <w:rPr>
          <w:rFonts w:cs="David"/>
          <w:color w:val="000000" w:themeColor="text1"/>
        </w:rPr>
        <w:instrText xml:space="preserve">\h  \* MERGEFORMAT </w:instrText>
      </w:r>
      <w:r w:rsidRPr="002F379E">
        <w:rPr>
          <w:rFonts w:cs="David"/>
          <w:color w:val="000000" w:themeColor="text1"/>
        </w:rPr>
      </w:r>
      <w:r w:rsidRPr="002F379E">
        <w:rPr>
          <w:rFonts w:cs="David"/>
          <w:color w:val="000000" w:themeColor="text1"/>
        </w:rPr>
        <w:fldChar w:fldCharType="separate"/>
      </w:r>
      <w:r w:rsidR="00587E2C">
        <w:rPr>
          <w:rFonts w:cs="David"/>
          <w:color w:val="000000" w:themeColor="text1"/>
        </w:rPr>
        <w:t>2</w:t>
      </w:r>
      <w:r w:rsidRPr="002F379E">
        <w:rPr>
          <w:rFonts w:cs="David"/>
          <w:color w:val="000000" w:themeColor="text1"/>
        </w:rPr>
        <w:fldChar w:fldCharType="end"/>
      </w:r>
      <w:r w:rsidR="006D03BB">
        <w:rPr>
          <w:rFonts w:cs="David"/>
          <w:color w:val="000000" w:themeColor="text1"/>
        </w:rPr>
        <w:t xml:space="preserve"> </w:t>
      </w:r>
      <w:r w:rsidRPr="002F379E">
        <w:rPr>
          <w:rFonts w:cs="David"/>
          <w:color w:val="000000" w:themeColor="text1"/>
        </w:rPr>
        <w:t xml:space="preserve">shows </w:t>
      </w:r>
      <w:r>
        <w:rPr>
          <w:rFonts w:cs="David"/>
          <w:color w:val="000000" w:themeColor="text1"/>
        </w:rPr>
        <w:t xml:space="preserve">the </w:t>
      </w:r>
      <w:proofErr w:type="spellStart"/>
      <w:r w:rsidR="00132890">
        <w:rPr>
          <w:rFonts w:cs="David"/>
          <w:color w:val="000000" w:themeColor="text1"/>
        </w:rPr>
        <w:t>w</w:t>
      </w:r>
      <w:r>
        <w:rPr>
          <w:rFonts w:cs="David"/>
          <w:color w:val="000000" w:themeColor="text1"/>
        </w:rPr>
        <w:t>indrose</w:t>
      </w:r>
      <w:proofErr w:type="spellEnd"/>
      <w:r>
        <w:rPr>
          <w:rFonts w:cs="David"/>
          <w:color w:val="000000" w:themeColor="text1"/>
        </w:rPr>
        <w:t xml:space="preserv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xml:space="preserve">, respectively. </w:t>
      </w:r>
      <w:r w:rsidR="007677F1">
        <w:rPr>
          <w:rFonts w:cs="David"/>
          <w:color w:val="000000" w:themeColor="text1"/>
        </w:rPr>
        <w:lastRenderedPageBreak/>
        <w:t>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429" w:name="_Toc31024317"/>
      <w:r>
        <w:t>Obtained solutions</w:t>
      </w:r>
      <w:bookmarkEnd w:id="429"/>
    </w:p>
    <w:bookmarkEnd w:id="408"/>
    <w:bookmarkEnd w:id="409"/>
    <w:p w14:paraId="4258B5B4" w14:textId="1B9EE8CC"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6D138A4B">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4A868382" w:rsidR="00AF1489" w:rsidRPr="004F2CFC" w:rsidRDefault="00AF1489" w:rsidP="004F2CFC">
                              <w:pPr>
                                <w:pStyle w:val="Caption"/>
                                <w:spacing w:line="276" w:lineRule="auto"/>
                                <w:rPr>
                                  <w:rFonts w:ascii="David" w:hAnsi="David" w:cs="David"/>
                                  <w:i w:val="0"/>
                                  <w:iCs w:val="0"/>
                                  <w:noProof/>
                                  <w:color w:val="000000" w:themeColor="text1"/>
                                  <w:sz w:val="20"/>
                                  <w:szCs w:val="20"/>
                                </w:rPr>
                              </w:pPr>
                              <w:bookmarkStart w:id="430" w:name="_Ref15394236"/>
                              <w:bookmarkStart w:id="431"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430"/>
                              <w:r w:rsidRPr="000B23EA">
                                <w:rPr>
                                  <w:rFonts w:ascii="David" w:hAnsi="David" w:cs="David" w:hint="cs"/>
                                  <w:b/>
                                  <w:bCs/>
                                  <w:i w:val="0"/>
                                  <w:iCs w:val="0"/>
                                  <w:color w:val="000000" w:themeColor="text1"/>
                                  <w:sz w:val="20"/>
                                  <w:szCs w:val="20"/>
                                </w:rPr>
                                <w:t xml:space="preserve">. </w:t>
                              </w:r>
                              <w:bookmarkEnd w:id="431"/>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17"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4A868382" w:rsidR="00AF1489" w:rsidRPr="004F2CFC" w:rsidRDefault="00AF1489" w:rsidP="004F2CFC">
                        <w:pPr>
                          <w:pStyle w:val="Caption"/>
                          <w:spacing w:line="276" w:lineRule="auto"/>
                          <w:rPr>
                            <w:rFonts w:ascii="David" w:hAnsi="David" w:cs="David"/>
                            <w:i w:val="0"/>
                            <w:iCs w:val="0"/>
                            <w:noProof/>
                            <w:color w:val="000000" w:themeColor="text1"/>
                            <w:sz w:val="20"/>
                            <w:szCs w:val="20"/>
                          </w:rPr>
                        </w:pPr>
                        <w:bookmarkStart w:id="432" w:name="_Ref15394236"/>
                        <w:bookmarkStart w:id="433"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432"/>
                        <w:r w:rsidRPr="000B23EA">
                          <w:rPr>
                            <w:rFonts w:ascii="David" w:hAnsi="David" w:cs="David" w:hint="cs"/>
                            <w:b/>
                            <w:bCs/>
                            <w:i w:val="0"/>
                            <w:iCs w:val="0"/>
                            <w:color w:val="000000" w:themeColor="text1"/>
                            <w:sz w:val="20"/>
                            <w:szCs w:val="20"/>
                          </w:rPr>
                          <w:t xml:space="preserve">. </w:t>
                        </w:r>
                        <w:bookmarkEnd w:id="433"/>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w:t>
      </w:r>
      <w:r w:rsidR="00BA4CB8">
        <w:rPr>
          <w:rFonts w:cs="David"/>
          <w:color w:val="000000" w:themeColor="text1"/>
        </w:rPr>
        <w:t xml:space="preserve"> Figure</w:t>
      </w:r>
      <w:r w:rsidR="009C4C9F">
        <w:rPr>
          <w:rFonts w:cs="David"/>
          <w:color w:val="000000" w:themeColor="text1"/>
        </w:rPr>
        <w:t xml:space="preserve"> </w:t>
      </w:r>
      <w:r w:rsidR="00A47983" w:rsidRPr="002F768E">
        <w:rPr>
          <w:rFonts w:cs="David"/>
          <w:color w:val="000000" w:themeColor="text1"/>
        </w:rPr>
        <w:fldChar w:fldCharType="begin"/>
      </w:r>
      <w:r w:rsidR="00A47983" w:rsidRPr="002F768E">
        <w:rPr>
          <w:rFonts w:cs="David"/>
          <w:color w:val="000000" w:themeColor="text1"/>
        </w:rPr>
        <w:instrText xml:space="preserve"> REF figure_3 </w:instrText>
      </w:r>
      <w:r w:rsidR="00BA4CB8">
        <w:rPr>
          <w:rFonts w:cs="David"/>
          <w:color w:val="000000" w:themeColor="text1"/>
        </w:rPr>
        <w:instrText xml:space="preserve">\# 0 </w:instrText>
      </w:r>
      <w:r w:rsidR="00A47983" w:rsidRPr="002F768E">
        <w:rPr>
          <w:rFonts w:cs="David"/>
          <w:color w:val="000000" w:themeColor="text1"/>
        </w:rPr>
        <w:instrText xml:space="preserve">\h  \* MERGEFORMAT </w:instrText>
      </w:r>
      <w:r w:rsidR="00A47983" w:rsidRPr="002F768E">
        <w:rPr>
          <w:rFonts w:cs="David"/>
          <w:color w:val="000000" w:themeColor="text1"/>
        </w:rPr>
      </w:r>
      <w:r w:rsidR="00A47983" w:rsidRPr="002F768E">
        <w:rPr>
          <w:rFonts w:cs="David"/>
          <w:color w:val="000000" w:themeColor="text1"/>
        </w:rPr>
        <w:fldChar w:fldCharType="separate"/>
      </w:r>
      <w:r w:rsidR="00587E2C">
        <w:rPr>
          <w:rFonts w:cs="David"/>
          <w:color w:val="000000" w:themeColor="text1"/>
        </w:rPr>
        <w:t>3</w:t>
      </w:r>
      <w:r w:rsidR="00A47983" w:rsidRPr="002F768E">
        <w:rPr>
          <w:rFonts w:cs="David"/>
          <w:color w:val="000000" w:themeColor="text1"/>
        </w:rPr>
        <w:fldChar w:fldCharType="end"/>
      </w:r>
      <w:r w:rsidR="00BA4CB8">
        <w:rPr>
          <w:rFonts w:cs="David"/>
          <w:color w:val="000000" w:themeColor="text1"/>
        </w:rPr>
        <w:t xml:space="preserve"> </w:t>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87E2C" w:rsidRPr="00587E2C">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434" w:name="OLE_LINK48"/>
      <w:bookmarkStart w:id="435"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434"/>
      <w:bookmarkEnd w:id="435"/>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436" w:name="OLE_LINK50"/>
      <w:bookmarkStart w:id="437"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436"/>
      <w:bookmarkEnd w:id="437"/>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2F20DD">
        <w:rPr>
          <w:rFonts w:cs="David"/>
          <w:color w:val="000000" w:themeColor="text1"/>
        </w:rPr>
        <w:t>The ultimate optimal solution in</w:t>
      </w:r>
      <w:r w:rsidR="004B13E0">
        <w:rPr>
          <w:rFonts w:cs="David"/>
          <w:color w:val="000000" w:themeColor="text1"/>
        </w:rPr>
        <w:t xml:space="preserve"> Fig.</w:t>
      </w:r>
      <w:r w:rsidR="002F20DD">
        <w:rPr>
          <w:rFonts w:cs="David"/>
          <w:color w:val="000000" w:themeColor="text1"/>
        </w:rPr>
        <w:t xml:space="preserve"> </w:t>
      </w:r>
      <w:r w:rsidR="004B13E0">
        <w:rPr>
          <w:rFonts w:cs="David"/>
          <w:color w:val="000000" w:themeColor="text1"/>
        </w:rPr>
        <w:fldChar w:fldCharType="begin"/>
      </w:r>
      <w:r w:rsidR="004B13E0">
        <w:rPr>
          <w:rFonts w:cs="David"/>
          <w:color w:val="000000" w:themeColor="text1"/>
        </w:rPr>
        <w:instrText xml:space="preserve"> REF _Ref15394236 \# 0 \h  \* MERGEFORMAT </w:instrText>
      </w:r>
      <w:r w:rsidR="004B13E0">
        <w:rPr>
          <w:rFonts w:cs="David"/>
          <w:color w:val="000000" w:themeColor="text1"/>
        </w:rPr>
      </w:r>
      <w:r w:rsidR="004B13E0">
        <w:rPr>
          <w:rFonts w:cs="David"/>
          <w:color w:val="000000" w:themeColor="text1"/>
        </w:rPr>
        <w:fldChar w:fldCharType="separate"/>
      </w:r>
      <w:r w:rsidR="00587E2C">
        <w:rPr>
          <w:rFonts w:cs="David"/>
          <w:color w:val="000000" w:themeColor="text1"/>
        </w:rPr>
        <w:t>3</w:t>
      </w:r>
      <w:r w:rsidR="004B13E0">
        <w:rPr>
          <w:rFonts w:cs="David"/>
          <w:color w:val="000000" w:themeColor="text1"/>
        </w:rPr>
        <w:fldChar w:fldCharType="end"/>
      </w:r>
      <w:r w:rsidR="004B13E0">
        <w:rPr>
          <w:rFonts w:cs="David"/>
          <w:color w:val="000000" w:themeColor="text1"/>
        </w:rPr>
        <w:t xml:space="preserve"> </w:t>
      </w:r>
      <w:r w:rsidR="002F20DD">
        <w:rPr>
          <w:rFonts w:cs="David"/>
          <w:color w:val="000000" w:themeColor="text1"/>
        </w:rPr>
        <w:t xml:space="preserve">would be the most upper left corner of the graph, which represents zero cost and highest PED. However, as this goal </w:t>
      </w:r>
      <w:r w:rsidR="00C57E0E">
        <w:rPr>
          <w:rFonts w:cs="David"/>
          <w:color w:val="000000" w:themeColor="text1"/>
        </w:rPr>
        <w:t>cannot</w:t>
      </w:r>
      <w:r w:rsidR="002F20DD">
        <w:rPr>
          <w:rFonts w:cs="David"/>
          <w:color w:val="000000" w:themeColor="text1"/>
        </w:rPr>
        <w:t xml:space="preserve"> be achieved due to the </w:t>
      </w:r>
      <w:r w:rsidR="00C57E0E">
        <w:rPr>
          <w:rFonts w:cs="David"/>
          <w:color w:val="000000" w:themeColor="text1"/>
        </w:rPr>
        <w:t>constraints</w:t>
      </w:r>
      <w:r w:rsidR="002F20DD">
        <w:rPr>
          <w:rFonts w:cs="David"/>
          <w:color w:val="000000" w:themeColor="text1"/>
        </w:rPr>
        <w:t xml:space="preserve"> of the problem, e</w:t>
      </w:r>
      <w:r w:rsidR="002F20DD" w:rsidRPr="002F768E">
        <w:rPr>
          <w:rFonts w:cs="David"/>
          <w:color w:val="000000" w:themeColor="text1"/>
        </w:rPr>
        <w:t xml:space="preserve">ach </w:t>
      </w:r>
      <w:r w:rsidR="007B547B" w:rsidRPr="002F768E">
        <w:rPr>
          <w:rFonts w:cs="David"/>
          <w:color w:val="000000" w:themeColor="text1"/>
        </w:rPr>
        <w:t xml:space="preserve">dot </w:t>
      </w:r>
      <w:r w:rsidR="00C661B6" w:rsidRPr="002F768E">
        <w:rPr>
          <w:rFonts w:cs="David"/>
          <w:color w:val="000000" w:themeColor="text1"/>
        </w:rPr>
        <w:t xml:space="preserve">in </w:t>
      </w:r>
      <w:r w:rsidR="0023459B">
        <w:rPr>
          <w:rFonts w:cs="David"/>
          <w:color w:val="000000" w:themeColor="text1"/>
        </w:rPr>
        <w:t xml:space="preserve">Fig. </w:t>
      </w:r>
      <w:r w:rsidR="0023459B">
        <w:rPr>
          <w:rFonts w:cs="David"/>
          <w:color w:val="000000" w:themeColor="text1"/>
        </w:rPr>
        <w:fldChar w:fldCharType="begin"/>
      </w:r>
      <w:r w:rsidR="0023459B">
        <w:rPr>
          <w:rFonts w:cs="David"/>
          <w:color w:val="000000" w:themeColor="text1"/>
        </w:rPr>
        <w:instrText xml:space="preserve"> REF _Ref15394236 \# 0 \h  \* MERGEFORMAT </w:instrText>
      </w:r>
      <w:r w:rsidR="0023459B">
        <w:rPr>
          <w:rFonts w:cs="David"/>
          <w:color w:val="000000" w:themeColor="text1"/>
        </w:rPr>
      </w:r>
      <w:r w:rsidR="0023459B">
        <w:rPr>
          <w:rFonts w:cs="David"/>
          <w:color w:val="000000" w:themeColor="text1"/>
        </w:rPr>
        <w:fldChar w:fldCharType="separate"/>
      </w:r>
      <w:r w:rsidR="00587E2C">
        <w:rPr>
          <w:rFonts w:cs="David"/>
          <w:color w:val="000000" w:themeColor="text1"/>
        </w:rPr>
        <w:t>3</w:t>
      </w:r>
      <w:r w:rsidR="0023459B">
        <w:rPr>
          <w:rFonts w:cs="David"/>
          <w:color w:val="000000" w:themeColor="text1"/>
        </w:rPr>
        <w:fldChar w:fldCharType="end"/>
      </w:r>
      <w:r w:rsidR="0023459B">
        <w:rPr>
          <w:rFonts w:cs="David"/>
          <w:color w:val="000000" w:themeColor="text1"/>
        </w:rPr>
        <w:t xml:space="preserve">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12AD2036" w:rsidR="009F0781" w:rsidRPr="00202893" w:rsidRDefault="008406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2311207B">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01DD791E" w:rsidR="00AF1489" w:rsidRPr="001E387C" w:rsidRDefault="00AF1489" w:rsidP="000B23EA">
                                <w:pPr>
                                  <w:pStyle w:val="Caption"/>
                                  <w:spacing w:line="276" w:lineRule="auto"/>
                                  <w:rPr>
                                    <w:rFonts w:ascii="David" w:hAnsi="David" w:cs="David"/>
                                    <w:i w:val="0"/>
                                    <w:iCs w:val="0"/>
                                    <w:noProof/>
                                    <w:color w:val="000000" w:themeColor="text1"/>
                                    <w:sz w:val="24"/>
                                    <w:szCs w:val="20"/>
                                  </w:rPr>
                                </w:pPr>
                                <w:bookmarkStart w:id="438"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438"/>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noFill/>
                          </a:ln>
                        </wps:spPr>
                        <wps:txbx>
                          <w:txbxContent>
                            <w:p w14:paraId="33F8991B" w14:textId="0DA437A6" w:rsidR="00AF1489" w:rsidRPr="002E70FE" w:rsidRDefault="00AF1489">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noFill/>
                          </a:ln>
                        </wps:spPr>
                        <wps:txbx>
                          <w:txbxContent>
                            <w:p w14:paraId="10A18B69" w14:textId="6B74CAC2" w:rsidR="00AF1489" w:rsidRPr="002E70FE" w:rsidRDefault="00AF1489"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19"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01DD791E" w:rsidR="00AF1489" w:rsidRPr="001E387C" w:rsidRDefault="00AF1489" w:rsidP="000B23EA">
                          <w:pPr>
                            <w:pStyle w:val="Caption"/>
                            <w:spacing w:line="276" w:lineRule="auto"/>
                            <w:rPr>
                              <w:rFonts w:ascii="David" w:hAnsi="David" w:cs="David"/>
                              <w:i w:val="0"/>
                              <w:iCs w:val="0"/>
                              <w:noProof/>
                              <w:color w:val="000000" w:themeColor="text1"/>
                              <w:sz w:val="24"/>
                              <w:szCs w:val="20"/>
                            </w:rPr>
                          </w:pPr>
                          <w:bookmarkStart w:id="43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43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3F8991B" w14:textId="0DA437A6" w:rsidR="00AF1489" w:rsidRPr="002E70FE" w:rsidRDefault="00AF1489">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0A18B69" w14:textId="6B74CAC2" w:rsidR="00AF1489" w:rsidRPr="002E70FE" w:rsidRDefault="00AF1489"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For the above-mentioned obtained solutions,</w:t>
      </w:r>
      <w:r w:rsidR="0085018C">
        <w:rPr>
          <w:rFonts w:cs="David"/>
          <w:color w:val="000000" w:themeColor="text1"/>
        </w:rPr>
        <w:t xml:space="preserve"> Fig.</w:t>
      </w:r>
      <w:r w:rsidR="00484684">
        <w:rPr>
          <w:rFonts w:cs="David"/>
          <w:color w:val="000000" w:themeColor="text1"/>
        </w:rPr>
        <w:t xml:space="preserve"> </w:t>
      </w:r>
      <w:r w:rsidR="00EC0BBB" w:rsidRPr="00EC0BBB">
        <w:rPr>
          <w:rFonts w:cs="David"/>
          <w:color w:val="000000" w:themeColor="text1"/>
        </w:rPr>
        <w:fldChar w:fldCharType="begin"/>
      </w:r>
      <w:r w:rsidR="00EC0BBB" w:rsidRPr="00EC0BBB">
        <w:rPr>
          <w:rFonts w:cs="David"/>
          <w:color w:val="000000" w:themeColor="text1"/>
        </w:rPr>
        <w:instrText xml:space="preserve"> REF figure_4 </w:instrText>
      </w:r>
      <w:r w:rsidR="0085018C">
        <w:rPr>
          <w:rFonts w:cs="David"/>
          <w:color w:val="000000" w:themeColor="text1"/>
        </w:rPr>
        <w:instrText xml:space="preserve">\# 0 </w:instrText>
      </w:r>
      <w:r w:rsidR="00EC0BBB" w:rsidRPr="00EC0BBB">
        <w:rPr>
          <w:rFonts w:cs="David"/>
          <w:color w:val="000000" w:themeColor="text1"/>
        </w:rPr>
        <w:instrText xml:space="preserve">\h  \* MERGEFORMAT </w:instrText>
      </w:r>
      <w:r w:rsidR="00EC0BBB" w:rsidRPr="00EC0BBB">
        <w:rPr>
          <w:rFonts w:cs="David"/>
          <w:color w:val="000000" w:themeColor="text1"/>
        </w:rPr>
      </w:r>
      <w:r w:rsidR="00EC0BBB" w:rsidRPr="00EC0BBB">
        <w:rPr>
          <w:rFonts w:cs="David"/>
          <w:color w:val="000000" w:themeColor="text1"/>
        </w:rPr>
        <w:fldChar w:fldCharType="separate"/>
      </w:r>
      <w:r w:rsidR="00587E2C">
        <w:rPr>
          <w:rFonts w:cs="David"/>
          <w:color w:val="000000" w:themeColor="text1"/>
        </w:rPr>
        <w:t>4</w:t>
      </w:r>
      <w:r w:rsidR="00EC0BBB" w:rsidRPr="00EC0BBB">
        <w:rPr>
          <w:rFonts w:cs="David"/>
          <w:color w:val="000000" w:themeColor="text1"/>
        </w:rPr>
        <w:fldChar w:fldCharType="end"/>
      </w:r>
      <w:r w:rsidR="0085018C">
        <w:rPr>
          <w:rFonts w:cs="David"/>
          <w:color w:val="000000" w:themeColor="text1"/>
        </w:rPr>
        <w:t xml:space="preserve"> </w:t>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w:t>
      </w:r>
      <w:r w:rsidR="00A85C01" w:rsidRPr="002F768E">
        <w:rPr>
          <w:rFonts w:cs="David"/>
          <w:color w:val="000000" w:themeColor="text1"/>
        </w:rPr>
        <w:lastRenderedPageBreak/>
        <w:t>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a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b </w:t>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440" w:name="figure_6"/>
    </w:p>
    <w:p w14:paraId="15F44CD1" w14:textId="0C7BDA50" w:rsidR="009F0781" w:rsidRDefault="00B00E64">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58B6CF2B">
                <wp:simplePos x="0" y="0"/>
                <wp:positionH relativeFrom="column">
                  <wp:posOffset>2460462</wp:posOffset>
                </wp:positionH>
                <wp:positionV relativeFrom="paragraph">
                  <wp:posOffset>591820</wp:posOffset>
                </wp:positionV>
                <wp:extent cx="3373120" cy="3223541"/>
                <wp:effectExtent l="0" t="0" r="5080" b="2540"/>
                <wp:wrapTight wrapText="bothSides">
                  <wp:wrapPolygon edited="0">
                    <wp:start x="0" y="0"/>
                    <wp:lineTo x="0" y="17702"/>
                    <wp:lineTo x="732" y="17702"/>
                    <wp:lineTo x="732" y="21532"/>
                    <wp:lineTo x="21551" y="21532"/>
                    <wp:lineTo x="21551" y="1744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223541"/>
                          <a:chOff x="322359" y="115401"/>
                          <a:chExt cx="2789824" cy="2680373"/>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l="1" r="2153" b="8"/>
                          <a:stretch/>
                        </pic:blipFill>
                        <pic:spPr bwMode="auto">
                          <a:xfrm>
                            <a:off x="322359" y="115401"/>
                            <a:ext cx="2744240" cy="2199674"/>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6A2EBE69" w:rsidR="00AF1489" w:rsidRPr="00BB336A" w:rsidRDefault="00AF1489" w:rsidP="00357C62">
                              <w:pPr>
                                <w:pStyle w:val="Caption"/>
                                <w:spacing w:line="276" w:lineRule="auto"/>
                                <w:rPr>
                                  <w:rFonts w:ascii="David" w:hAnsi="David" w:cs="David"/>
                                  <w:i w:val="0"/>
                                  <w:iCs w:val="0"/>
                                  <w:color w:val="000000" w:themeColor="text1"/>
                                  <w:sz w:val="20"/>
                                  <w:szCs w:val="20"/>
                                </w:rPr>
                              </w:pPr>
                              <w:bookmarkStart w:id="441"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441"/>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442" w:name="OLE_LINK58"/>
                              <w:bookmarkStart w:id="443"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442"/>
                              <w:bookmarkEnd w:id="443"/>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193.75pt;margin-top:46.6pt;width:265.6pt;height:253.8pt;z-index:-251644928;mso-width-relative:margin;mso-height-relative:margin" coordorigin="3223,1154" coordsize="27898,26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">
                <v:shape id="Picture 9" o:spid="_x0000_s1045" type="#_x0000_t75" style="position:absolute;left:3223;top:1154;width:27442;height:21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1"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A2EBE69" w:rsidR="00AF1489" w:rsidRPr="00BB336A" w:rsidRDefault="00AF1489" w:rsidP="00357C62">
                        <w:pPr>
                          <w:pStyle w:val="Caption"/>
                          <w:spacing w:line="276" w:lineRule="auto"/>
                          <w:rPr>
                            <w:rFonts w:ascii="David" w:hAnsi="David" w:cs="David"/>
                            <w:i w:val="0"/>
                            <w:iCs w:val="0"/>
                            <w:color w:val="000000" w:themeColor="text1"/>
                            <w:sz w:val="20"/>
                            <w:szCs w:val="20"/>
                          </w:rPr>
                        </w:pPr>
                        <w:bookmarkStart w:id="444"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444"/>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445" w:name="OLE_LINK58"/>
                        <w:bookmarkStart w:id="446"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445"/>
                        <w:bookmarkEnd w:id="446"/>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are shown in</w:t>
      </w:r>
      <w:r w:rsidR="00B91E69">
        <w:rPr>
          <w:rFonts w:cs="David"/>
          <w:color w:val="000000" w:themeColor="text1"/>
        </w:rPr>
        <w:t xml:space="preserve"> Fig.</w:t>
      </w:r>
      <w:r w:rsidR="009F0781">
        <w:rPr>
          <w:rFonts w:cs="David"/>
          <w:color w:val="000000" w:themeColor="text1"/>
        </w:rPr>
        <w:t xml:space="preserve"> </w:t>
      </w:r>
      <w:r w:rsidR="009F0781" w:rsidRPr="00D8197D">
        <w:rPr>
          <w:rFonts w:cs="David"/>
          <w:color w:val="000000" w:themeColor="text1"/>
        </w:rPr>
        <w:fldChar w:fldCharType="begin"/>
      </w:r>
      <w:r w:rsidR="009F0781" w:rsidRPr="00D8197D">
        <w:rPr>
          <w:rFonts w:cs="David"/>
          <w:color w:val="000000" w:themeColor="text1"/>
        </w:rPr>
        <w:instrText xml:space="preserve"> REF figure_5 </w:instrText>
      </w:r>
      <w:r w:rsidR="00B91E69">
        <w:rPr>
          <w:rFonts w:cs="David"/>
          <w:color w:val="000000" w:themeColor="text1"/>
        </w:rPr>
        <w:instrText xml:space="preserve">\# 0 </w:instrText>
      </w:r>
      <w:r w:rsidR="009F0781" w:rsidRPr="00D8197D">
        <w:rPr>
          <w:rFonts w:cs="David"/>
          <w:color w:val="000000" w:themeColor="text1"/>
        </w:rPr>
        <w:instrText xml:space="preserve">\h  \* MERGEFORMAT </w:instrText>
      </w:r>
      <w:r w:rsidR="009F0781" w:rsidRPr="00D8197D">
        <w:rPr>
          <w:rFonts w:cs="David"/>
          <w:color w:val="000000" w:themeColor="text1"/>
        </w:rPr>
      </w:r>
      <w:r w:rsidR="009F0781" w:rsidRPr="00D8197D">
        <w:rPr>
          <w:rFonts w:cs="David"/>
          <w:color w:val="000000" w:themeColor="text1"/>
        </w:rPr>
        <w:fldChar w:fldCharType="separate"/>
      </w:r>
      <w:r w:rsidR="00587E2C">
        <w:rPr>
          <w:rFonts w:cs="David"/>
          <w:color w:val="000000" w:themeColor="text1"/>
        </w:rPr>
        <w:t>5</w:t>
      </w:r>
      <w:r w:rsidR="009F0781" w:rsidRPr="00D8197D">
        <w:rPr>
          <w:rFonts w:cs="David"/>
          <w:color w:val="000000" w:themeColor="text1"/>
        </w:rPr>
        <w:fldChar w:fldCharType="end"/>
      </w:r>
      <w:r w:rsidR="00B91E69">
        <w:rPr>
          <w:rFonts w:cs="David"/>
          <w:color w:val="000000" w:themeColor="text1"/>
        </w:rPr>
        <w:t xml:space="preserve"> </w:t>
      </w:r>
      <w:r w:rsidR="009F0781">
        <w:rPr>
          <w:rFonts w:cs="David"/>
          <w:color w:val="000000" w:themeColor="text1"/>
        </w:rPr>
        <w:t>No clear correlation is seen between average concentrations and preferable locations of sensors</w:t>
      </w:r>
      <w:r w:rsidR="00840693">
        <w:rPr>
          <w:rFonts w:cs="David"/>
          <w:color w:val="000000" w:themeColor="text1"/>
        </w:rPr>
        <w:t xml:space="preserve"> (</w:t>
      </w:r>
      <w:r w:rsidR="00F05B0A">
        <w:rPr>
          <w:rFonts w:cs="David"/>
          <w:color w:val="000000" w:themeColor="text1"/>
        </w:rPr>
        <w:t xml:space="preserve">Fig. </w:t>
      </w:r>
      <w:r w:rsidR="00F05B0A" w:rsidRPr="00EC0BBB">
        <w:rPr>
          <w:rFonts w:cs="David"/>
          <w:color w:val="000000" w:themeColor="text1"/>
        </w:rPr>
        <w:fldChar w:fldCharType="begin"/>
      </w:r>
      <w:r w:rsidR="00F05B0A" w:rsidRPr="00EC0BBB">
        <w:rPr>
          <w:rFonts w:cs="David"/>
          <w:color w:val="000000" w:themeColor="text1"/>
        </w:rPr>
        <w:instrText xml:space="preserve"> REF figure_4 </w:instrText>
      </w:r>
      <w:r w:rsidR="00F05B0A">
        <w:rPr>
          <w:rFonts w:cs="David"/>
          <w:color w:val="000000" w:themeColor="text1"/>
        </w:rPr>
        <w:instrText xml:space="preserve">\# 0 </w:instrText>
      </w:r>
      <w:r w:rsidR="00F05B0A" w:rsidRPr="00EC0BBB">
        <w:rPr>
          <w:rFonts w:cs="David"/>
          <w:color w:val="000000" w:themeColor="text1"/>
        </w:rPr>
        <w:instrText xml:space="preserve">\h  \* MERGEFORMAT </w:instrText>
      </w:r>
      <w:r w:rsidR="00F05B0A" w:rsidRPr="00EC0BBB">
        <w:rPr>
          <w:rFonts w:cs="David"/>
          <w:color w:val="000000" w:themeColor="text1"/>
        </w:rPr>
      </w:r>
      <w:r w:rsidR="00F05B0A" w:rsidRPr="00EC0BBB">
        <w:rPr>
          <w:rFonts w:cs="David"/>
          <w:color w:val="000000" w:themeColor="text1"/>
        </w:rPr>
        <w:fldChar w:fldCharType="separate"/>
      </w:r>
      <w:r w:rsidR="00587E2C">
        <w:rPr>
          <w:rFonts w:cs="David"/>
          <w:color w:val="000000" w:themeColor="text1"/>
        </w:rPr>
        <w:t>4</w:t>
      </w:r>
      <w:r w:rsidR="00F05B0A"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C54473">
        <w:rPr>
          <w:rFonts w:cs="David"/>
          <w:color w:val="000000" w:themeColor="text1"/>
        </w:rPr>
        <w:t xml:space="preserve">and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502528">
        <w:rPr>
          <w:rFonts w:cs="David"/>
          <w:color w:val="000000" w:themeColor="text1"/>
        </w:rPr>
        <w:t xml:space="preserve">b </w:t>
      </w:r>
      <w:r w:rsidR="00C54473">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p w14:paraId="3D92CE25" w14:textId="60F5D71B" w:rsidR="001054AE" w:rsidRDefault="00502528" w:rsidP="001054AE">
      <w:pPr>
        <w:autoSpaceDE w:val="0"/>
        <w:autoSpaceDN w:val="0"/>
        <w:adjustRightInd w:val="0"/>
        <w:ind w:firstLine="720"/>
      </w:pPr>
      <w:bookmarkStart w:id="447" w:name="OLE_LINK54"/>
      <w:bookmarkStart w:id="448" w:name="OLE_LINK55"/>
      <w:bookmarkEnd w:id="440"/>
      <w:r>
        <w:t xml:space="preserve">Figure </w:t>
      </w:r>
      <w:r w:rsidR="007D5076">
        <w:fldChar w:fldCharType="begin"/>
      </w:r>
      <w:r w:rsidR="007D5076">
        <w:instrText xml:space="preserve"> REF _Ref14962973 </w:instrText>
      </w:r>
      <w:r>
        <w:instrText xml:space="preserve">\# 0 </w:instrText>
      </w:r>
      <w:r w:rsidR="007D5076">
        <w:instrText xml:space="preserve">\h  \* MERGEFORMAT </w:instrText>
      </w:r>
      <w:r w:rsidR="007D5076">
        <w:fldChar w:fldCharType="separate"/>
      </w:r>
      <w:ins w:id="449" w:author="Idit Balachsan" w:date="2020-01-26T14:12:00Z">
        <w:r w:rsidR="0096792C">
          <w:t>8</w:t>
        </w:r>
      </w:ins>
      <w:del w:id="450" w:author="Idit Balachsan" w:date="2020-01-26T14:12:00Z">
        <w:r w:rsidR="00587E2C" w:rsidDel="0096792C">
          <w:delText>7</w:delText>
        </w:r>
      </w:del>
      <w:r w:rsidR="007D5076">
        <w:fldChar w:fldCharType="end"/>
      </w:r>
      <w:r w:rsidR="008B2A72">
        <w:t xml:space="preserve"> </w:t>
      </w:r>
      <w:bookmarkEnd w:id="447"/>
      <w:bookmarkEnd w:id="448"/>
      <w:r w:rsidR="00AE78D2" w:rsidRPr="00FC11CC">
        <w:t>(</w:t>
      </w:r>
      <w:ins w:id="451" w:author="Idit Balachsan" w:date="2020-01-27T13:18:00Z">
        <w:r w:rsidR="00237367">
          <w:fldChar w:fldCharType="begin"/>
        </w:r>
        <w:r w:rsidR="00237367">
          <w:instrText xml:space="preserve"> HYPERLINK  \l "Appendix_F" </w:instrText>
        </w:r>
        <w:r w:rsidR="00237367">
          <w:fldChar w:fldCharType="separate"/>
        </w:r>
        <w:del w:id="452" w:author="Idit Balachsan" w:date="2020-01-27T13:18:00Z">
          <w:r w:rsidR="00AE78D2" w:rsidRPr="00237367" w:rsidDel="00237367">
            <w:rPr>
              <w:rStyle w:val="Hyperlink"/>
            </w:rPr>
            <w:delText xml:space="preserve">see </w:delText>
          </w:r>
        </w:del>
        <w:r w:rsidR="00237367" w:rsidRPr="00237367">
          <w:rPr>
            <w:rStyle w:val="Hyperlink"/>
          </w:rPr>
          <w:t>Appendix F</w:t>
        </w:r>
        <w:r w:rsidR="00237367">
          <w:fldChar w:fldCharType="end"/>
        </w:r>
        <w:r w:rsidR="00237367">
          <w:t xml:space="preserve">) </w:t>
        </w:r>
      </w:ins>
      <w:del w:id="453" w:author="Idit Balachsan" w:date="2020-01-27T13:18:00Z">
        <w:r w:rsidR="00EA7527" w:rsidDel="00237367">
          <w:delText>A</w:delText>
        </w:r>
      </w:del>
      <w:del w:id="454" w:author="Idit Balachsan" w:date="2020-01-26T13:52:00Z">
        <w:r w:rsidR="00EA7527" w:rsidDel="00437553">
          <w:fldChar w:fldCharType="begin"/>
        </w:r>
        <w:r w:rsidR="00EA7527" w:rsidRPr="00237367" w:rsidDel="00437553">
          <w:delInstrText xml:space="preserve"> REF Appendix_C \h </w:delInstrText>
        </w:r>
        <w:r w:rsidR="00EA7527" w:rsidDel="00437553">
          <w:fldChar w:fldCharType="separate"/>
        </w:r>
        <w:r w:rsidR="00587E2C" w:rsidDel="00437553">
          <w:delText>ppendix C</w:delText>
        </w:r>
        <w:r w:rsidR="00EA7527" w:rsidDel="00437553">
          <w:fldChar w:fldCharType="end"/>
        </w:r>
      </w:del>
      <w:del w:id="455" w:author="Idit Balachsan" w:date="2020-01-27T13:18:00Z">
        <w:r w:rsidR="00AE78D2" w:rsidDel="00237367">
          <w:delText xml:space="preserve">) </w:delText>
        </w:r>
      </w:del>
      <w:r w:rsidR="00AE78D2">
        <w:t xml:space="preserve">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t xml:space="preserve">Fig. </w:t>
      </w:r>
      <w:r>
        <w:fldChar w:fldCharType="begin"/>
      </w:r>
      <w:r>
        <w:instrText xml:space="preserve"> REF _Ref14962973 \# 0 \h  \* MERGEFORMAT </w:instrText>
      </w:r>
      <w:r>
        <w:fldChar w:fldCharType="separate"/>
      </w:r>
      <w:ins w:id="456" w:author="Idit Balachsan" w:date="2020-01-26T14:12:00Z">
        <w:r w:rsidR="0096792C">
          <w:t>8</w:t>
        </w:r>
      </w:ins>
      <w:del w:id="457" w:author="Idit Balachsan" w:date="2020-01-26T14:12:00Z">
        <w:r w:rsidR="00587E2C" w:rsidDel="0096792C">
          <w:delText>7</w:delText>
        </w:r>
      </w:del>
      <w:r>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53023217" w14:textId="77777777" w:rsidR="001054AE" w:rsidRPr="001054AE" w:rsidRDefault="001054AE" w:rsidP="001054AE">
      <w:pPr>
        <w:autoSpaceDE w:val="0"/>
        <w:autoSpaceDN w:val="0"/>
        <w:adjustRightInd w:val="0"/>
        <w:ind w:firstLine="720"/>
      </w:pPr>
    </w:p>
    <w:p w14:paraId="6197D4E1" w14:textId="57EE7D17" w:rsidR="00537979" w:rsidRPr="00A10451" w:rsidRDefault="00537979" w:rsidP="007C6278">
      <w:pPr>
        <w:pStyle w:val="Heading1"/>
      </w:pPr>
      <w:bookmarkStart w:id="458" w:name="_Toc31024318"/>
      <w:r w:rsidRPr="00A10451">
        <w:rPr>
          <w:rFonts w:hint="cs"/>
        </w:rPr>
        <w:lastRenderedPageBreak/>
        <w:t>Work schedule</w:t>
      </w:r>
      <w:bookmarkEnd w:id="458"/>
      <w:r w:rsidR="00710BC2">
        <w:t xml:space="preserve"> </w:t>
      </w:r>
    </w:p>
    <w:p w14:paraId="434224DD" w14:textId="767B49B8" w:rsidR="00A03C7F" w:rsidRPr="0044351B" w:rsidRDefault="002979E4" w:rsidP="00E87BA7">
      <w:pPr>
        <w:ind w:right="-2"/>
        <w:rPr>
          <w:rFonts w:cs="David"/>
        </w:rPr>
      </w:pPr>
      <w:r>
        <w:rPr>
          <w:rFonts w:cs="David"/>
          <w:b/>
          <w:bCs/>
          <w:noProof/>
        </w:rPr>
        <mc:AlternateContent>
          <mc:Choice Requires="wpg">
            <w:drawing>
              <wp:anchor distT="0" distB="0" distL="114300" distR="114300" simplePos="0" relativeHeight="251680768" behindDoc="0" locked="0" layoutInCell="1" allowOverlap="1" wp14:anchorId="52A94389" wp14:editId="0F705DAE">
                <wp:simplePos x="0" y="0"/>
                <wp:positionH relativeFrom="column">
                  <wp:posOffset>761576</wp:posOffset>
                </wp:positionH>
                <wp:positionV relativeFrom="paragraph">
                  <wp:posOffset>784648</wp:posOffset>
                </wp:positionV>
                <wp:extent cx="4313767" cy="8037618"/>
                <wp:effectExtent l="0" t="0" r="4445" b="1905"/>
                <wp:wrapNone/>
                <wp:docPr id="31" name="Group 31"/>
                <wp:cNvGraphicFramePr/>
                <a:graphic xmlns:a="http://schemas.openxmlformats.org/drawingml/2006/main">
                  <a:graphicData uri="http://schemas.microsoft.com/office/word/2010/wordprocessingGroup">
                    <wpg:wgp>
                      <wpg:cNvGrpSpPr/>
                      <wpg:grpSpPr>
                        <a:xfrm>
                          <a:off x="0" y="0"/>
                          <a:ext cx="4313767" cy="8037618"/>
                          <a:chOff x="20" y="0"/>
                          <a:chExt cx="4717375" cy="8386445"/>
                        </a:xfrm>
                      </wpg:grpSpPr>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AF1489" w:rsidRDefault="00AF14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59.95pt;margin-top:61.8pt;width:339.65pt;height:632.9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3"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AF1489" w:rsidRDefault="00AF1489"/>
                    </w:txbxContent>
                  </v:textbox>
                </v:shape>
              </v:group>
            </w:pict>
          </mc:Fallback>
        </mc:AlternateContent>
      </w:r>
      <w:r w:rsidR="00FE2CC5" w:rsidRPr="0044351B">
        <w:rPr>
          <w:rFonts w:cs="David"/>
        </w:rPr>
        <w:t xml:space="preserve">The following Gantt diagram </w:t>
      </w:r>
      <w:r w:rsidR="00A21BDE">
        <w:rPr>
          <w:rFonts w:cs="David"/>
        </w:rPr>
        <w:t>(</w:t>
      </w:r>
      <w:r w:rsidR="0098063E">
        <w:rPr>
          <w:rFonts w:cs="David"/>
        </w:rPr>
        <w:t xml:space="preserve">Fig. </w:t>
      </w:r>
      <w:r w:rsidR="00A21BDE">
        <w:rPr>
          <w:rFonts w:cs="David"/>
        </w:rPr>
        <w:fldChar w:fldCharType="begin"/>
      </w:r>
      <w:r w:rsidR="00A21BDE">
        <w:rPr>
          <w:rFonts w:cs="David"/>
        </w:rPr>
        <w:instrText xml:space="preserve"> REF _Ref15390496 </w:instrText>
      </w:r>
      <w:r w:rsidR="0098063E">
        <w:rPr>
          <w:rFonts w:cs="David"/>
        </w:rPr>
        <w:instrText xml:space="preserve">\# 0 </w:instrText>
      </w:r>
      <w:r w:rsidR="00A21BDE">
        <w:rPr>
          <w:rFonts w:cs="David"/>
        </w:rPr>
        <w:instrText xml:space="preserve">\h  \* MERGEFORMAT </w:instrText>
      </w:r>
      <w:r w:rsidR="00A21BDE">
        <w:rPr>
          <w:rFonts w:cs="David"/>
        </w:rPr>
      </w:r>
      <w:r w:rsidR="00A21BDE">
        <w:rPr>
          <w:rFonts w:cs="David"/>
        </w:rPr>
        <w:fldChar w:fldCharType="separate"/>
      </w:r>
      <w:r w:rsidR="00587E2C">
        <w:rPr>
          <w:rFonts w:cs="David"/>
        </w:rPr>
        <w:t>6</w:t>
      </w:r>
      <w:r w:rsidR="00A21BDE">
        <w:rPr>
          <w:rFonts w:cs="David"/>
        </w:rPr>
        <w:fldChar w:fldCharType="end"/>
      </w:r>
      <w:r w:rsidR="00A21BDE">
        <w:rPr>
          <w:rFonts w:cs="David"/>
        </w:rPr>
        <w:t xml:space="preserve">) </w:t>
      </w:r>
      <w:r w:rsidR="00FE2CC5" w:rsidRPr="0044351B">
        <w:rPr>
          <w:rFonts w:cs="David"/>
        </w:rPr>
        <w:t xml:space="preserve">presents the work schedule of the first two planned modules, as well as work accomplished so far. Milestones are marked in triangles and tasks are marked in rectangles. Each major task is broken down into smaller tasks, which are specified underneath it. </w:t>
      </w:r>
    </w:p>
    <w:p w14:paraId="31E96032" w14:textId="0674D0BB" w:rsidR="00710BC2" w:rsidRDefault="00710BC2" w:rsidP="00E87BA7">
      <w:pPr>
        <w:ind w:right="-2"/>
        <w:rPr>
          <w:rFonts w:cs="David"/>
          <w:b/>
          <w:bCs/>
        </w:rPr>
      </w:pPr>
    </w:p>
    <w:p w14:paraId="13B9E33C" w14:textId="11B773BB" w:rsidR="00710BC2" w:rsidRDefault="00710BC2" w:rsidP="00E87BA7">
      <w:pPr>
        <w:ind w:right="-2"/>
        <w:rPr>
          <w:rFonts w:cs="David"/>
          <w:b/>
          <w:bCs/>
        </w:rPr>
      </w:pPr>
    </w:p>
    <w:p w14:paraId="42D11FB2" w14:textId="0A8D6ACC" w:rsidR="00710BC2" w:rsidRDefault="00710BC2" w:rsidP="00E87BA7">
      <w:pPr>
        <w:ind w:right="-2"/>
        <w:rPr>
          <w:rFonts w:cs="David"/>
          <w:b/>
          <w:bCs/>
        </w:rPr>
      </w:pPr>
    </w:p>
    <w:p w14:paraId="4ED669AB" w14:textId="390D9E01"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CD2DD15" w:rsidR="00710BC2" w:rsidRDefault="002979E4" w:rsidP="00E87BA7">
      <w:pPr>
        <w:ind w:right="-2"/>
        <w:rPr>
          <w:rFonts w:cs="David"/>
          <w:b/>
          <w:bCs/>
        </w:rPr>
      </w:pPr>
      <w:r>
        <w:rPr>
          <w:noProof/>
        </w:rPr>
        <mc:AlternateContent>
          <mc:Choice Requires="wps">
            <w:drawing>
              <wp:anchor distT="0" distB="0" distL="114300" distR="114300" simplePos="0" relativeHeight="251705344" behindDoc="0" locked="0" layoutInCell="1" allowOverlap="1" wp14:anchorId="06717845" wp14:editId="5F3831AA">
                <wp:simplePos x="0" y="0"/>
                <wp:positionH relativeFrom="column">
                  <wp:posOffset>1958975</wp:posOffset>
                </wp:positionH>
                <wp:positionV relativeFrom="paragraph">
                  <wp:posOffset>92286</wp:posOffset>
                </wp:positionV>
                <wp:extent cx="7290012" cy="635"/>
                <wp:effectExtent l="0" t="4763" r="0" b="0"/>
                <wp:wrapNone/>
                <wp:docPr id="3" name="Text Box 3"/>
                <wp:cNvGraphicFramePr/>
                <a:graphic xmlns:a="http://schemas.openxmlformats.org/drawingml/2006/main">
                  <a:graphicData uri="http://schemas.microsoft.com/office/word/2010/wordprocessingShape">
                    <wps:wsp>
                      <wps:cNvSpPr txBox="1"/>
                      <wps:spPr>
                        <a:xfrm rot="16200000">
                          <a:off x="0" y="0"/>
                          <a:ext cx="7290012" cy="635"/>
                        </a:xfrm>
                        <a:prstGeom prst="rect">
                          <a:avLst/>
                        </a:prstGeom>
                        <a:solidFill>
                          <a:prstClr val="white"/>
                        </a:solidFill>
                        <a:ln>
                          <a:noFill/>
                        </a:ln>
                      </wps:spPr>
                      <wps:txbx>
                        <w:txbxContent>
                          <w:p w14:paraId="191549A3" w14:textId="40F2748E" w:rsidR="00AF1489" w:rsidRPr="0044351B" w:rsidRDefault="00AF1489" w:rsidP="0044351B">
                            <w:pPr>
                              <w:pStyle w:val="Caption"/>
                              <w:rPr>
                                <w:rFonts w:ascii="David" w:hAnsi="David" w:cs="David"/>
                                <w:i w:val="0"/>
                                <w:iCs w:val="0"/>
                                <w:color w:val="000000" w:themeColor="text1"/>
                                <w:sz w:val="20"/>
                                <w:szCs w:val="20"/>
                              </w:rPr>
                            </w:pPr>
                            <w:bookmarkStart w:id="459"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459"/>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717845" id="Text Box 3" o:spid="_x0000_s1050" type="#_x0000_t202" style="position:absolute;left:0;text-align:left;margin-left:154.25pt;margin-top:7.25pt;width:574pt;height:.05pt;rotation:-9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" stroked="f">
                <v:textbox style="mso-fit-shape-to-text:t" inset="0,0,0,0">
                  <w:txbxContent>
                    <w:p w14:paraId="191549A3" w14:textId="40F2748E" w:rsidR="00AF1489" w:rsidRPr="0044351B" w:rsidRDefault="00AF1489" w:rsidP="0044351B">
                      <w:pPr>
                        <w:pStyle w:val="Caption"/>
                        <w:rPr>
                          <w:rFonts w:ascii="David" w:hAnsi="David" w:cs="David"/>
                          <w:i w:val="0"/>
                          <w:iCs w:val="0"/>
                          <w:color w:val="000000" w:themeColor="text1"/>
                          <w:sz w:val="20"/>
                          <w:szCs w:val="20"/>
                        </w:rPr>
                      </w:pPr>
                      <w:bookmarkStart w:id="460"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460"/>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v:textbox>
              </v:shape>
            </w:pict>
          </mc:Fallback>
        </mc:AlternateContent>
      </w:r>
    </w:p>
    <w:p w14:paraId="47B58CED" w14:textId="36B14DDB"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07907526"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31EA2DFF"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E054FCB" w:rsidR="005B289D" w:rsidRDefault="005B289D" w:rsidP="00E87BA7">
      <w:pPr>
        <w:ind w:right="-2"/>
        <w:rPr>
          <w:rFonts w:cs="David"/>
          <w:b/>
          <w:bCs/>
        </w:rPr>
      </w:pPr>
    </w:p>
    <w:p w14:paraId="32C499A8" w14:textId="73FFEB89" w:rsidR="005B289D" w:rsidRDefault="005B289D" w:rsidP="00E87BA7">
      <w:pPr>
        <w:ind w:right="-2"/>
        <w:rPr>
          <w:rFonts w:cs="David"/>
          <w:b/>
          <w:bCs/>
        </w:rPr>
      </w:pPr>
    </w:p>
    <w:p w14:paraId="446A54BD" w14:textId="3D0C5CC8" w:rsidR="005B289D" w:rsidRDefault="005B289D" w:rsidP="00E87BA7">
      <w:pPr>
        <w:ind w:right="-2"/>
        <w:rPr>
          <w:rFonts w:cs="David"/>
          <w:b/>
          <w:bCs/>
        </w:rPr>
      </w:pPr>
    </w:p>
    <w:p w14:paraId="764890C2" w14:textId="5DE3105C" w:rsidR="005B289D" w:rsidRDefault="005B289D" w:rsidP="00E87BA7">
      <w:pPr>
        <w:ind w:right="-2"/>
        <w:rPr>
          <w:rFonts w:cs="David"/>
          <w:b/>
          <w:bCs/>
        </w:rPr>
      </w:pPr>
    </w:p>
    <w:p w14:paraId="19BABB15" w14:textId="2B8B1E5D" w:rsidR="005B289D" w:rsidRDefault="005B289D" w:rsidP="00E87BA7">
      <w:pPr>
        <w:ind w:right="-2"/>
        <w:rPr>
          <w:rFonts w:cs="David"/>
          <w:b/>
          <w:bCs/>
        </w:rPr>
      </w:pPr>
    </w:p>
    <w:p w14:paraId="5E66E8F8" w14:textId="53F82FDC"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45C28650" w:rsidR="00710BC2" w:rsidRDefault="00710BC2" w:rsidP="00E87BA7">
      <w:pPr>
        <w:ind w:right="-2"/>
        <w:rPr>
          <w:rFonts w:cs="David"/>
          <w:b/>
          <w:bCs/>
        </w:rPr>
      </w:pPr>
    </w:p>
    <w:p w14:paraId="068E7641" w14:textId="7BFE6D35" w:rsidR="00FD6B50" w:rsidRDefault="00FD6B50" w:rsidP="00E87BA7">
      <w:pPr>
        <w:ind w:right="-2"/>
        <w:rPr>
          <w:rFonts w:cs="David"/>
          <w:b/>
          <w:bCs/>
        </w:rPr>
      </w:pPr>
    </w:p>
    <w:p w14:paraId="0C6204D9" w14:textId="0D81875A" w:rsidR="00C8396F" w:rsidRPr="000F1099" w:rsidRDefault="00C8396F" w:rsidP="00E87BA7"/>
    <w:p w14:paraId="17600C01" w14:textId="63568098" w:rsidR="008901CA" w:rsidRPr="00710BC2" w:rsidRDefault="005A1EBF" w:rsidP="007C6278">
      <w:pPr>
        <w:pStyle w:val="Heading1"/>
      </w:pPr>
      <w:bookmarkStart w:id="461" w:name="_Toc31024319"/>
      <w:r w:rsidRPr="00710BC2">
        <w:rPr>
          <w:rFonts w:hint="cs"/>
        </w:rPr>
        <w:lastRenderedPageBreak/>
        <w:t>References</w:t>
      </w:r>
      <w:bookmarkEnd w:id="461"/>
    </w:p>
    <w:p w14:paraId="1194E547" w14:textId="182C81FA" w:rsidR="008901CA" w:rsidRPr="00C8396F" w:rsidRDefault="008901CA" w:rsidP="00E87BA7">
      <w:pPr>
        <w:ind w:right="-2"/>
        <w:rPr>
          <w:rFonts w:cs="David"/>
          <w:color w:val="000000" w:themeColor="text1"/>
          <w:sz w:val="18"/>
          <w:szCs w:val="18"/>
        </w:rPr>
      </w:pPr>
    </w:p>
    <w:p w14:paraId="356DD0FF" w14:textId="4B580F7B" w:rsidR="0072405D" w:rsidRPr="0072405D" w:rsidRDefault="008901CA" w:rsidP="0072405D">
      <w:pPr>
        <w:widowControl w:val="0"/>
        <w:autoSpaceDE w:val="0"/>
        <w:autoSpaceDN w:val="0"/>
        <w:adjustRightInd w:val="0"/>
        <w:spacing w:line="240" w:lineRule="auto"/>
        <w:ind w:left="640" w:hanging="640"/>
        <w:rPr>
          <w:rFonts w:cs="David"/>
          <w:noProof/>
          <w:sz w:val="20"/>
        </w:rPr>
      </w:pPr>
      <w:r w:rsidRPr="0017416B">
        <w:rPr>
          <w:rFonts w:cs="David" w:hint="cs"/>
          <w:color w:val="000000" w:themeColor="text1"/>
          <w:sz w:val="19"/>
          <w:szCs w:val="19"/>
        </w:rPr>
        <w:fldChar w:fldCharType="begin" w:fldLock="1"/>
      </w:r>
      <w:r w:rsidRPr="0017416B">
        <w:rPr>
          <w:rFonts w:cs="David" w:hint="cs"/>
          <w:color w:val="000000" w:themeColor="text1"/>
          <w:sz w:val="19"/>
          <w:szCs w:val="19"/>
        </w:rPr>
        <w:instrText xml:space="preserve">ADDIN Mendeley Bibliography CSL_BIBLIOGRAPHY </w:instrText>
      </w:r>
      <w:r w:rsidRPr="0017416B">
        <w:rPr>
          <w:rFonts w:cs="David" w:hint="cs"/>
          <w:color w:val="000000" w:themeColor="text1"/>
          <w:sz w:val="19"/>
          <w:szCs w:val="19"/>
        </w:rPr>
        <w:fldChar w:fldCharType="separate"/>
      </w:r>
      <w:r w:rsidR="0072405D" w:rsidRPr="0072405D">
        <w:rPr>
          <w:rFonts w:cs="David"/>
          <w:noProof/>
          <w:sz w:val="20"/>
        </w:rPr>
        <w:t>[1]</w:t>
      </w:r>
      <w:r w:rsidR="0072405D" w:rsidRPr="0072405D">
        <w:rPr>
          <w:rFonts w:cs="David"/>
          <w:noProof/>
          <w:sz w:val="20"/>
        </w:rPr>
        <w:tab/>
        <w:t xml:space="preserve">J. H. Seinfeld and S. N. Pandis, </w:t>
      </w:r>
      <w:r w:rsidR="0072405D" w:rsidRPr="0072405D">
        <w:rPr>
          <w:rFonts w:cs="David"/>
          <w:i/>
          <w:iCs/>
          <w:noProof/>
          <w:sz w:val="20"/>
        </w:rPr>
        <w:t>Atmospheric chemistry and physics - from air pollution to climate change</w:t>
      </w:r>
      <w:r w:rsidR="0072405D" w:rsidRPr="0072405D">
        <w:rPr>
          <w:rFonts w:cs="David"/>
          <w:noProof/>
          <w:sz w:val="20"/>
        </w:rPr>
        <w:t>, Second edi. Wiley-Interscience, 2006.</w:t>
      </w:r>
    </w:p>
    <w:p w14:paraId="50F79DA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w:t>
      </w:r>
      <w:r w:rsidRPr="0072405D">
        <w:rPr>
          <w:rFonts w:cs="David"/>
          <w:noProof/>
          <w:sz w:val="20"/>
        </w:rPr>
        <w:tab/>
        <w:t xml:space="preserve">D. J. Jacob and D. A. Winner, “Effect of climate change on air quality - citation,” </w:t>
      </w:r>
      <w:r w:rsidRPr="0072405D">
        <w:rPr>
          <w:rFonts w:cs="David"/>
          <w:i/>
          <w:iCs/>
          <w:noProof/>
          <w:sz w:val="20"/>
        </w:rPr>
        <w:t>Atmos. Environ.</w:t>
      </w:r>
      <w:r w:rsidRPr="0072405D">
        <w:rPr>
          <w:rFonts w:cs="David"/>
          <w:noProof/>
          <w:sz w:val="20"/>
        </w:rPr>
        <w:t>, vol. 43, no. 1, pp. 51–63, 2009.</w:t>
      </w:r>
    </w:p>
    <w:p w14:paraId="4666FEE8"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w:t>
      </w:r>
      <w:r w:rsidRPr="0072405D">
        <w:rPr>
          <w:rFonts w:cs="David"/>
          <w:noProof/>
          <w:sz w:val="20"/>
        </w:rPr>
        <w:tab/>
        <w:t xml:space="preserve">“Greenhouse Gas Emissions,” </w:t>
      </w:r>
      <w:r w:rsidRPr="0072405D">
        <w:rPr>
          <w:rFonts w:cs="David"/>
          <w:i/>
          <w:iCs/>
          <w:noProof/>
          <w:sz w:val="20"/>
        </w:rPr>
        <w:t>EPA, United States Environmental Protection Agency</w:t>
      </w:r>
      <w:r w:rsidRPr="0072405D">
        <w:rPr>
          <w:rFonts w:cs="David"/>
          <w:noProof/>
          <w:sz w:val="20"/>
        </w:rPr>
        <w:t>, 2019. [Online]. Available: https://www.epa.gov/ghgemissions/overview-greenhouse-gases. [Accessed: 23-May-2019].</w:t>
      </w:r>
    </w:p>
    <w:p w14:paraId="784DE6D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w:t>
      </w:r>
      <w:r w:rsidRPr="0072405D">
        <w:rPr>
          <w:rFonts w:cs="David"/>
          <w:noProof/>
          <w:sz w:val="20"/>
        </w:rPr>
        <w:tab/>
        <w:t xml:space="preserve">“Israel ministry of environmental protection,” </w:t>
      </w:r>
      <w:r w:rsidRPr="0072405D">
        <w:rPr>
          <w:rFonts w:cs="David"/>
          <w:i/>
          <w:iCs/>
          <w:noProof/>
          <w:sz w:val="20"/>
        </w:rPr>
        <w:t>The Impact of Air Pollution from Industry</w:t>
      </w:r>
      <w:r w:rsidRPr="0072405D">
        <w:rPr>
          <w:rFonts w:cs="David"/>
          <w:noProof/>
          <w:sz w:val="20"/>
        </w:rPr>
        <w:t>, 2015. [Online]. Available: http://www.sviva.gov.il/English/env_topics/Health-and-Environment/Health-Impact-of-Environmental-Nuisances/Pages/The-Impact-of-Air-Pollution-from-Industry.aspx. [Accessed: 23-May-2019].</w:t>
      </w:r>
    </w:p>
    <w:p w14:paraId="5F9CC64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w:t>
      </w:r>
      <w:r w:rsidRPr="0072405D">
        <w:rPr>
          <w:rFonts w:cs="David"/>
          <w:noProof/>
          <w:sz w:val="20"/>
        </w:rPr>
        <w:tab/>
        <w:t>WHO, “Ambient air pollution: Health impacts,” 2019. [Online]. Available: https://www.who.int/airpollution/ambient/health-impacts/en/. [Accessed: 10-Mar-2019].</w:t>
      </w:r>
    </w:p>
    <w:p w14:paraId="1C6F706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w:t>
      </w:r>
      <w:r w:rsidRPr="0072405D">
        <w:rPr>
          <w:rFonts w:cs="David"/>
          <w:noProof/>
          <w:sz w:val="20"/>
        </w:rPr>
        <w:tab/>
        <w:t xml:space="preserve">IPCC, </w:t>
      </w:r>
      <w:r w:rsidRPr="0072405D">
        <w:rPr>
          <w:rFonts w:cs="David"/>
          <w:i/>
          <w:iCs/>
          <w:noProof/>
          <w:sz w:val="20"/>
        </w:rPr>
        <w:t>Climate Change 2013</w:t>
      </w:r>
      <w:r w:rsidRPr="0072405D">
        <w:rPr>
          <w:rFonts w:cs="David"/>
          <w:noProof/>
          <w:sz w:val="20"/>
        </w:rPr>
        <w:t>, vol. 5. 2014.</w:t>
      </w:r>
    </w:p>
    <w:p w14:paraId="7A38EF3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w:t>
      </w:r>
      <w:r w:rsidRPr="0072405D">
        <w:rPr>
          <w:rFonts w:cs="David"/>
          <w:noProof/>
          <w:sz w:val="20"/>
        </w:rPr>
        <w:tab/>
        <w:t xml:space="preserve">A. M. Fiore, V. Naik, and E. M. Leibensperger, “Air quality and climate connections,” </w:t>
      </w:r>
      <w:r w:rsidRPr="0072405D">
        <w:rPr>
          <w:rFonts w:cs="David"/>
          <w:i/>
          <w:iCs/>
          <w:noProof/>
          <w:sz w:val="20"/>
        </w:rPr>
        <w:t>J. Air Waste Manag. Assoc.</w:t>
      </w:r>
      <w:r w:rsidRPr="0072405D">
        <w:rPr>
          <w:rFonts w:cs="David"/>
          <w:noProof/>
          <w:sz w:val="20"/>
        </w:rPr>
        <w:t>, vol. 65, no. 6, pp. 645–685, 2015.</w:t>
      </w:r>
    </w:p>
    <w:p w14:paraId="753F221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8]</w:t>
      </w:r>
      <w:r w:rsidRPr="0072405D">
        <w:rPr>
          <w:rFonts w:cs="David"/>
          <w:noProof/>
          <w:sz w:val="20"/>
        </w:rPr>
        <w:tab/>
        <w:t xml:space="preserve">M. Jerrett </w:t>
      </w:r>
      <w:r w:rsidRPr="0072405D">
        <w:rPr>
          <w:rFonts w:cs="David"/>
          <w:i/>
          <w:iCs/>
          <w:noProof/>
          <w:sz w:val="20"/>
        </w:rPr>
        <w:t>et al.</w:t>
      </w:r>
      <w:r w:rsidRPr="0072405D">
        <w:rPr>
          <w:rFonts w:cs="David"/>
          <w:noProof/>
          <w:sz w:val="20"/>
        </w:rPr>
        <w:t xml:space="preserve">, “A review and evaluation of intraurban air pollution exposure models,” </w:t>
      </w:r>
      <w:r w:rsidRPr="0072405D">
        <w:rPr>
          <w:rFonts w:cs="David"/>
          <w:i/>
          <w:iCs/>
          <w:noProof/>
          <w:sz w:val="20"/>
        </w:rPr>
        <w:t>J. Expo. Anal. Environ. Epidemiol.</w:t>
      </w:r>
      <w:r w:rsidRPr="0072405D">
        <w:rPr>
          <w:rFonts w:cs="David"/>
          <w:noProof/>
          <w:sz w:val="20"/>
        </w:rPr>
        <w:t>, vol. 15, no. 2, pp. 185–204, 2005.</w:t>
      </w:r>
    </w:p>
    <w:p w14:paraId="120AF2D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9]</w:t>
      </w:r>
      <w:r w:rsidRPr="0072405D">
        <w:rPr>
          <w:rFonts w:cs="David"/>
          <w:noProof/>
          <w:sz w:val="20"/>
        </w:rPr>
        <w:tab/>
        <w:t xml:space="preserve">F. Kizel </w:t>
      </w:r>
      <w:r w:rsidRPr="0072405D">
        <w:rPr>
          <w:rFonts w:cs="David"/>
          <w:i/>
          <w:iCs/>
          <w:noProof/>
          <w:sz w:val="20"/>
        </w:rPr>
        <w:t>et al.</w:t>
      </w:r>
      <w:r w:rsidRPr="0072405D">
        <w:rPr>
          <w:rFonts w:cs="David"/>
          <w:noProof/>
          <w:sz w:val="20"/>
        </w:rPr>
        <w:t xml:space="preserve">, “Node-to-node field calibration of wireless distributed air pollution sensor network,” </w:t>
      </w:r>
      <w:r w:rsidRPr="0072405D">
        <w:rPr>
          <w:rFonts w:cs="David"/>
          <w:i/>
          <w:iCs/>
          <w:noProof/>
          <w:sz w:val="20"/>
        </w:rPr>
        <w:t>Environ. Pollut.</w:t>
      </w:r>
      <w:r w:rsidRPr="0072405D">
        <w:rPr>
          <w:rFonts w:cs="David"/>
          <w:noProof/>
          <w:sz w:val="20"/>
        </w:rPr>
        <w:t>, vol. 233, pp. 900–909, 2018.</w:t>
      </w:r>
    </w:p>
    <w:p w14:paraId="49121384"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0]</w:t>
      </w:r>
      <w:r w:rsidRPr="0072405D">
        <w:rPr>
          <w:rFonts w:cs="David"/>
          <w:noProof/>
          <w:sz w:val="20"/>
        </w:rPr>
        <w:tab/>
        <w:t xml:space="preserve">U. Lerner, T. Yacobi, I. Levy, S. A. Moltchanov, T. Cole-Hunter, and B. Fishbain, “The effect of ego-motion on environmental monitoring,” </w:t>
      </w:r>
      <w:r w:rsidRPr="0072405D">
        <w:rPr>
          <w:rFonts w:cs="David"/>
          <w:i/>
          <w:iCs/>
          <w:noProof/>
          <w:sz w:val="20"/>
        </w:rPr>
        <w:t>Sci. Total Environ.</w:t>
      </w:r>
      <w:r w:rsidRPr="0072405D">
        <w:rPr>
          <w:rFonts w:cs="David"/>
          <w:noProof/>
          <w:sz w:val="20"/>
        </w:rPr>
        <w:t>, vol. 533, pp. 8–16, 2015.</w:t>
      </w:r>
    </w:p>
    <w:p w14:paraId="558395C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1]</w:t>
      </w:r>
      <w:r w:rsidRPr="0072405D">
        <w:rPr>
          <w:rFonts w:cs="David"/>
          <w:noProof/>
          <w:sz w:val="20"/>
        </w:rPr>
        <w:tab/>
        <w:t xml:space="preserve">S. Moltchanov, I. Levy, Y. Etzion, U. Lerner, D. M. Broday, and B. Fishbain, “On the feasibility of measuring urban air pollution by wireless distributed sensor networks,” </w:t>
      </w:r>
      <w:r w:rsidRPr="0072405D">
        <w:rPr>
          <w:rFonts w:cs="David"/>
          <w:i/>
          <w:iCs/>
          <w:noProof/>
          <w:sz w:val="20"/>
        </w:rPr>
        <w:t>Sci. Total Environ.</w:t>
      </w:r>
      <w:r w:rsidRPr="0072405D">
        <w:rPr>
          <w:rFonts w:cs="David"/>
          <w:noProof/>
          <w:sz w:val="20"/>
        </w:rPr>
        <w:t>, vol. 502, pp. 537–547, 2015.</w:t>
      </w:r>
    </w:p>
    <w:p w14:paraId="3414EF0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2]</w:t>
      </w:r>
      <w:r w:rsidRPr="0072405D">
        <w:rPr>
          <w:rFonts w:cs="David"/>
          <w:noProof/>
          <w:sz w:val="20"/>
        </w:rPr>
        <w:tab/>
        <w:t xml:space="preserve">A. Marjovi, A. Arfire, and A. Martinoli, “High Resolution Air Pollution Maps in Urban Environments Using Mobile Sensor Networks,” </w:t>
      </w:r>
      <w:r w:rsidRPr="0072405D">
        <w:rPr>
          <w:rFonts w:cs="David"/>
          <w:i/>
          <w:iCs/>
          <w:noProof/>
          <w:sz w:val="20"/>
        </w:rPr>
        <w:t>2015 Int. Conf. Distrib. Comput. Sens. Syst.</w:t>
      </w:r>
      <w:r w:rsidRPr="0072405D">
        <w:rPr>
          <w:rFonts w:cs="David"/>
          <w:noProof/>
          <w:sz w:val="20"/>
        </w:rPr>
        <w:t>, pp. 11–20, 2015.</w:t>
      </w:r>
    </w:p>
    <w:p w14:paraId="22236259"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3]</w:t>
      </w:r>
      <w:r w:rsidRPr="0072405D">
        <w:rPr>
          <w:rFonts w:cs="David"/>
          <w:noProof/>
          <w:sz w:val="20"/>
        </w:rPr>
        <w:tab/>
        <w:t xml:space="preserve">M. I. Mead </w:t>
      </w:r>
      <w:r w:rsidRPr="0072405D">
        <w:rPr>
          <w:rFonts w:cs="David"/>
          <w:i/>
          <w:iCs/>
          <w:noProof/>
          <w:sz w:val="20"/>
        </w:rPr>
        <w:t>et al.</w:t>
      </w:r>
      <w:r w:rsidRPr="0072405D">
        <w:rPr>
          <w:rFonts w:cs="David"/>
          <w:noProof/>
          <w:sz w:val="20"/>
        </w:rPr>
        <w:t xml:space="preserve">, “The use of electrochemical sensors for monitoring urban air quality in low-cost, high-density networks,” </w:t>
      </w:r>
      <w:r w:rsidRPr="0072405D">
        <w:rPr>
          <w:rFonts w:cs="David"/>
          <w:i/>
          <w:iCs/>
          <w:noProof/>
          <w:sz w:val="20"/>
        </w:rPr>
        <w:t>Atmos. Environ.</w:t>
      </w:r>
      <w:r w:rsidRPr="0072405D">
        <w:rPr>
          <w:rFonts w:cs="David"/>
          <w:noProof/>
          <w:sz w:val="20"/>
        </w:rPr>
        <w:t>, vol. 70, pp. 186–203, 2013.</w:t>
      </w:r>
    </w:p>
    <w:p w14:paraId="4280B2A5"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4]</w:t>
      </w:r>
      <w:r w:rsidRPr="0072405D">
        <w:rPr>
          <w:rFonts w:cs="David"/>
          <w:noProof/>
          <w:sz w:val="20"/>
        </w:rPr>
        <w:tab/>
        <w:t xml:space="preserve">R. Piedrahita </w:t>
      </w:r>
      <w:r w:rsidRPr="0072405D">
        <w:rPr>
          <w:rFonts w:cs="David"/>
          <w:i/>
          <w:iCs/>
          <w:noProof/>
          <w:sz w:val="20"/>
        </w:rPr>
        <w:t>et al.</w:t>
      </w:r>
      <w:r w:rsidRPr="0072405D">
        <w:rPr>
          <w:rFonts w:cs="David"/>
          <w:noProof/>
          <w:sz w:val="20"/>
        </w:rPr>
        <w:t xml:space="preserve">, “The next generation of low-cost personal air quality sensors for quantitative exposure monitoring,” </w:t>
      </w:r>
      <w:r w:rsidRPr="0072405D">
        <w:rPr>
          <w:rFonts w:cs="David"/>
          <w:i/>
          <w:iCs/>
          <w:noProof/>
          <w:sz w:val="20"/>
        </w:rPr>
        <w:t>Atmos. Meas. Tech.</w:t>
      </w:r>
      <w:r w:rsidRPr="0072405D">
        <w:rPr>
          <w:rFonts w:cs="David"/>
          <w:noProof/>
          <w:sz w:val="20"/>
        </w:rPr>
        <w:t>, vol. 7, no. 10, pp. 3325–3336, 2014.</w:t>
      </w:r>
    </w:p>
    <w:p w14:paraId="5E523443"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5]</w:t>
      </w:r>
      <w:r w:rsidRPr="0072405D">
        <w:rPr>
          <w:rFonts w:cs="David"/>
          <w:noProof/>
          <w:sz w:val="20"/>
        </w:rPr>
        <w:tab/>
        <w:t xml:space="preserve">N. Castell </w:t>
      </w:r>
      <w:r w:rsidRPr="0072405D">
        <w:rPr>
          <w:rFonts w:cs="David"/>
          <w:i/>
          <w:iCs/>
          <w:noProof/>
          <w:sz w:val="20"/>
        </w:rPr>
        <w:t>et al.</w:t>
      </w:r>
      <w:r w:rsidRPr="0072405D">
        <w:rPr>
          <w:rFonts w:cs="David"/>
          <w:noProof/>
          <w:sz w:val="20"/>
        </w:rPr>
        <w:t xml:space="preserve">, “Can commercial low-cost sensor platforms contribute to air quality monitoring and exposure estimates?,” </w:t>
      </w:r>
      <w:r w:rsidRPr="0072405D">
        <w:rPr>
          <w:rFonts w:cs="David"/>
          <w:i/>
          <w:iCs/>
          <w:noProof/>
          <w:sz w:val="20"/>
        </w:rPr>
        <w:t>Environ. Int.</w:t>
      </w:r>
      <w:r w:rsidRPr="0072405D">
        <w:rPr>
          <w:rFonts w:cs="David"/>
          <w:noProof/>
          <w:sz w:val="20"/>
        </w:rPr>
        <w:t>, vol. 99, pp. 293–302, 2017.</w:t>
      </w:r>
    </w:p>
    <w:p w14:paraId="12ABE3C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6]</w:t>
      </w:r>
      <w:r w:rsidRPr="0072405D">
        <w:rPr>
          <w:rFonts w:cs="David"/>
          <w:noProof/>
          <w:sz w:val="20"/>
        </w:rPr>
        <w:tab/>
        <w:t xml:space="preserve">A. Nebenzal and B. Fishbain, </w:t>
      </w:r>
      <w:r w:rsidRPr="0072405D">
        <w:rPr>
          <w:rFonts w:cs="David"/>
          <w:i/>
          <w:iCs/>
          <w:noProof/>
          <w:sz w:val="20"/>
        </w:rPr>
        <w:t>Hough-Transform-Based Interpolation Scheme for Generating Accurate Dense Spatial Maps of Air Pollutants from Sparse Sensin</w:t>
      </w:r>
      <w:r w:rsidRPr="0072405D">
        <w:rPr>
          <w:rFonts w:cs="David"/>
          <w:noProof/>
          <w:sz w:val="20"/>
        </w:rPr>
        <w:t>, vol. 507. Springer International Publishing, 2017.</w:t>
      </w:r>
    </w:p>
    <w:p w14:paraId="674D2ECA"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7]</w:t>
      </w:r>
      <w:r w:rsidRPr="0072405D">
        <w:rPr>
          <w:rFonts w:cs="David"/>
          <w:noProof/>
          <w:sz w:val="20"/>
        </w:rPr>
        <w:tab/>
        <w:t xml:space="preserve">P. H. Ryan and G. K. LeMasters, “A Review of Land-use Regression Models for Characterizing Intraurban Air Pollution Exposure,” </w:t>
      </w:r>
      <w:r w:rsidRPr="0072405D">
        <w:rPr>
          <w:rFonts w:cs="David"/>
          <w:i/>
          <w:iCs/>
          <w:noProof/>
          <w:sz w:val="20"/>
        </w:rPr>
        <w:t>Inhal. Toxicol.</w:t>
      </w:r>
      <w:r w:rsidRPr="0072405D">
        <w:rPr>
          <w:rFonts w:cs="David"/>
          <w:noProof/>
          <w:sz w:val="20"/>
        </w:rPr>
        <w:t>, vol. 19, no. sup1, pp. 127–133, Jan. 2007.</w:t>
      </w:r>
    </w:p>
    <w:p w14:paraId="1708E6C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8]</w:t>
      </w:r>
      <w:r w:rsidRPr="0072405D">
        <w:rPr>
          <w:rFonts w:cs="David"/>
          <w:noProof/>
          <w:sz w:val="20"/>
        </w:rPr>
        <w:tab/>
        <w:t xml:space="preserve">J. M. Stockie, “The Mathematics of Atmospheric Dispersion Modeling,” </w:t>
      </w:r>
      <w:r w:rsidRPr="0072405D">
        <w:rPr>
          <w:rFonts w:cs="David"/>
          <w:i/>
          <w:iCs/>
          <w:noProof/>
          <w:sz w:val="20"/>
        </w:rPr>
        <w:t>SIAM Rev.</w:t>
      </w:r>
      <w:r w:rsidRPr="0072405D">
        <w:rPr>
          <w:rFonts w:cs="David"/>
          <w:noProof/>
          <w:sz w:val="20"/>
        </w:rPr>
        <w:t>, vol. 53, no. 2, pp. 349–372, 2011.</w:t>
      </w:r>
    </w:p>
    <w:p w14:paraId="4B895F1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9]</w:t>
      </w:r>
      <w:r w:rsidRPr="0072405D">
        <w:rPr>
          <w:rFonts w:cs="David"/>
          <w:noProof/>
          <w:sz w:val="20"/>
        </w:rPr>
        <w:tab/>
        <w:t xml:space="preserve">A. F. Stein, V. Isakov, J. Godowitch, and R. R. Draxler, “A hybrid modeling approach to resolve pollutant concentrations in an urban area,” </w:t>
      </w:r>
      <w:r w:rsidRPr="0072405D">
        <w:rPr>
          <w:rFonts w:cs="David"/>
          <w:i/>
          <w:iCs/>
          <w:noProof/>
          <w:sz w:val="20"/>
        </w:rPr>
        <w:t>Atmos. Environ.</w:t>
      </w:r>
      <w:r w:rsidRPr="0072405D">
        <w:rPr>
          <w:rFonts w:cs="David"/>
          <w:noProof/>
          <w:sz w:val="20"/>
        </w:rPr>
        <w:t>, vol. 41, no. 40, pp. 9410–9426, 2007.</w:t>
      </w:r>
    </w:p>
    <w:p w14:paraId="7012D60A"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0]</w:t>
      </w:r>
      <w:r w:rsidRPr="0072405D">
        <w:rPr>
          <w:rFonts w:cs="David"/>
          <w:noProof/>
          <w:sz w:val="20"/>
        </w:rPr>
        <w:tab/>
        <w:t xml:space="preserve">R. L. Burritt and C. Saka, “Quality of physical environmental management accounting information, Lessons from Pollutant Release and Transfer Registers,” </w:t>
      </w:r>
      <w:r w:rsidRPr="0072405D">
        <w:rPr>
          <w:rFonts w:cs="David"/>
          <w:i/>
          <w:iCs/>
          <w:noProof/>
          <w:sz w:val="20"/>
        </w:rPr>
        <w:t>Sustain. Account. Report.</w:t>
      </w:r>
      <w:r w:rsidRPr="0072405D">
        <w:rPr>
          <w:rFonts w:cs="David"/>
          <w:noProof/>
          <w:sz w:val="20"/>
        </w:rPr>
        <w:t>, pp. 373–407, 2006.</w:t>
      </w:r>
    </w:p>
    <w:p w14:paraId="1DAA3D2A"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1]</w:t>
      </w:r>
      <w:r w:rsidRPr="0072405D">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72405D">
        <w:rPr>
          <w:rFonts w:cs="David"/>
          <w:i/>
          <w:iCs/>
          <w:noProof/>
          <w:sz w:val="20"/>
        </w:rPr>
        <w:t>Risk Anal.</w:t>
      </w:r>
      <w:r w:rsidRPr="0072405D">
        <w:rPr>
          <w:rFonts w:cs="David"/>
          <w:noProof/>
          <w:sz w:val="20"/>
        </w:rPr>
        <w:t>, vol. 27, no. 1, pp. 203–223, 2007.</w:t>
      </w:r>
    </w:p>
    <w:p w14:paraId="26F92DBB"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2]</w:t>
      </w:r>
      <w:r w:rsidRPr="0072405D">
        <w:rPr>
          <w:rFonts w:cs="David"/>
          <w:noProof/>
          <w:sz w:val="20"/>
        </w:rPr>
        <w:tab/>
        <w:t xml:space="preserve">R. Sullivan and A. Gouldson, “Pollutant release and transfer registers: Examining the value of government-led reporting on corporate environmental performance,” </w:t>
      </w:r>
      <w:r w:rsidRPr="0072405D">
        <w:rPr>
          <w:rFonts w:cs="David"/>
          <w:i/>
          <w:iCs/>
          <w:noProof/>
          <w:sz w:val="20"/>
        </w:rPr>
        <w:t>Corp. Soc. Responsib. Environ. Manag.</w:t>
      </w:r>
      <w:r w:rsidRPr="0072405D">
        <w:rPr>
          <w:rFonts w:cs="David"/>
          <w:noProof/>
          <w:sz w:val="20"/>
        </w:rPr>
        <w:t>, vol. 14, no. 5, pp. 263–273, 2007.</w:t>
      </w:r>
    </w:p>
    <w:p w14:paraId="405C1E9F"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3]</w:t>
      </w:r>
      <w:r w:rsidRPr="0072405D">
        <w:rPr>
          <w:rFonts w:cs="David"/>
          <w:noProof/>
          <w:sz w:val="20"/>
        </w:rPr>
        <w:tab/>
        <w:t xml:space="preserve">M. Hutchinson, H. Oh, and W. H. Chen, “A review of source term estimation methods for atmospheric dispersion events using static or mobile sensors,” </w:t>
      </w:r>
      <w:r w:rsidRPr="0072405D">
        <w:rPr>
          <w:rFonts w:cs="David"/>
          <w:i/>
          <w:iCs/>
          <w:noProof/>
          <w:sz w:val="20"/>
        </w:rPr>
        <w:t>Inf. Fusion</w:t>
      </w:r>
      <w:r w:rsidRPr="0072405D">
        <w:rPr>
          <w:rFonts w:cs="David"/>
          <w:noProof/>
          <w:sz w:val="20"/>
        </w:rPr>
        <w:t>, vol. 36, pp. 130–148, 2017.</w:t>
      </w:r>
    </w:p>
    <w:p w14:paraId="290FA2B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4]</w:t>
      </w:r>
      <w:r w:rsidRPr="0072405D">
        <w:rPr>
          <w:rFonts w:cs="David"/>
          <w:noProof/>
          <w:sz w:val="20"/>
        </w:rPr>
        <w:tab/>
        <w:t xml:space="preserve">P. S. Kanaroglou </w:t>
      </w:r>
      <w:r w:rsidRPr="0072405D">
        <w:rPr>
          <w:rFonts w:cs="David"/>
          <w:i/>
          <w:iCs/>
          <w:noProof/>
          <w:sz w:val="20"/>
        </w:rPr>
        <w:t>et al.</w:t>
      </w:r>
      <w:r w:rsidRPr="0072405D">
        <w:rPr>
          <w:rFonts w:cs="David"/>
          <w:noProof/>
          <w:sz w:val="20"/>
        </w:rPr>
        <w:t xml:space="preserve">, “Establishing an air pollution monitoring network for intra-urban population exposure assessment: A location-allocation approach,” </w:t>
      </w:r>
      <w:r w:rsidRPr="0072405D">
        <w:rPr>
          <w:rFonts w:cs="David"/>
          <w:i/>
          <w:iCs/>
          <w:noProof/>
          <w:sz w:val="20"/>
        </w:rPr>
        <w:t>Atmos. Environ.</w:t>
      </w:r>
      <w:r w:rsidRPr="0072405D">
        <w:rPr>
          <w:rFonts w:cs="David"/>
          <w:noProof/>
          <w:sz w:val="20"/>
        </w:rPr>
        <w:t>, vol. 39, no. 13, pp. 2399–2409, 2005.</w:t>
      </w:r>
    </w:p>
    <w:p w14:paraId="57E2F27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5]</w:t>
      </w:r>
      <w:r w:rsidRPr="0072405D">
        <w:rPr>
          <w:rFonts w:cs="David"/>
          <w:noProof/>
          <w:sz w:val="20"/>
        </w:rPr>
        <w:tab/>
        <w:t xml:space="preserve">B. Liu, O. Dousse, P. Nain, and D. Towsley, “Dynamic coverage of mobile sensor networks,” </w:t>
      </w:r>
      <w:r w:rsidRPr="0072405D">
        <w:rPr>
          <w:rFonts w:cs="David"/>
          <w:i/>
          <w:iCs/>
          <w:noProof/>
          <w:sz w:val="20"/>
        </w:rPr>
        <w:t>IEEE Trans. Parallel Distrib. Syst.</w:t>
      </w:r>
      <w:r w:rsidRPr="0072405D">
        <w:rPr>
          <w:rFonts w:cs="David"/>
          <w:noProof/>
          <w:sz w:val="20"/>
        </w:rPr>
        <w:t>, vol. 24, no. 2, pp. 301–311, 2013.</w:t>
      </w:r>
    </w:p>
    <w:p w14:paraId="387DB0B4"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6]</w:t>
      </w:r>
      <w:r w:rsidRPr="0072405D">
        <w:rPr>
          <w:rFonts w:cs="David"/>
          <w:noProof/>
          <w:sz w:val="20"/>
        </w:rPr>
        <w:tab/>
        <w:t xml:space="preserve">Q. Zhao and A. Swami, “Coverage and Connectivity in Wireless Sensor Networks,” </w:t>
      </w:r>
      <w:r w:rsidRPr="0072405D">
        <w:rPr>
          <w:rFonts w:cs="David"/>
          <w:i/>
          <w:iCs/>
          <w:noProof/>
          <w:sz w:val="20"/>
        </w:rPr>
        <w:t>Adapt. Cross Layer Des. Wirel. Networks</w:t>
      </w:r>
      <w:r w:rsidRPr="0072405D">
        <w:rPr>
          <w:rFonts w:cs="David"/>
          <w:noProof/>
          <w:sz w:val="20"/>
        </w:rPr>
        <w:t>, pp. 301–323, 2010.</w:t>
      </w:r>
    </w:p>
    <w:p w14:paraId="48F0B69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7]</w:t>
      </w:r>
      <w:r w:rsidRPr="0072405D">
        <w:rPr>
          <w:rFonts w:cs="David"/>
          <w:noProof/>
          <w:sz w:val="20"/>
        </w:rPr>
        <w:tab/>
        <w:t xml:space="preserve">H. Zhang and C. Liu, “A Review on Node Deployment of Wireless Sensor Network,” </w:t>
      </w:r>
      <w:r w:rsidRPr="0072405D">
        <w:rPr>
          <w:rFonts w:cs="David"/>
          <w:i/>
          <w:iCs/>
          <w:noProof/>
          <w:sz w:val="20"/>
        </w:rPr>
        <w:t>IJCSI Int. J. Comput. Sci. Issues</w:t>
      </w:r>
      <w:r w:rsidRPr="0072405D">
        <w:rPr>
          <w:rFonts w:cs="David"/>
          <w:noProof/>
          <w:sz w:val="20"/>
        </w:rPr>
        <w:t>, vol. 9, no. 6, pp. 378–383, 2012.</w:t>
      </w:r>
    </w:p>
    <w:p w14:paraId="5598B5F6"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8]</w:t>
      </w:r>
      <w:r w:rsidRPr="0072405D">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72405D">
        <w:rPr>
          <w:rFonts w:cs="David"/>
          <w:i/>
          <w:iCs/>
          <w:noProof/>
          <w:sz w:val="20"/>
        </w:rPr>
        <w:t>Sci. Total Environ.</w:t>
      </w:r>
      <w:r w:rsidRPr="0072405D">
        <w:rPr>
          <w:rFonts w:cs="David"/>
          <w:noProof/>
          <w:sz w:val="20"/>
        </w:rPr>
        <w:t>, vol. 575, no. September 2016, pp. 639–648, 2017.</w:t>
      </w:r>
    </w:p>
    <w:p w14:paraId="5E897DA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9]</w:t>
      </w:r>
      <w:r w:rsidRPr="0072405D">
        <w:rPr>
          <w:rFonts w:cs="David"/>
          <w:noProof/>
          <w:sz w:val="20"/>
        </w:rPr>
        <w:tab/>
        <w:t xml:space="preserve">U. Lerner, O. Hirshfeld, and B. Fishbain, “Optimal Deployment of a Heterogeneous Environmental Sensor Network,” </w:t>
      </w:r>
      <w:r w:rsidRPr="0072405D">
        <w:rPr>
          <w:rFonts w:cs="David"/>
          <w:i/>
          <w:iCs/>
          <w:noProof/>
          <w:sz w:val="20"/>
        </w:rPr>
        <w:t>Jorunal Environ. Informatics</w:t>
      </w:r>
      <w:r w:rsidRPr="0072405D">
        <w:rPr>
          <w:rFonts w:cs="David"/>
          <w:noProof/>
          <w:sz w:val="20"/>
        </w:rPr>
        <w:t>, no. X, pp. 1–9, 2018.</w:t>
      </w:r>
    </w:p>
    <w:p w14:paraId="5BA7317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lastRenderedPageBreak/>
        <w:t>[30]</w:t>
      </w:r>
      <w:r w:rsidRPr="0072405D">
        <w:rPr>
          <w:rFonts w:cs="David"/>
          <w:noProof/>
          <w:sz w:val="20"/>
        </w:rPr>
        <w:tab/>
        <w:t xml:space="preserve">B. Carter and R. Ragade, “A probabilistic model for the deployment of sensors,” </w:t>
      </w:r>
      <w:r w:rsidRPr="0072405D">
        <w:rPr>
          <w:rFonts w:cs="David"/>
          <w:i/>
          <w:iCs/>
          <w:noProof/>
          <w:sz w:val="20"/>
        </w:rPr>
        <w:t>SAS 2009 - IEEE Sensors Appl. Symp. Proc.</w:t>
      </w:r>
      <w:r w:rsidRPr="0072405D">
        <w:rPr>
          <w:rFonts w:cs="David"/>
          <w:noProof/>
          <w:sz w:val="20"/>
        </w:rPr>
        <w:t>, pp. 7–12, 2009.</w:t>
      </w:r>
    </w:p>
    <w:p w14:paraId="3822418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1]</w:t>
      </w:r>
      <w:r w:rsidRPr="0072405D">
        <w:rPr>
          <w:rFonts w:cs="David"/>
          <w:noProof/>
          <w:sz w:val="20"/>
        </w:rPr>
        <w:tab/>
        <w:t xml:space="preserve">A. Boubrima, W. Bechkit, and H. Rivano, “Optimal WSN Deployment Models for Air Pollution Monitoring,” </w:t>
      </w:r>
      <w:r w:rsidRPr="0072405D">
        <w:rPr>
          <w:rFonts w:cs="David"/>
          <w:i/>
          <w:iCs/>
          <w:noProof/>
          <w:sz w:val="20"/>
        </w:rPr>
        <w:t>IEEE Trans. Wirel. Commun.</w:t>
      </w:r>
      <w:r w:rsidRPr="0072405D">
        <w:rPr>
          <w:rFonts w:cs="David"/>
          <w:noProof/>
          <w:sz w:val="20"/>
        </w:rPr>
        <w:t>, vol. 16, no. 5, pp. 2723–2735, 2017.</w:t>
      </w:r>
    </w:p>
    <w:p w14:paraId="1537DB7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2]</w:t>
      </w:r>
      <w:r w:rsidRPr="0072405D">
        <w:rPr>
          <w:rFonts w:cs="David"/>
          <w:noProof/>
          <w:sz w:val="20"/>
        </w:rPr>
        <w:tab/>
        <w:t xml:space="preserve">A. Boubrima, W. Bechkit, H. Rivano, and L. Soulhac, “Leveraging the potential of WSN for an efficient correction of air pollution fine-grained simulations,” </w:t>
      </w:r>
      <w:r w:rsidRPr="0072405D">
        <w:rPr>
          <w:rFonts w:cs="David"/>
          <w:i/>
          <w:iCs/>
          <w:noProof/>
          <w:sz w:val="20"/>
        </w:rPr>
        <w:t>Proc. - Int. Conf. Comput. Commun. Networks, ICCCN</w:t>
      </w:r>
      <w:r w:rsidRPr="0072405D">
        <w:rPr>
          <w:rFonts w:cs="David"/>
          <w:noProof/>
          <w:sz w:val="20"/>
        </w:rPr>
        <w:t>, vol. 2018-July, 2018.</w:t>
      </w:r>
    </w:p>
    <w:p w14:paraId="1AEA2EE8"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3]</w:t>
      </w:r>
      <w:r w:rsidRPr="0072405D">
        <w:rPr>
          <w:rFonts w:cs="David"/>
          <w:noProof/>
          <w:sz w:val="20"/>
        </w:rPr>
        <w:tab/>
        <w:t xml:space="preserve">J. D. Berman, L. Jin, M. L. Bell, and F. C. Curriero, “Developing a geostatistical simulation method to inform the quantity and placement of new monitors for a follow-up air sampling campaign,” </w:t>
      </w:r>
      <w:r w:rsidRPr="0072405D">
        <w:rPr>
          <w:rFonts w:cs="David"/>
          <w:i/>
          <w:iCs/>
          <w:noProof/>
          <w:sz w:val="20"/>
        </w:rPr>
        <w:t>J. Expo. Sci. Environ. Epidemiol.</w:t>
      </w:r>
      <w:r w:rsidRPr="0072405D">
        <w:rPr>
          <w:rFonts w:cs="David"/>
          <w:noProof/>
          <w:sz w:val="20"/>
        </w:rPr>
        <w:t>, vol. 29, no. 2, pp. 248–257, 2019.</w:t>
      </w:r>
    </w:p>
    <w:p w14:paraId="25163E3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4]</w:t>
      </w:r>
      <w:r w:rsidRPr="0072405D">
        <w:rPr>
          <w:rFonts w:cs="David"/>
          <w:noProof/>
          <w:sz w:val="20"/>
        </w:rPr>
        <w:tab/>
        <w:t xml:space="preserve">R. Berkowicz, M. Winther, and M. Ketzel, “Traffic pollution modelling and emission data,” </w:t>
      </w:r>
      <w:r w:rsidRPr="0072405D">
        <w:rPr>
          <w:rFonts w:cs="David"/>
          <w:i/>
          <w:iCs/>
          <w:noProof/>
          <w:sz w:val="20"/>
        </w:rPr>
        <w:t>Environ. Model. Softw.</w:t>
      </w:r>
      <w:r w:rsidRPr="0072405D">
        <w:rPr>
          <w:rFonts w:cs="David"/>
          <w:noProof/>
          <w:sz w:val="20"/>
        </w:rPr>
        <w:t>, vol. 21, no. 4, pp. 454–460, 2006.</w:t>
      </w:r>
    </w:p>
    <w:p w14:paraId="615EA0B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5]</w:t>
      </w:r>
      <w:r w:rsidRPr="0072405D">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72405D">
        <w:rPr>
          <w:rFonts w:cs="David"/>
          <w:i/>
          <w:iCs/>
          <w:noProof/>
          <w:sz w:val="20"/>
        </w:rPr>
        <w:t>J. Environ. Monit.</w:t>
      </w:r>
      <w:r w:rsidRPr="0072405D">
        <w:rPr>
          <w:rFonts w:cs="David"/>
          <w:noProof/>
          <w:sz w:val="20"/>
        </w:rPr>
        <w:t>, vol. 8, no. 1, pp. 161–166, 2006.</w:t>
      </w:r>
    </w:p>
    <w:p w14:paraId="0647B425"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6]</w:t>
      </w:r>
      <w:r w:rsidRPr="0072405D">
        <w:rPr>
          <w:rFonts w:cs="David"/>
          <w:noProof/>
          <w:sz w:val="20"/>
        </w:rPr>
        <w:tab/>
        <w:t xml:space="preserve">K. Chakrabarty, S. S. Iyengar, H. Qi, and E. Cho, “Grid coverage for surveillance and target location in distributed sensor networks,” </w:t>
      </w:r>
      <w:r w:rsidRPr="0072405D">
        <w:rPr>
          <w:rFonts w:cs="David"/>
          <w:i/>
          <w:iCs/>
          <w:noProof/>
          <w:sz w:val="20"/>
        </w:rPr>
        <w:t>IEEE Trans. Comput.</w:t>
      </w:r>
      <w:r w:rsidRPr="0072405D">
        <w:rPr>
          <w:rFonts w:cs="David"/>
          <w:noProof/>
          <w:sz w:val="20"/>
        </w:rPr>
        <w:t>, vol. 51, no. 12, pp. 1448–1453, 2002.</w:t>
      </w:r>
    </w:p>
    <w:p w14:paraId="07D69D0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7]</w:t>
      </w:r>
      <w:r w:rsidRPr="0072405D">
        <w:rPr>
          <w:rFonts w:cs="David"/>
          <w:noProof/>
          <w:sz w:val="20"/>
        </w:rPr>
        <w:tab/>
        <w:t xml:space="preserve">I. K. Altinel, N. Aras, E. Güney, and C. Ersoy, “Binary integer programming formulation and heuristics for differentiated coverage in heterogeneous sensor networks,” </w:t>
      </w:r>
      <w:r w:rsidRPr="0072405D">
        <w:rPr>
          <w:rFonts w:cs="David"/>
          <w:i/>
          <w:iCs/>
          <w:noProof/>
          <w:sz w:val="20"/>
        </w:rPr>
        <w:t>Comput. Networks</w:t>
      </w:r>
      <w:r w:rsidRPr="0072405D">
        <w:rPr>
          <w:rFonts w:cs="David"/>
          <w:noProof/>
          <w:sz w:val="20"/>
        </w:rPr>
        <w:t>, vol. 52, no. 12, pp. 2419–2431, 2008.</w:t>
      </w:r>
    </w:p>
    <w:p w14:paraId="4F51CD4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8]</w:t>
      </w:r>
      <w:r w:rsidRPr="0072405D">
        <w:rPr>
          <w:rFonts w:cs="David"/>
          <w:noProof/>
          <w:sz w:val="20"/>
        </w:rPr>
        <w:tab/>
        <w:t xml:space="preserve">Y. Kuroki, G. S. Young, and S. E. Haupt, “UAV navigation by an expert system for contaminant mapping with a genetic algorithm,” </w:t>
      </w:r>
      <w:r w:rsidRPr="0072405D">
        <w:rPr>
          <w:rFonts w:cs="David"/>
          <w:i/>
          <w:iCs/>
          <w:noProof/>
          <w:sz w:val="20"/>
        </w:rPr>
        <w:t>Expert Syst. Appl.</w:t>
      </w:r>
      <w:r w:rsidRPr="0072405D">
        <w:rPr>
          <w:rFonts w:cs="David"/>
          <w:noProof/>
          <w:sz w:val="20"/>
        </w:rPr>
        <w:t>, vol. 37, no. 6, pp. 4687–4697, 2010.</w:t>
      </w:r>
    </w:p>
    <w:p w14:paraId="103C490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9]</w:t>
      </w:r>
      <w:r w:rsidRPr="0072405D">
        <w:rPr>
          <w:rFonts w:cs="David"/>
          <w:noProof/>
          <w:sz w:val="20"/>
        </w:rPr>
        <w:tab/>
        <w:t xml:space="preserve">A. Belkhiri, W. Bechkit, H. Rivano, and M. Koudil, “Context aware MWSN optimal redeployment strategies for air pollution timely monitoring,” </w:t>
      </w:r>
      <w:r w:rsidRPr="0072405D">
        <w:rPr>
          <w:rFonts w:cs="David"/>
          <w:i/>
          <w:iCs/>
          <w:noProof/>
          <w:sz w:val="20"/>
        </w:rPr>
        <w:t>IEEE Int. Conf. Commun.</w:t>
      </w:r>
      <w:r w:rsidRPr="0072405D">
        <w:rPr>
          <w:rFonts w:cs="David"/>
          <w:noProof/>
          <w:sz w:val="20"/>
        </w:rPr>
        <w:t>, vol. 2018-May, 2018.</w:t>
      </w:r>
    </w:p>
    <w:p w14:paraId="73CA422B"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0]</w:t>
      </w:r>
      <w:r w:rsidRPr="0072405D">
        <w:rPr>
          <w:rFonts w:cs="David"/>
          <w:noProof/>
          <w:sz w:val="20"/>
        </w:rPr>
        <w:tab/>
        <w:t xml:space="preserve">H. Kellerer, U. Pferschy, and D. Pisinger, </w:t>
      </w:r>
      <w:r w:rsidRPr="0072405D">
        <w:rPr>
          <w:rFonts w:cs="David"/>
          <w:i/>
          <w:iCs/>
          <w:noProof/>
          <w:sz w:val="20"/>
        </w:rPr>
        <w:t>Knapsack Problems</w:t>
      </w:r>
      <w:r w:rsidRPr="0072405D">
        <w:rPr>
          <w:rFonts w:cs="David"/>
          <w:noProof/>
          <w:sz w:val="20"/>
        </w:rPr>
        <w:t>. Springer, 2004.</w:t>
      </w:r>
    </w:p>
    <w:p w14:paraId="3159676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1]</w:t>
      </w:r>
      <w:r w:rsidRPr="0072405D">
        <w:rPr>
          <w:rFonts w:cs="David"/>
          <w:noProof/>
          <w:sz w:val="20"/>
        </w:rPr>
        <w:tab/>
        <w:t xml:space="preserve">R. M. Karp, “Reducibility among combinatorial problems,” in </w:t>
      </w:r>
      <w:r w:rsidRPr="0072405D">
        <w:rPr>
          <w:rFonts w:cs="David"/>
          <w:i/>
          <w:iCs/>
          <w:noProof/>
          <w:sz w:val="20"/>
        </w:rPr>
        <w:t>Complexity of computer computations</w:t>
      </w:r>
      <w:r w:rsidRPr="0072405D">
        <w:rPr>
          <w:rFonts w:cs="David"/>
          <w:noProof/>
          <w:sz w:val="20"/>
        </w:rPr>
        <w:t>, Springer, 1972, pp. 85–103.</w:t>
      </w:r>
    </w:p>
    <w:p w14:paraId="4DE0B6F4"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2]</w:t>
      </w:r>
      <w:r w:rsidRPr="0072405D">
        <w:rPr>
          <w:rFonts w:cs="David"/>
          <w:noProof/>
          <w:sz w:val="20"/>
        </w:rPr>
        <w:tab/>
        <w:t xml:space="preserve">A. E. Eiben and J. E. Smith, </w:t>
      </w:r>
      <w:r w:rsidRPr="0072405D">
        <w:rPr>
          <w:rFonts w:cs="David"/>
          <w:i/>
          <w:iCs/>
          <w:noProof/>
          <w:sz w:val="20"/>
        </w:rPr>
        <w:t>Introduction to evolutionary computing</w:t>
      </w:r>
      <w:r w:rsidRPr="0072405D">
        <w:rPr>
          <w:rFonts w:cs="David"/>
          <w:noProof/>
          <w:sz w:val="20"/>
        </w:rPr>
        <w:t>, 2nd Editio., vol. 53. Springer, 2007.</w:t>
      </w:r>
    </w:p>
    <w:p w14:paraId="40D794F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3]</w:t>
      </w:r>
      <w:r w:rsidRPr="0072405D">
        <w:rPr>
          <w:rFonts w:cs="David"/>
          <w:noProof/>
          <w:sz w:val="20"/>
        </w:rPr>
        <w:tab/>
        <w:t xml:space="preserve">G. O. Concepts, </w:t>
      </w:r>
      <w:r w:rsidRPr="0072405D">
        <w:rPr>
          <w:rFonts w:cs="David"/>
          <w:i/>
          <w:iCs/>
          <w:noProof/>
          <w:sz w:val="20"/>
        </w:rPr>
        <w:t>Introduction to Optimum Design, Chapter 16 -Global Optimization Concepts and Methods</w:t>
      </w:r>
      <w:r w:rsidRPr="0072405D">
        <w:rPr>
          <w:rFonts w:cs="David"/>
          <w:noProof/>
          <w:sz w:val="20"/>
        </w:rPr>
        <w:t>, Fourth Edi. Elsevier Inc., 2017.</w:t>
      </w:r>
    </w:p>
    <w:p w14:paraId="297BB2C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4]</w:t>
      </w:r>
      <w:r w:rsidRPr="0072405D">
        <w:rPr>
          <w:rFonts w:cs="David"/>
          <w:noProof/>
          <w:sz w:val="20"/>
        </w:rPr>
        <w:tab/>
        <w:t xml:space="preserve">S. E. Haupt, G. S. Young, and C. T. Allen, “A genetic algorithm method to assimilate sensor data for a toxic contaminant release,” </w:t>
      </w:r>
      <w:r w:rsidRPr="0072405D">
        <w:rPr>
          <w:rFonts w:cs="David"/>
          <w:i/>
          <w:iCs/>
          <w:noProof/>
          <w:sz w:val="20"/>
        </w:rPr>
        <w:t>J. Comput.</w:t>
      </w:r>
      <w:r w:rsidRPr="0072405D">
        <w:rPr>
          <w:rFonts w:cs="David"/>
          <w:noProof/>
          <w:sz w:val="20"/>
        </w:rPr>
        <w:t>, vol. 2, no. 6, pp. 85–93, 2007.</w:t>
      </w:r>
    </w:p>
    <w:p w14:paraId="0985983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5]</w:t>
      </w:r>
      <w:r w:rsidRPr="0072405D">
        <w:rPr>
          <w:rFonts w:cs="David"/>
          <w:noProof/>
          <w:sz w:val="20"/>
        </w:rPr>
        <w:tab/>
        <w:t xml:space="preserve">J. H. Holland, </w:t>
      </w:r>
      <w:r w:rsidRPr="0072405D">
        <w:rPr>
          <w:rFonts w:cs="David"/>
          <w:i/>
          <w:iCs/>
          <w:noProof/>
          <w:sz w:val="20"/>
        </w:rPr>
        <w:t>Adaptation in natural and artificial systems: an introductory analysis with applications to biology, control, and artificial intelligence</w:t>
      </w:r>
      <w:r w:rsidRPr="0072405D">
        <w:rPr>
          <w:rFonts w:cs="David"/>
          <w:noProof/>
          <w:sz w:val="20"/>
        </w:rPr>
        <w:t>. MIT press, 1992.</w:t>
      </w:r>
    </w:p>
    <w:p w14:paraId="652C4FD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6]</w:t>
      </w:r>
      <w:r w:rsidRPr="0072405D">
        <w:rPr>
          <w:rFonts w:cs="David"/>
          <w:noProof/>
          <w:sz w:val="20"/>
        </w:rPr>
        <w:tab/>
        <w:t xml:space="preserve">R. Ramadan, H. El-Rewini, and K. Abdelghany, “Optimal and approximate approaches for deployment of heterogeneous sensing devices,” </w:t>
      </w:r>
      <w:r w:rsidRPr="0072405D">
        <w:rPr>
          <w:rFonts w:cs="David"/>
          <w:i/>
          <w:iCs/>
          <w:noProof/>
          <w:sz w:val="20"/>
        </w:rPr>
        <w:t>Eurasip J. Wirel. Commun. Netw.</w:t>
      </w:r>
      <w:r w:rsidRPr="0072405D">
        <w:rPr>
          <w:rFonts w:cs="David"/>
          <w:noProof/>
          <w:sz w:val="20"/>
        </w:rPr>
        <w:t>, vol. 2007, 2007.</w:t>
      </w:r>
    </w:p>
    <w:p w14:paraId="7000B6B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7]</w:t>
      </w:r>
      <w:r w:rsidRPr="0072405D">
        <w:rPr>
          <w:rFonts w:cs="David"/>
          <w:noProof/>
          <w:sz w:val="20"/>
        </w:rPr>
        <w:tab/>
        <w:t xml:space="preserve">A. Preis and A. Ostfeld, “Genetic algorithm for contaminant source characterization using imperfect sensors,” </w:t>
      </w:r>
      <w:r w:rsidRPr="0072405D">
        <w:rPr>
          <w:rFonts w:cs="David"/>
          <w:i/>
          <w:iCs/>
          <w:noProof/>
          <w:sz w:val="20"/>
        </w:rPr>
        <w:t>Civ. Eng. Environ. Syst.</w:t>
      </w:r>
      <w:r w:rsidRPr="0072405D">
        <w:rPr>
          <w:rFonts w:cs="David"/>
          <w:noProof/>
          <w:sz w:val="20"/>
        </w:rPr>
        <w:t>, vol. 25, no. 1, pp. 29–39, 2008.</w:t>
      </w:r>
    </w:p>
    <w:p w14:paraId="666F484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8]</w:t>
      </w:r>
      <w:r w:rsidRPr="0072405D">
        <w:rPr>
          <w:rFonts w:cs="David"/>
          <w:noProof/>
          <w:sz w:val="20"/>
        </w:rPr>
        <w:tab/>
        <w:t xml:space="preserve">Z. E. Nicklow John, Reed Patrick, Savic Dragan, Dessalegne Tibebe, Harrell Laura, Chan-Hilton Amy, Karamouz Mohammad, Minsker Barbara, Ostfeld Avi, Singh Abhishek, “State of the Art for Genetic Algorithms and Beyond in Water Resources Planning and Management,” </w:t>
      </w:r>
      <w:r w:rsidRPr="0072405D">
        <w:rPr>
          <w:rFonts w:cs="David"/>
          <w:i/>
          <w:iCs/>
          <w:noProof/>
          <w:sz w:val="20"/>
        </w:rPr>
        <w:t>J. Water Resour. Plan. Manag.</w:t>
      </w:r>
      <w:r w:rsidRPr="0072405D">
        <w:rPr>
          <w:rFonts w:cs="David"/>
          <w:noProof/>
          <w:sz w:val="20"/>
        </w:rPr>
        <w:t>, vol. 136, no. 4, pp. 412–432, 2010.</w:t>
      </w:r>
    </w:p>
    <w:p w14:paraId="5633A62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9]</w:t>
      </w:r>
      <w:r w:rsidRPr="0072405D">
        <w:rPr>
          <w:rFonts w:cs="David"/>
          <w:noProof/>
          <w:sz w:val="20"/>
        </w:rPr>
        <w:tab/>
        <w:t xml:space="preserve">S. E. Haupt, G. S. Young, and C. T. Allen, “Validation of a receptor-dispersion model coupled with a genetic algorithm using synthetic data,” </w:t>
      </w:r>
      <w:r w:rsidRPr="0072405D">
        <w:rPr>
          <w:rFonts w:cs="David"/>
          <w:i/>
          <w:iCs/>
          <w:noProof/>
          <w:sz w:val="20"/>
        </w:rPr>
        <w:t>J. Appl. Meteorol. Climatol.</w:t>
      </w:r>
      <w:r w:rsidRPr="0072405D">
        <w:rPr>
          <w:rFonts w:cs="David"/>
          <w:noProof/>
          <w:sz w:val="20"/>
        </w:rPr>
        <w:t>, vol. 45, no. 3, pp. 476–490, 2006.</w:t>
      </w:r>
    </w:p>
    <w:p w14:paraId="1679028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0]</w:t>
      </w:r>
      <w:r w:rsidRPr="0072405D">
        <w:rPr>
          <w:rFonts w:cs="David"/>
          <w:noProof/>
          <w:sz w:val="20"/>
        </w:rPr>
        <w:tab/>
        <w:t xml:space="preserve">S. E. Haupt, “A demonstration of coupled receptor/dispersion modeling with a genetic algorithm,” </w:t>
      </w:r>
      <w:r w:rsidRPr="0072405D">
        <w:rPr>
          <w:rFonts w:cs="David"/>
          <w:i/>
          <w:iCs/>
          <w:noProof/>
          <w:sz w:val="20"/>
        </w:rPr>
        <w:t>Atmos. Environ.</w:t>
      </w:r>
      <w:r w:rsidRPr="0072405D">
        <w:rPr>
          <w:rFonts w:cs="David"/>
          <w:noProof/>
          <w:sz w:val="20"/>
        </w:rPr>
        <w:t>, vol. 39, no. 37, pp. 7181–7189, 2005.</w:t>
      </w:r>
    </w:p>
    <w:p w14:paraId="3B62B3E9"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1]</w:t>
      </w:r>
      <w:r w:rsidRPr="0072405D">
        <w:rPr>
          <w:rFonts w:cs="David"/>
          <w:noProof/>
          <w:sz w:val="20"/>
        </w:rPr>
        <w:tab/>
        <w:t xml:space="preserve">C. T. Allen, G. S. Young, and S. E. Haupt, “Improving pollutant source characterization by better estimating wind direction with a genetic algorithm,” </w:t>
      </w:r>
      <w:r w:rsidRPr="0072405D">
        <w:rPr>
          <w:rFonts w:cs="David"/>
          <w:i/>
          <w:iCs/>
          <w:noProof/>
          <w:sz w:val="20"/>
        </w:rPr>
        <w:t>Atmos. Environ.</w:t>
      </w:r>
      <w:r w:rsidRPr="0072405D">
        <w:rPr>
          <w:rFonts w:cs="David"/>
          <w:noProof/>
          <w:sz w:val="20"/>
        </w:rPr>
        <w:t>, vol. 41, no. 11, pp. 2283–2289, 2007.</w:t>
      </w:r>
    </w:p>
    <w:p w14:paraId="549CB454"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2]</w:t>
      </w:r>
      <w:r w:rsidRPr="0072405D">
        <w:rPr>
          <w:rFonts w:cs="David"/>
          <w:noProof/>
          <w:sz w:val="20"/>
        </w:rPr>
        <w:tab/>
        <w:t xml:space="preserve">P. E. Bieringer </w:t>
      </w:r>
      <w:r w:rsidRPr="0072405D">
        <w:rPr>
          <w:rFonts w:cs="David"/>
          <w:i/>
          <w:iCs/>
          <w:noProof/>
          <w:sz w:val="20"/>
        </w:rPr>
        <w:t>et al.</w:t>
      </w:r>
      <w:r w:rsidRPr="0072405D">
        <w:rPr>
          <w:rFonts w:cs="David"/>
          <w:noProof/>
          <w:sz w:val="20"/>
        </w:rPr>
        <w:t xml:space="preserve">, “Automated source term and wind parameter estimation for atmospheric transport and dispersion applications,” </w:t>
      </w:r>
      <w:r w:rsidRPr="0072405D">
        <w:rPr>
          <w:rFonts w:cs="David"/>
          <w:i/>
          <w:iCs/>
          <w:noProof/>
          <w:sz w:val="20"/>
        </w:rPr>
        <w:t>Atmos. Environ.</w:t>
      </w:r>
      <w:r w:rsidRPr="0072405D">
        <w:rPr>
          <w:rFonts w:cs="David"/>
          <w:noProof/>
          <w:sz w:val="20"/>
        </w:rPr>
        <w:t>, vol. 122, pp. 206–219, 2015.</w:t>
      </w:r>
    </w:p>
    <w:p w14:paraId="1ABEEDAF"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3]</w:t>
      </w:r>
      <w:r w:rsidRPr="0072405D">
        <w:rPr>
          <w:rFonts w:cs="David"/>
          <w:noProof/>
          <w:sz w:val="20"/>
        </w:rPr>
        <w:tab/>
        <w:t xml:space="preserve">K. J. Long, S. E. Haupt, and G. S. Young, “Assessing sensitivity of source term estimation,” </w:t>
      </w:r>
      <w:r w:rsidRPr="0072405D">
        <w:rPr>
          <w:rFonts w:cs="David"/>
          <w:i/>
          <w:iCs/>
          <w:noProof/>
          <w:sz w:val="20"/>
        </w:rPr>
        <w:t>Atmos. Environ.</w:t>
      </w:r>
      <w:r w:rsidRPr="0072405D">
        <w:rPr>
          <w:rFonts w:cs="David"/>
          <w:noProof/>
          <w:sz w:val="20"/>
        </w:rPr>
        <w:t>, vol. 44, no. 12, pp. 1558–1567, 2010.</w:t>
      </w:r>
    </w:p>
    <w:p w14:paraId="29B10D05"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4]</w:t>
      </w:r>
      <w:r w:rsidRPr="0072405D">
        <w:rPr>
          <w:rFonts w:cs="David"/>
          <w:noProof/>
          <w:sz w:val="20"/>
        </w:rPr>
        <w:tab/>
        <w:t xml:space="preserve">A. Kumar, S. Dixit, C. Varadarajan, A. Vijayan, and A. Masuraha, “Evaluation of the AERMOD dispersion model as a function of atmospheric stability for an urban area,” </w:t>
      </w:r>
      <w:r w:rsidRPr="0072405D">
        <w:rPr>
          <w:rFonts w:cs="David"/>
          <w:i/>
          <w:iCs/>
          <w:noProof/>
          <w:sz w:val="20"/>
        </w:rPr>
        <w:t>Environ. Prog.</w:t>
      </w:r>
      <w:r w:rsidRPr="0072405D">
        <w:rPr>
          <w:rFonts w:cs="David"/>
          <w:noProof/>
          <w:sz w:val="20"/>
        </w:rPr>
        <w:t>, vol. 25, no. 2, pp. 141–151, 2006.</w:t>
      </w:r>
    </w:p>
    <w:p w14:paraId="084D465F"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5]</w:t>
      </w:r>
      <w:r w:rsidRPr="0072405D">
        <w:rPr>
          <w:rFonts w:cs="David"/>
          <w:noProof/>
          <w:sz w:val="20"/>
        </w:rPr>
        <w:tab/>
        <w:t xml:space="preserve">A. S. Rood, “Performance evaluation of AERMOD, CALPUFF, and legacy air dispersion models using the Winter Validation Tracer Study dataset,” </w:t>
      </w:r>
      <w:r w:rsidRPr="0072405D">
        <w:rPr>
          <w:rFonts w:cs="David"/>
          <w:i/>
          <w:iCs/>
          <w:noProof/>
          <w:sz w:val="20"/>
        </w:rPr>
        <w:t>Atmos. Environ.</w:t>
      </w:r>
      <w:r w:rsidRPr="0072405D">
        <w:rPr>
          <w:rFonts w:cs="David"/>
          <w:noProof/>
          <w:sz w:val="20"/>
        </w:rPr>
        <w:t>, vol. 89, pp. 707–720, 2014.</w:t>
      </w:r>
    </w:p>
    <w:p w14:paraId="17915DEA"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6]</w:t>
      </w:r>
      <w:r w:rsidRPr="0072405D">
        <w:rPr>
          <w:rFonts w:cs="David"/>
          <w:noProof/>
          <w:sz w:val="20"/>
        </w:rPr>
        <w:tab/>
        <w:t>D. G. S. and R. J. Y. Scire, J.S., “Model formulation and user’s guide for the CALPUFF dispersion model. Prepared for the California Air Resources Board by Sigma Research Corporation, Concord, MA.,” 1990.</w:t>
      </w:r>
    </w:p>
    <w:p w14:paraId="3ECCA4B6"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7]</w:t>
      </w:r>
      <w:r w:rsidRPr="0072405D">
        <w:rPr>
          <w:rFonts w:cs="David"/>
          <w:noProof/>
          <w:sz w:val="20"/>
        </w:rPr>
        <w:tab/>
        <w:t xml:space="preserve">A. Berchet </w:t>
      </w:r>
      <w:r w:rsidRPr="0072405D">
        <w:rPr>
          <w:rFonts w:cs="David"/>
          <w:i/>
          <w:iCs/>
          <w:noProof/>
          <w:sz w:val="20"/>
        </w:rPr>
        <w:t>et al.</w:t>
      </w:r>
      <w:r w:rsidRPr="0072405D">
        <w:rPr>
          <w:rFonts w:cs="David"/>
          <w:noProof/>
          <w:sz w:val="20"/>
        </w:rPr>
        <w:t xml:space="preserve">, “A cost-effective method for simulating city-wide air flow and pollutant dispersion at building resolving scale,” </w:t>
      </w:r>
      <w:r w:rsidRPr="0072405D">
        <w:rPr>
          <w:rFonts w:cs="David"/>
          <w:i/>
          <w:iCs/>
          <w:noProof/>
          <w:sz w:val="20"/>
        </w:rPr>
        <w:t>Atmos. Environ.</w:t>
      </w:r>
      <w:r w:rsidRPr="0072405D">
        <w:rPr>
          <w:rFonts w:cs="David"/>
          <w:noProof/>
          <w:sz w:val="20"/>
        </w:rPr>
        <w:t>, vol. 158, pp. 181–196, 2017.</w:t>
      </w:r>
    </w:p>
    <w:p w14:paraId="4BD7B7A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8]</w:t>
      </w:r>
      <w:r w:rsidRPr="0072405D">
        <w:rPr>
          <w:rFonts w:cs="David"/>
          <w:noProof/>
          <w:sz w:val="20"/>
        </w:rPr>
        <w:tab/>
        <w:t>A. Berchet, K. Zink, D. Oettl, J. Brunner, L. Emmenegger, and D. Brunner, “simulations over the city of Zürich , Switzerland,” vol. 2, no. 2, pp. 3441–3459, 2017.</w:t>
      </w:r>
    </w:p>
    <w:p w14:paraId="2DAC695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9]</w:t>
      </w:r>
      <w:r w:rsidRPr="0072405D">
        <w:rPr>
          <w:rFonts w:cs="David"/>
          <w:noProof/>
          <w:sz w:val="20"/>
        </w:rPr>
        <w:tab/>
        <w:t xml:space="preserve">F. Pasquill, “The estimation of the dispersion of windborne material,” </w:t>
      </w:r>
      <w:r w:rsidRPr="0072405D">
        <w:rPr>
          <w:rFonts w:cs="David"/>
          <w:i/>
          <w:iCs/>
          <w:noProof/>
          <w:sz w:val="20"/>
        </w:rPr>
        <w:t>Met. Mag.</w:t>
      </w:r>
      <w:r w:rsidRPr="0072405D">
        <w:rPr>
          <w:rFonts w:cs="David"/>
          <w:noProof/>
          <w:sz w:val="20"/>
        </w:rPr>
        <w:t>, vol. 90, no. 1161, pp. 33–49, 1961.</w:t>
      </w:r>
    </w:p>
    <w:p w14:paraId="4A51FDE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0]</w:t>
      </w:r>
      <w:r w:rsidRPr="0072405D">
        <w:rPr>
          <w:rFonts w:cs="David"/>
          <w:noProof/>
          <w:sz w:val="20"/>
        </w:rPr>
        <w:tab/>
        <w:t xml:space="preserve">D. O. Martin, “Comment On ‘The Change of Concentration Standard Deviations with Distance,’” </w:t>
      </w:r>
      <w:r w:rsidRPr="0072405D">
        <w:rPr>
          <w:rFonts w:cs="David"/>
          <w:i/>
          <w:iCs/>
          <w:noProof/>
          <w:sz w:val="20"/>
        </w:rPr>
        <w:t>J. Air Pollut. Control Assoc.</w:t>
      </w:r>
      <w:r w:rsidRPr="0072405D">
        <w:rPr>
          <w:rFonts w:cs="David"/>
          <w:noProof/>
          <w:sz w:val="20"/>
        </w:rPr>
        <w:t>, vol. 26, no. 2, pp. 145–147, Feb. 1976.</w:t>
      </w:r>
    </w:p>
    <w:p w14:paraId="4685815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1]</w:t>
      </w:r>
      <w:r w:rsidRPr="0072405D">
        <w:rPr>
          <w:rFonts w:cs="David"/>
          <w:noProof/>
          <w:sz w:val="20"/>
        </w:rPr>
        <w:tab/>
        <w:t>D. B. Turner, “Workbook of Atmospheric Dispersion Estimates; 2nd ed;” 1994.</w:t>
      </w:r>
    </w:p>
    <w:p w14:paraId="0ABF05C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2]</w:t>
      </w:r>
      <w:r w:rsidRPr="0072405D">
        <w:rPr>
          <w:rFonts w:cs="David"/>
          <w:noProof/>
          <w:sz w:val="20"/>
        </w:rPr>
        <w:tab/>
        <w:t xml:space="preserve">C. D. Ahrens and R. Henson, </w:t>
      </w:r>
      <w:r w:rsidRPr="0072405D">
        <w:rPr>
          <w:rFonts w:cs="David"/>
          <w:i/>
          <w:iCs/>
          <w:noProof/>
          <w:sz w:val="20"/>
        </w:rPr>
        <w:t>Meteorology Today: An Introduction to Weather, Climate, and the Environment</w:t>
      </w:r>
      <w:r w:rsidRPr="0072405D">
        <w:rPr>
          <w:rFonts w:cs="David"/>
          <w:noProof/>
          <w:sz w:val="20"/>
        </w:rPr>
        <w:t>, 12th ed. Cengage Learning, Inc, 2017.</w:t>
      </w:r>
    </w:p>
    <w:p w14:paraId="5D4E493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lastRenderedPageBreak/>
        <w:t>[63]</w:t>
      </w:r>
      <w:r w:rsidRPr="0072405D">
        <w:rPr>
          <w:rFonts w:cs="David"/>
          <w:noProof/>
          <w:sz w:val="20"/>
        </w:rPr>
        <w:tab/>
        <w:t xml:space="preserve">D. B. Turner, “A diffusion model for an urban area,” </w:t>
      </w:r>
      <w:r w:rsidRPr="0072405D">
        <w:rPr>
          <w:rFonts w:cs="David"/>
          <w:i/>
          <w:iCs/>
          <w:noProof/>
          <w:sz w:val="20"/>
        </w:rPr>
        <w:t>J. Appl. Meteorol.</w:t>
      </w:r>
      <w:r w:rsidRPr="0072405D">
        <w:rPr>
          <w:rFonts w:cs="David"/>
          <w:noProof/>
          <w:sz w:val="20"/>
        </w:rPr>
        <w:t>, vol. 3, no. 1, pp. 83–91, 1964.</w:t>
      </w:r>
    </w:p>
    <w:p w14:paraId="1F5C72B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4]</w:t>
      </w:r>
      <w:r w:rsidRPr="0072405D">
        <w:rPr>
          <w:rFonts w:cs="David"/>
          <w:noProof/>
          <w:sz w:val="20"/>
        </w:rPr>
        <w:tab/>
        <w:t xml:space="preserve">USEPA- United States Environmental Protection Agency, “Meteorological Monitoring Guidance for Regulatory Modeling Applications,” </w:t>
      </w:r>
      <w:r w:rsidRPr="0072405D">
        <w:rPr>
          <w:rFonts w:cs="David"/>
          <w:i/>
          <w:iCs/>
          <w:noProof/>
          <w:sz w:val="20"/>
        </w:rPr>
        <w:t>Epa-454/R-99-005</w:t>
      </w:r>
      <w:r w:rsidRPr="0072405D">
        <w:rPr>
          <w:rFonts w:cs="David"/>
          <w:noProof/>
          <w:sz w:val="20"/>
        </w:rPr>
        <w:t>, p. 171, 2000.</w:t>
      </w:r>
    </w:p>
    <w:p w14:paraId="38AAA4B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5]</w:t>
      </w:r>
      <w:r w:rsidRPr="0072405D">
        <w:rPr>
          <w:rFonts w:cs="David"/>
          <w:noProof/>
          <w:sz w:val="20"/>
        </w:rPr>
        <w:tab/>
        <w:t>D. Hadka, “Beginner ’ s Guide to the MOEA Framework_part,” p. 214, 2017.</w:t>
      </w:r>
    </w:p>
    <w:p w14:paraId="057EA59B"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6]</w:t>
      </w:r>
      <w:r w:rsidRPr="0072405D">
        <w:rPr>
          <w:rFonts w:cs="David"/>
          <w:noProof/>
          <w:sz w:val="20"/>
        </w:rPr>
        <w:tab/>
        <w:t>P. Hadka, David and Reed, “Borg : An Auto-Adaptive Many-Objective Evolutionary Computing Framework,” vol. 21, no. 2, pp. 231–259, 2013.</w:t>
      </w:r>
    </w:p>
    <w:p w14:paraId="66A3CE99"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7]</w:t>
      </w:r>
      <w:r w:rsidRPr="0072405D">
        <w:rPr>
          <w:rFonts w:cs="David"/>
          <w:noProof/>
          <w:sz w:val="20"/>
        </w:rPr>
        <w:tab/>
        <w:t xml:space="preserve">E. K. Burke </w:t>
      </w:r>
      <w:r w:rsidRPr="0072405D">
        <w:rPr>
          <w:rFonts w:cs="David"/>
          <w:i/>
          <w:iCs/>
          <w:noProof/>
          <w:sz w:val="20"/>
        </w:rPr>
        <w:t>et al.</w:t>
      </w:r>
      <w:r w:rsidRPr="0072405D">
        <w:rPr>
          <w:rFonts w:cs="David"/>
          <w:noProof/>
          <w:sz w:val="20"/>
        </w:rPr>
        <w:t xml:space="preserve">, “Hyper-heuristics: A survey of the state of the art,” </w:t>
      </w:r>
      <w:r w:rsidRPr="0072405D">
        <w:rPr>
          <w:rFonts w:cs="David"/>
          <w:i/>
          <w:iCs/>
          <w:noProof/>
          <w:sz w:val="20"/>
        </w:rPr>
        <w:t>J. Oper. Res. Soc.</w:t>
      </w:r>
      <w:r w:rsidRPr="0072405D">
        <w:rPr>
          <w:rFonts w:cs="David"/>
          <w:noProof/>
          <w:sz w:val="20"/>
        </w:rPr>
        <w:t>, vol. 64, no. 12, pp. 1695–1724, 2013.</w:t>
      </w:r>
    </w:p>
    <w:p w14:paraId="3539B2A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8]</w:t>
      </w:r>
      <w:r w:rsidRPr="0072405D">
        <w:rPr>
          <w:rFonts w:cs="David"/>
          <w:noProof/>
          <w:sz w:val="20"/>
        </w:rPr>
        <w:tab/>
        <w:t xml:space="preserve">G. Hoek </w:t>
      </w:r>
      <w:r w:rsidRPr="0072405D">
        <w:rPr>
          <w:rFonts w:cs="David"/>
          <w:i/>
          <w:iCs/>
          <w:noProof/>
          <w:sz w:val="20"/>
        </w:rPr>
        <w:t>et al.</w:t>
      </w:r>
      <w:r w:rsidRPr="0072405D">
        <w:rPr>
          <w:rFonts w:cs="David"/>
          <w:noProof/>
          <w:sz w:val="20"/>
        </w:rPr>
        <w:t xml:space="preserve">, “A review of land-use regression models to assess spatial variation of outdoor air pollution,” </w:t>
      </w:r>
      <w:r w:rsidRPr="0072405D">
        <w:rPr>
          <w:rFonts w:cs="David"/>
          <w:i/>
          <w:iCs/>
          <w:noProof/>
          <w:sz w:val="20"/>
        </w:rPr>
        <w:t>Atmos. Environ.</w:t>
      </w:r>
      <w:r w:rsidRPr="0072405D">
        <w:rPr>
          <w:rFonts w:cs="David"/>
          <w:noProof/>
          <w:sz w:val="20"/>
        </w:rPr>
        <w:t>, vol. 42, no. 33, pp. 7561–7578, 2008.</w:t>
      </w:r>
    </w:p>
    <w:p w14:paraId="0186855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9]</w:t>
      </w:r>
      <w:r w:rsidRPr="0072405D">
        <w:rPr>
          <w:rFonts w:cs="David"/>
          <w:noProof/>
          <w:sz w:val="20"/>
        </w:rPr>
        <w:tab/>
        <w:t xml:space="preserve">J. Bluett, N. Gimson, G. Fisher, C. Heydenrych, T. Freeman, and J. Godfrey, </w:t>
      </w:r>
      <w:r w:rsidRPr="0072405D">
        <w:rPr>
          <w:rFonts w:cs="David"/>
          <w:i/>
          <w:iCs/>
          <w:noProof/>
          <w:sz w:val="20"/>
        </w:rPr>
        <w:t>Good practice guide for atmospheric dispersion modelling</w:t>
      </w:r>
      <w:r w:rsidRPr="0072405D">
        <w:rPr>
          <w:rFonts w:cs="David"/>
          <w:noProof/>
          <w:sz w:val="20"/>
        </w:rPr>
        <w:t>. 2004.</w:t>
      </w:r>
    </w:p>
    <w:p w14:paraId="20B4F1BB"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0]</w:t>
      </w:r>
      <w:r w:rsidRPr="0072405D">
        <w:rPr>
          <w:rFonts w:cs="David"/>
          <w:noProof/>
          <w:sz w:val="20"/>
        </w:rPr>
        <w:tab/>
        <w:t>“Atmospheric Dispersion Modelling Liaison Committee Report: ADMLC-R6 June 2011,” 2011.</w:t>
      </w:r>
    </w:p>
    <w:p w14:paraId="58AA5818"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1]</w:t>
      </w:r>
      <w:r w:rsidRPr="0072405D">
        <w:rPr>
          <w:rFonts w:cs="David"/>
          <w:noProof/>
          <w:sz w:val="20"/>
        </w:rPr>
        <w:tab/>
        <w:t xml:space="preserve">D. Broday, U. Dayan, E. Aharonov, D. Laufer, and M. Adel, “Emissions from gas processing platforms to the atmosphere-case studies versus benchmarks,” </w:t>
      </w:r>
      <w:r w:rsidRPr="0072405D">
        <w:rPr>
          <w:rFonts w:cs="David"/>
          <w:i/>
          <w:iCs/>
          <w:noProof/>
          <w:sz w:val="20"/>
        </w:rPr>
        <w:t>Environ. Impact Assess. Rev.</w:t>
      </w:r>
      <w:r w:rsidRPr="0072405D">
        <w:rPr>
          <w:rFonts w:cs="David"/>
          <w:noProof/>
          <w:sz w:val="20"/>
        </w:rPr>
        <w:t>, vol. 80, no. October 2019, p. 106313, 2020.</w:t>
      </w:r>
    </w:p>
    <w:p w14:paraId="1A0268C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2]</w:t>
      </w:r>
      <w:r w:rsidRPr="0072405D">
        <w:rPr>
          <w:rFonts w:cs="David"/>
          <w:noProof/>
          <w:sz w:val="20"/>
        </w:rPr>
        <w:tab/>
        <w:t xml:space="preserve">E. R. Lutman, S. R. Jones, R. A. Hill, P. McDonald, and B. Lambers, “Comparison between the predictions of a Gaussian plume model and a Lagrangian particle dispersion model for annual average calculations of long-range dispersion of radionuclides,” </w:t>
      </w:r>
      <w:r w:rsidRPr="0072405D">
        <w:rPr>
          <w:rFonts w:cs="David"/>
          <w:i/>
          <w:iCs/>
          <w:noProof/>
          <w:sz w:val="20"/>
        </w:rPr>
        <w:t>J. Environ. Radioact.</w:t>
      </w:r>
      <w:r w:rsidRPr="0072405D">
        <w:rPr>
          <w:rFonts w:cs="David"/>
          <w:noProof/>
          <w:sz w:val="20"/>
        </w:rPr>
        <w:t>, vol. 75, no. 3, pp. 339–355, 2004.</w:t>
      </w:r>
    </w:p>
    <w:p w14:paraId="697B349F"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3]</w:t>
      </w:r>
      <w:r w:rsidRPr="0072405D">
        <w:rPr>
          <w:rFonts w:cs="David"/>
          <w:noProof/>
          <w:sz w:val="20"/>
        </w:rPr>
        <w:tab/>
        <w:t>B. Paine, “Short ‐ Range Model Distance Applicability Study,” pp. 1–22, 2012.</w:t>
      </w:r>
    </w:p>
    <w:p w14:paraId="369EA1C9"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4]</w:t>
      </w:r>
      <w:r w:rsidRPr="0072405D">
        <w:rPr>
          <w:rFonts w:cs="David"/>
          <w:noProof/>
          <w:sz w:val="20"/>
        </w:rPr>
        <w:tab/>
        <w:t>I. Levy, U. Dayan, and Y. Mahrer, “A five-year study of coastal recirculation and its effect on air pollutants over the East Mediterranean region,” vol. 113, no. May, 2008.</w:t>
      </w:r>
    </w:p>
    <w:p w14:paraId="53E88A2E" w14:textId="7EB176AE" w:rsidR="0017416B" w:rsidRDefault="008901CA" w:rsidP="0072405D">
      <w:pPr>
        <w:widowControl w:val="0"/>
        <w:autoSpaceDE w:val="0"/>
        <w:autoSpaceDN w:val="0"/>
        <w:adjustRightInd w:val="0"/>
        <w:spacing w:line="240" w:lineRule="auto"/>
        <w:ind w:left="640" w:hanging="640"/>
        <w:rPr>
          <w:ins w:id="462" w:author="Idit Balachsan" w:date="2020-01-26T14:09:00Z"/>
          <w:sz w:val="19"/>
          <w:szCs w:val="19"/>
        </w:rPr>
      </w:pPr>
      <w:r w:rsidRPr="0017416B">
        <w:rPr>
          <w:rFonts w:hint="cs"/>
          <w:sz w:val="19"/>
          <w:szCs w:val="19"/>
        </w:rPr>
        <w:fldChar w:fldCharType="end"/>
      </w:r>
      <w:bookmarkStart w:id="463" w:name="Appendices"/>
    </w:p>
    <w:p w14:paraId="722C4A73" w14:textId="66286582" w:rsidR="00603520" w:rsidRDefault="00603520" w:rsidP="00526C73">
      <w:pPr>
        <w:widowControl w:val="0"/>
        <w:autoSpaceDE w:val="0"/>
        <w:autoSpaceDN w:val="0"/>
        <w:adjustRightInd w:val="0"/>
        <w:spacing w:line="240" w:lineRule="auto"/>
        <w:ind w:left="640" w:hanging="640"/>
        <w:rPr>
          <w:ins w:id="464" w:author="Idit Balachsan" w:date="2020-01-26T14:09:00Z"/>
          <w:sz w:val="19"/>
          <w:szCs w:val="19"/>
        </w:rPr>
      </w:pPr>
    </w:p>
    <w:p w14:paraId="36CB1FFE" w14:textId="46090817" w:rsidR="00603520" w:rsidRDefault="00603520" w:rsidP="00526C73">
      <w:pPr>
        <w:widowControl w:val="0"/>
        <w:autoSpaceDE w:val="0"/>
        <w:autoSpaceDN w:val="0"/>
        <w:adjustRightInd w:val="0"/>
        <w:spacing w:line="240" w:lineRule="auto"/>
        <w:ind w:left="640" w:hanging="640"/>
        <w:rPr>
          <w:ins w:id="465" w:author="Idit Balachsan" w:date="2020-01-26T14:09:00Z"/>
          <w:sz w:val="19"/>
          <w:szCs w:val="19"/>
        </w:rPr>
      </w:pPr>
    </w:p>
    <w:p w14:paraId="63882F3F" w14:textId="7A897C5E" w:rsidR="00603520" w:rsidRDefault="00603520" w:rsidP="00526C73">
      <w:pPr>
        <w:widowControl w:val="0"/>
        <w:autoSpaceDE w:val="0"/>
        <w:autoSpaceDN w:val="0"/>
        <w:adjustRightInd w:val="0"/>
        <w:spacing w:line="240" w:lineRule="auto"/>
        <w:ind w:left="640" w:hanging="640"/>
        <w:rPr>
          <w:ins w:id="466" w:author="Idit Balachsan" w:date="2020-01-26T14:09:00Z"/>
          <w:sz w:val="19"/>
          <w:szCs w:val="19"/>
        </w:rPr>
      </w:pPr>
    </w:p>
    <w:p w14:paraId="0775255A" w14:textId="3426A345" w:rsidR="00603520" w:rsidRDefault="00603520" w:rsidP="00526C73">
      <w:pPr>
        <w:widowControl w:val="0"/>
        <w:autoSpaceDE w:val="0"/>
        <w:autoSpaceDN w:val="0"/>
        <w:adjustRightInd w:val="0"/>
        <w:spacing w:line="240" w:lineRule="auto"/>
        <w:ind w:left="640" w:hanging="640"/>
        <w:rPr>
          <w:ins w:id="467" w:author="Idit Balachsan" w:date="2020-01-26T14:09:00Z"/>
          <w:sz w:val="19"/>
          <w:szCs w:val="19"/>
        </w:rPr>
      </w:pPr>
    </w:p>
    <w:p w14:paraId="49526309" w14:textId="78AE295B" w:rsidR="00603520" w:rsidRDefault="00603520" w:rsidP="00526C73">
      <w:pPr>
        <w:widowControl w:val="0"/>
        <w:autoSpaceDE w:val="0"/>
        <w:autoSpaceDN w:val="0"/>
        <w:adjustRightInd w:val="0"/>
        <w:spacing w:line="240" w:lineRule="auto"/>
        <w:ind w:left="640" w:hanging="640"/>
        <w:rPr>
          <w:ins w:id="468" w:author="Idit Balachsan" w:date="2020-01-26T14:09:00Z"/>
          <w:sz w:val="19"/>
          <w:szCs w:val="19"/>
        </w:rPr>
      </w:pPr>
    </w:p>
    <w:p w14:paraId="4C758723" w14:textId="53CE25F3" w:rsidR="00603520" w:rsidRDefault="00603520" w:rsidP="00526C73">
      <w:pPr>
        <w:widowControl w:val="0"/>
        <w:autoSpaceDE w:val="0"/>
        <w:autoSpaceDN w:val="0"/>
        <w:adjustRightInd w:val="0"/>
        <w:spacing w:line="240" w:lineRule="auto"/>
        <w:ind w:left="640" w:hanging="640"/>
        <w:rPr>
          <w:ins w:id="469" w:author="Idit Balachsan" w:date="2020-01-26T14:09:00Z"/>
          <w:sz w:val="19"/>
          <w:szCs w:val="19"/>
        </w:rPr>
      </w:pPr>
    </w:p>
    <w:p w14:paraId="2692CC1F" w14:textId="68AD89DD" w:rsidR="00603520" w:rsidRDefault="00603520" w:rsidP="00526C73">
      <w:pPr>
        <w:widowControl w:val="0"/>
        <w:autoSpaceDE w:val="0"/>
        <w:autoSpaceDN w:val="0"/>
        <w:adjustRightInd w:val="0"/>
        <w:spacing w:line="240" w:lineRule="auto"/>
        <w:ind w:left="640" w:hanging="640"/>
        <w:rPr>
          <w:ins w:id="470" w:author="Idit Balachsan" w:date="2020-01-26T14:09:00Z"/>
          <w:sz w:val="19"/>
          <w:szCs w:val="19"/>
        </w:rPr>
      </w:pPr>
    </w:p>
    <w:p w14:paraId="648EE3DC" w14:textId="58C8636F" w:rsidR="00603520" w:rsidRDefault="00603520" w:rsidP="00526C73">
      <w:pPr>
        <w:widowControl w:val="0"/>
        <w:autoSpaceDE w:val="0"/>
        <w:autoSpaceDN w:val="0"/>
        <w:adjustRightInd w:val="0"/>
        <w:spacing w:line="240" w:lineRule="auto"/>
        <w:ind w:left="640" w:hanging="640"/>
        <w:rPr>
          <w:ins w:id="471" w:author="Idit Balachsan" w:date="2020-01-26T14:09:00Z"/>
          <w:sz w:val="19"/>
          <w:szCs w:val="19"/>
        </w:rPr>
      </w:pPr>
    </w:p>
    <w:p w14:paraId="1A9B8479" w14:textId="5B35E60E" w:rsidR="00603520" w:rsidRDefault="00603520" w:rsidP="00526C73">
      <w:pPr>
        <w:widowControl w:val="0"/>
        <w:autoSpaceDE w:val="0"/>
        <w:autoSpaceDN w:val="0"/>
        <w:adjustRightInd w:val="0"/>
        <w:spacing w:line="240" w:lineRule="auto"/>
        <w:ind w:left="640" w:hanging="640"/>
        <w:rPr>
          <w:ins w:id="472" w:author="Idit Balachsan" w:date="2020-01-26T14:09:00Z"/>
          <w:sz w:val="19"/>
          <w:szCs w:val="19"/>
        </w:rPr>
      </w:pPr>
    </w:p>
    <w:p w14:paraId="3DC78798" w14:textId="2AA9AA43" w:rsidR="00603520" w:rsidRDefault="00603520" w:rsidP="00526C73">
      <w:pPr>
        <w:widowControl w:val="0"/>
        <w:autoSpaceDE w:val="0"/>
        <w:autoSpaceDN w:val="0"/>
        <w:adjustRightInd w:val="0"/>
        <w:spacing w:line="240" w:lineRule="auto"/>
        <w:ind w:left="640" w:hanging="640"/>
        <w:rPr>
          <w:ins w:id="473" w:author="Idit Balachsan" w:date="2020-01-26T14:09:00Z"/>
          <w:sz w:val="19"/>
          <w:szCs w:val="19"/>
        </w:rPr>
      </w:pPr>
    </w:p>
    <w:p w14:paraId="49F59039" w14:textId="6CAACA46" w:rsidR="00603520" w:rsidRDefault="00603520" w:rsidP="00526C73">
      <w:pPr>
        <w:widowControl w:val="0"/>
        <w:autoSpaceDE w:val="0"/>
        <w:autoSpaceDN w:val="0"/>
        <w:adjustRightInd w:val="0"/>
        <w:spacing w:line="240" w:lineRule="auto"/>
        <w:ind w:left="640" w:hanging="640"/>
        <w:rPr>
          <w:ins w:id="474" w:author="Idit Balachsan" w:date="2020-01-26T14:09:00Z"/>
          <w:sz w:val="19"/>
          <w:szCs w:val="19"/>
        </w:rPr>
      </w:pPr>
    </w:p>
    <w:p w14:paraId="6F1ECB06" w14:textId="0B5F9F17" w:rsidR="00603520" w:rsidRDefault="00603520" w:rsidP="00526C73">
      <w:pPr>
        <w:widowControl w:val="0"/>
        <w:autoSpaceDE w:val="0"/>
        <w:autoSpaceDN w:val="0"/>
        <w:adjustRightInd w:val="0"/>
        <w:spacing w:line="240" w:lineRule="auto"/>
        <w:ind w:left="640" w:hanging="640"/>
        <w:rPr>
          <w:ins w:id="475" w:author="Idit Balachsan" w:date="2020-01-26T14:09:00Z"/>
          <w:sz w:val="19"/>
          <w:szCs w:val="19"/>
        </w:rPr>
      </w:pPr>
    </w:p>
    <w:p w14:paraId="6E66FD36" w14:textId="000CE1E1" w:rsidR="00603520" w:rsidRDefault="00603520" w:rsidP="00526C73">
      <w:pPr>
        <w:widowControl w:val="0"/>
        <w:autoSpaceDE w:val="0"/>
        <w:autoSpaceDN w:val="0"/>
        <w:adjustRightInd w:val="0"/>
        <w:spacing w:line="240" w:lineRule="auto"/>
        <w:ind w:left="640" w:hanging="640"/>
        <w:rPr>
          <w:ins w:id="476" w:author="Idit Balachsan" w:date="2020-01-26T14:09:00Z"/>
          <w:sz w:val="19"/>
          <w:szCs w:val="19"/>
        </w:rPr>
      </w:pPr>
    </w:p>
    <w:p w14:paraId="09421F87" w14:textId="48C026A8" w:rsidR="00603520" w:rsidRDefault="00603520" w:rsidP="00526C73">
      <w:pPr>
        <w:widowControl w:val="0"/>
        <w:autoSpaceDE w:val="0"/>
        <w:autoSpaceDN w:val="0"/>
        <w:adjustRightInd w:val="0"/>
        <w:spacing w:line="240" w:lineRule="auto"/>
        <w:ind w:left="640" w:hanging="640"/>
        <w:rPr>
          <w:ins w:id="477" w:author="Idit Balachsan" w:date="2020-01-26T14:09:00Z"/>
          <w:sz w:val="19"/>
          <w:szCs w:val="19"/>
        </w:rPr>
      </w:pPr>
    </w:p>
    <w:p w14:paraId="0E97CD66" w14:textId="70AF8590" w:rsidR="00603520" w:rsidRDefault="00603520" w:rsidP="00526C73">
      <w:pPr>
        <w:widowControl w:val="0"/>
        <w:autoSpaceDE w:val="0"/>
        <w:autoSpaceDN w:val="0"/>
        <w:adjustRightInd w:val="0"/>
        <w:spacing w:line="240" w:lineRule="auto"/>
        <w:ind w:left="640" w:hanging="640"/>
        <w:rPr>
          <w:ins w:id="478" w:author="Idit Balachsan" w:date="2020-01-26T14:09:00Z"/>
          <w:sz w:val="19"/>
          <w:szCs w:val="19"/>
        </w:rPr>
      </w:pPr>
    </w:p>
    <w:p w14:paraId="18A3D868" w14:textId="60B1C141" w:rsidR="00603520" w:rsidRDefault="00603520" w:rsidP="00526C73">
      <w:pPr>
        <w:widowControl w:val="0"/>
        <w:autoSpaceDE w:val="0"/>
        <w:autoSpaceDN w:val="0"/>
        <w:adjustRightInd w:val="0"/>
        <w:spacing w:line="240" w:lineRule="auto"/>
        <w:ind w:left="640" w:hanging="640"/>
        <w:rPr>
          <w:ins w:id="479" w:author="Idit Balachsan" w:date="2020-01-26T14:09:00Z"/>
          <w:sz w:val="19"/>
          <w:szCs w:val="19"/>
        </w:rPr>
      </w:pPr>
    </w:p>
    <w:p w14:paraId="1E4FD2A7" w14:textId="775103B1" w:rsidR="00603520" w:rsidRDefault="00603520" w:rsidP="00526C73">
      <w:pPr>
        <w:widowControl w:val="0"/>
        <w:autoSpaceDE w:val="0"/>
        <w:autoSpaceDN w:val="0"/>
        <w:adjustRightInd w:val="0"/>
        <w:spacing w:line="240" w:lineRule="auto"/>
        <w:ind w:left="640" w:hanging="640"/>
        <w:rPr>
          <w:ins w:id="480" w:author="Idit Balachsan" w:date="2020-01-26T14:09:00Z"/>
          <w:sz w:val="19"/>
          <w:szCs w:val="19"/>
        </w:rPr>
      </w:pPr>
    </w:p>
    <w:p w14:paraId="7A0791E3" w14:textId="0F74A395" w:rsidR="00603520" w:rsidRDefault="00603520" w:rsidP="00526C73">
      <w:pPr>
        <w:widowControl w:val="0"/>
        <w:autoSpaceDE w:val="0"/>
        <w:autoSpaceDN w:val="0"/>
        <w:adjustRightInd w:val="0"/>
        <w:spacing w:line="240" w:lineRule="auto"/>
        <w:ind w:left="640" w:hanging="640"/>
        <w:rPr>
          <w:ins w:id="481" w:author="Idit Balachsan" w:date="2020-01-26T14:09:00Z"/>
          <w:sz w:val="19"/>
          <w:szCs w:val="19"/>
        </w:rPr>
      </w:pPr>
    </w:p>
    <w:p w14:paraId="08B4572F" w14:textId="09816791" w:rsidR="00603520" w:rsidRDefault="00603520" w:rsidP="00526C73">
      <w:pPr>
        <w:widowControl w:val="0"/>
        <w:autoSpaceDE w:val="0"/>
        <w:autoSpaceDN w:val="0"/>
        <w:adjustRightInd w:val="0"/>
        <w:spacing w:line="240" w:lineRule="auto"/>
        <w:ind w:left="640" w:hanging="640"/>
        <w:rPr>
          <w:ins w:id="482" w:author="Idit Balachsan" w:date="2020-01-26T14:09:00Z"/>
          <w:sz w:val="19"/>
          <w:szCs w:val="19"/>
        </w:rPr>
      </w:pPr>
    </w:p>
    <w:p w14:paraId="446ECFB6" w14:textId="6A234F22" w:rsidR="00603520" w:rsidRDefault="00603520" w:rsidP="00526C73">
      <w:pPr>
        <w:widowControl w:val="0"/>
        <w:autoSpaceDE w:val="0"/>
        <w:autoSpaceDN w:val="0"/>
        <w:adjustRightInd w:val="0"/>
        <w:spacing w:line="240" w:lineRule="auto"/>
        <w:ind w:left="640" w:hanging="640"/>
        <w:rPr>
          <w:ins w:id="483" w:author="Idit Balachsan" w:date="2020-01-26T14:09:00Z"/>
          <w:sz w:val="19"/>
          <w:szCs w:val="19"/>
        </w:rPr>
      </w:pPr>
    </w:p>
    <w:p w14:paraId="679FB945" w14:textId="759377CF" w:rsidR="00603520" w:rsidRDefault="00603520" w:rsidP="00526C73">
      <w:pPr>
        <w:widowControl w:val="0"/>
        <w:autoSpaceDE w:val="0"/>
        <w:autoSpaceDN w:val="0"/>
        <w:adjustRightInd w:val="0"/>
        <w:spacing w:line="240" w:lineRule="auto"/>
        <w:ind w:left="640" w:hanging="640"/>
        <w:rPr>
          <w:ins w:id="484" w:author="Idit Balachsan" w:date="2020-01-26T14:09:00Z"/>
          <w:sz w:val="19"/>
          <w:szCs w:val="19"/>
        </w:rPr>
      </w:pPr>
    </w:p>
    <w:p w14:paraId="3568480C" w14:textId="7CA0B3F8" w:rsidR="00603520" w:rsidRDefault="00603520" w:rsidP="00526C73">
      <w:pPr>
        <w:widowControl w:val="0"/>
        <w:autoSpaceDE w:val="0"/>
        <w:autoSpaceDN w:val="0"/>
        <w:adjustRightInd w:val="0"/>
        <w:spacing w:line="240" w:lineRule="auto"/>
        <w:ind w:left="640" w:hanging="640"/>
        <w:rPr>
          <w:ins w:id="485" w:author="Idit Balachsan" w:date="2020-01-26T14:09:00Z"/>
          <w:sz w:val="19"/>
          <w:szCs w:val="19"/>
        </w:rPr>
      </w:pPr>
    </w:p>
    <w:p w14:paraId="3C253977" w14:textId="7B1A542E" w:rsidR="00603520" w:rsidRDefault="00603520" w:rsidP="00526C73">
      <w:pPr>
        <w:widowControl w:val="0"/>
        <w:autoSpaceDE w:val="0"/>
        <w:autoSpaceDN w:val="0"/>
        <w:adjustRightInd w:val="0"/>
        <w:spacing w:line="240" w:lineRule="auto"/>
        <w:ind w:left="640" w:hanging="640"/>
        <w:rPr>
          <w:ins w:id="486" w:author="Idit Balachsan" w:date="2020-01-26T14:09:00Z"/>
          <w:sz w:val="19"/>
          <w:szCs w:val="19"/>
        </w:rPr>
      </w:pPr>
    </w:p>
    <w:p w14:paraId="3C1C73A1" w14:textId="2A8CB856" w:rsidR="00603520" w:rsidRDefault="00603520" w:rsidP="00526C73">
      <w:pPr>
        <w:widowControl w:val="0"/>
        <w:autoSpaceDE w:val="0"/>
        <w:autoSpaceDN w:val="0"/>
        <w:adjustRightInd w:val="0"/>
        <w:spacing w:line="240" w:lineRule="auto"/>
        <w:ind w:left="640" w:hanging="640"/>
        <w:rPr>
          <w:ins w:id="487" w:author="Idit Balachsan" w:date="2020-01-26T14:09:00Z"/>
          <w:sz w:val="19"/>
          <w:szCs w:val="19"/>
        </w:rPr>
      </w:pPr>
    </w:p>
    <w:p w14:paraId="738894B4" w14:textId="59BDB8F2" w:rsidR="00603520" w:rsidRDefault="00603520" w:rsidP="00526C73">
      <w:pPr>
        <w:widowControl w:val="0"/>
        <w:autoSpaceDE w:val="0"/>
        <w:autoSpaceDN w:val="0"/>
        <w:adjustRightInd w:val="0"/>
        <w:spacing w:line="240" w:lineRule="auto"/>
        <w:ind w:left="640" w:hanging="640"/>
        <w:rPr>
          <w:ins w:id="488" w:author="Idit Balachsan" w:date="2020-01-26T14:09:00Z"/>
          <w:sz w:val="19"/>
          <w:szCs w:val="19"/>
        </w:rPr>
      </w:pPr>
    </w:p>
    <w:p w14:paraId="5E6D09FB" w14:textId="1824DBDF" w:rsidR="00603520" w:rsidRDefault="00603520" w:rsidP="00526C73">
      <w:pPr>
        <w:widowControl w:val="0"/>
        <w:autoSpaceDE w:val="0"/>
        <w:autoSpaceDN w:val="0"/>
        <w:adjustRightInd w:val="0"/>
        <w:spacing w:line="240" w:lineRule="auto"/>
        <w:ind w:left="640" w:hanging="640"/>
        <w:rPr>
          <w:ins w:id="489" w:author="Idit Balachsan" w:date="2020-01-26T14:09:00Z"/>
          <w:sz w:val="19"/>
          <w:szCs w:val="19"/>
        </w:rPr>
      </w:pPr>
    </w:p>
    <w:p w14:paraId="5913ACE3" w14:textId="62DC671D" w:rsidR="00603520" w:rsidRDefault="00603520" w:rsidP="00526C73">
      <w:pPr>
        <w:widowControl w:val="0"/>
        <w:autoSpaceDE w:val="0"/>
        <w:autoSpaceDN w:val="0"/>
        <w:adjustRightInd w:val="0"/>
        <w:spacing w:line="240" w:lineRule="auto"/>
        <w:ind w:left="640" w:hanging="640"/>
        <w:rPr>
          <w:ins w:id="490" w:author="Idit Balachsan" w:date="2020-01-26T14:09:00Z"/>
          <w:sz w:val="19"/>
          <w:szCs w:val="19"/>
        </w:rPr>
      </w:pPr>
    </w:p>
    <w:p w14:paraId="3C6CBDE5" w14:textId="32BDC56C" w:rsidR="00603520" w:rsidRDefault="00603520" w:rsidP="00526C73">
      <w:pPr>
        <w:widowControl w:val="0"/>
        <w:autoSpaceDE w:val="0"/>
        <w:autoSpaceDN w:val="0"/>
        <w:adjustRightInd w:val="0"/>
        <w:spacing w:line="240" w:lineRule="auto"/>
        <w:ind w:left="640" w:hanging="640"/>
        <w:rPr>
          <w:ins w:id="491" w:author="Idit Balachsan" w:date="2020-01-26T14:09:00Z"/>
          <w:sz w:val="19"/>
          <w:szCs w:val="19"/>
        </w:rPr>
      </w:pPr>
    </w:p>
    <w:p w14:paraId="354B81CC" w14:textId="2CBF467A" w:rsidR="00603520" w:rsidRDefault="00603520" w:rsidP="00526C73">
      <w:pPr>
        <w:widowControl w:val="0"/>
        <w:autoSpaceDE w:val="0"/>
        <w:autoSpaceDN w:val="0"/>
        <w:adjustRightInd w:val="0"/>
        <w:spacing w:line="240" w:lineRule="auto"/>
        <w:ind w:left="640" w:hanging="640"/>
        <w:rPr>
          <w:ins w:id="492" w:author="Idit Balachsan" w:date="2020-01-26T14:09:00Z"/>
          <w:sz w:val="19"/>
          <w:szCs w:val="19"/>
        </w:rPr>
      </w:pPr>
    </w:p>
    <w:p w14:paraId="40FF8838" w14:textId="26199447" w:rsidR="00603520" w:rsidRDefault="00603520" w:rsidP="00526C73">
      <w:pPr>
        <w:widowControl w:val="0"/>
        <w:autoSpaceDE w:val="0"/>
        <w:autoSpaceDN w:val="0"/>
        <w:adjustRightInd w:val="0"/>
        <w:spacing w:line="240" w:lineRule="auto"/>
        <w:ind w:left="640" w:hanging="640"/>
        <w:rPr>
          <w:ins w:id="493" w:author="Idit Balachsan" w:date="2020-01-26T14:09:00Z"/>
          <w:sz w:val="19"/>
          <w:szCs w:val="19"/>
        </w:rPr>
      </w:pPr>
    </w:p>
    <w:p w14:paraId="3E5A29A8" w14:textId="23FCDEE9" w:rsidR="00603520" w:rsidRDefault="00603520" w:rsidP="00526C73">
      <w:pPr>
        <w:widowControl w:val="0"/>
        <w:autoSpaceDE w:val="0"/>
        <w:autoSpaceDN w:val="0"/>
        <w:adjustRightInd w:val="0"/>
        <w:spacing w:line="240" w:lineRule="auto"/>
        <w:ind w:left="640" w:hanging="640"/>
        <w:rPr>
          <w:ins w:id="494" w:author="Idit Balachsan" w:date="2020-01-26T14:09:00Z"/>
          <w:sz w:val="19"/>
          <w:szCs w:val="19"/>
        </w:rPr>
      </w:pPr>
    </w:p>
    <w:p w14:paraId="3700520F" w14:textId="2258D2E2" w:rsidR="00603520" w:rsidRDefault="00603520" w:rsidP="00526C73">
      <w:pPr>
        <w:widowControl w:val="0"/>
        <w:autoSpaceDE w:val="0"/>
        <w:autoSpaceDN w:val="0"/>
        <w:adjustRightInd w:val="0"/>
        <w:spacing w:line="240" w:lineRule="auto"/>
        <w:ind w:left="640" w:hanging="640"/>
        <w:rPr>
          <w:ins w:id="495" w:author="Idit Balachsan" w:date="2020-01-26T14:09:00Z"/>
          <w:sz w:val="19"/>
          <w:szCs w:val="19"/>
        </w:rPr>
      </w:pPr>
    </w:p>
    <w:p w14:paraId="449EDBE1" w14:textId="1D660DEC" w:rsidR="00603520" w:rsidRDefault="00603520" w:rsidP="00526C73">
      <w:pPr>
        <w:widowControl w:val="0"/>
        <w:autoSpaceDE w:val="0"/>
        <w:autoSpaceDN w:val="0"/>
        <w:adjustRightInd w:val="0"/>
        <w:spacing w:line="240" w:lineRule="auto"/>
        <w:ind w:left="640" w:hanging="640"/>
        <w:rPr>
          <w:ins w:id="496" w:author="Idit Balachsan" w:date="2020-01-26T14:09:00Z"/>
          <w:sz w:val="19"/>
          <w:szCs w:val="19"/>
        </w:rPr>
      </w:pPr>
    </w:p>
    <w:p w14:paraId="6F30DFA3" w14:textId="4100664D" w:rsidR="00603520" w:rsidRDefault="00603520" w:rsidP="00526C73">
      <w:pPr>
        <w:widowControl w:val="0"/>
        <w:autoSpaceDE w:val="0"/>
        <w:autoSpaceDN w:val="0"/>
        <w:adjustRightInd w:val="0"/>
        <w:spacing w:line="240" w:lineRule="auto"/>
        <w:ind w:left="640" w:hanging="640"/>
        <w:rPr>
          <w:ins w:id="497" w:author="Idit Balachsan" w:date="2020-01-26T14:09:00Z"/>
          <w:sz w:val="19"/>
          <w:szCs w:val="19"/>
        </w:rPr>
      </w:pPr>
    </w:p>
    <w:p w14:paraId="47617C00" w14:textId="01DEF8A6" w:rsidR="00603520" w:rsidRDefault="00603520" w:rsidP="00526C73">
      <w:pPr>
        <w:widowControl w:val="0"/>
        <w:autoSpaceDE w:val="0"/>
        <w:autoSpaceDN w:val="0"/>
        <w:adjustRightInd w:val="0"/>
        <w:spacing w:line="240" w:lineRule="auto"/>
        <w:ind w:left="640" w:hanging="640"/>
        <w:rPr>
          <w:ins w:id="498" w:author="Idit Balachsan" w:date="2020-01-26T14:09:00Z"/>
          <w:sz w:val="19"/>
          <w:szCs w:val="19"/>
        </w:rPr>
      </w:pPr>
    </w:p>
    <w:p w14:paraId="61F5BA51" w14:textId="2AF9903E" w:rsidR="00603520" w:rsidRDefault="00603520" w:rsidP="00526C73">
      <w:pPr>
        <w:widowControl w:val="0"/>
        <w:autoSpaceDE w:val="0"/>
        <w:autoSpaceDN w:val="0"/>
        <w:adjustRightInd w:val="0"/>
        <w:spacing w:line="240" w:lineRule="auto"/>
        <w:ind w:left="640" w:hanging="640"/>
        <w:rPr>
          <w:ins w:id="499" w:author="Idit Balachsan" w:date="2020-01-26T14:09:00Z"/>
          <w:sz w:val="19"/>
          <w:szCs w:val="19"/>
        </w:rPr>
      </w:pPr>
    </w:p>
    <w:p w14:paraId="431F6AB2" w14:textId="274D1624" w:rsidR="00603520" w:rsidRDefault="00603520" w:rsidP="00526C73">
      <w:pPr>
        <w:widowControl w:val="0"/>
        <w:autoSpaceDE w:val="0"/>
        <w:autoSpaceDN w:val="0"/>
        <w:adjustRightInd w:val="0"/>
        <w:spacing w:line="240" w:lineRule="auto"/>
        <w:ind w:left="640" w:hanging="640"/>
        <w:rPr>
          <w:ins w:id="500" w:author="Idit Balachsan" w:date="2020-01-26T14:09:00Z"/>
          <w:sz w:val="19"/>
          <w:szCs w:val="19"/>
        </w:rPr>
      </w:pPr>
    </w:p>
    <w:p w14:paraId="535736FF" w14:textId="53E5BF42" w:rsidR="00603520" w:rsidRDefault="00603520" w:rsidP="00526C73">
      <w:pPr>
        <w:widowControl w:val="0"/>
        <w:autoSpaceDE w:val="0"/>
        <w:autoSpaceDN w:val="0"/>
        <w:adjustRightInd w:val="0"/>
        <w:spacing w:line="240" w:lineRule="auto"/>
        <w:ind w:left="640" w:hanging="640"/>
        <w:rPr>
          <w:ins w:id="501" w:author="Idit Balachsan" w:date="2020-01-26T14:09:00Z"/>
          <w:sz w:val="19"/>
          <w:szCs w:val="19"/>
        </w:rPr>
      </w:pPr>
    </w:p>
    <w:p w14:paraId="2FE73306" w14:textId="539D442C" w:rsidR="00603520" w:rsidRDefault="00603520" w:rsidP="00526C73">
      <w:pPr>
        <w:widowControl w:val="0"/>
        <w:autoSpaceDE w:val="0"/>
        <w:autoSpaceDN w:val="0"/>
        <w:adjustRightInd w:val="0"/>
        <w:spacing w:line="240" w:lineRule="auto"/>
        <w:ind w:left="640" w:hanging="640"/>
        <w:rPr>
          <w:ins w:id="502" w:author="Idit Balachsan" w:date="2020-01-26T14:09:00Z"/>
          <w:sz w:val="19"/>
          <w:szCs w:val="19"/>
        </w:rPr>
      </w:pPr>
    </w:p>
    <w:p w14:paraId="534D2167" w14:textId="510748F4" w:rsidR="00603520" w:rsidRDefault="00603520" w:rsidP="00526C73">
      <w:pPr>
        <w:widowControl w:val="0"/>
        <w:autoSpaceDE w:val="0"/>
        <w:autoSpaceDN w:val="0"/>
        <w:adjustRightInd w:val="0"/>
        <w:spacing w:line="240" w:lineRule="auto"/>
        <w:ind w:left="640" w:hanging="640"/>
        <w:rPr>
          <w:ins w:id="503" w:author="Idit Balachsan" w:date="2020-01-26T14:09:00Z"/>
          <w:sz w:val="19"/>
          <w:szCs w:val="19"/>
        </w:rPr>
      </w:pPr>
    </w:p>
    <w:p w14:paraId="1F869EFF" w14:textId="2780C49B" w:rsidR="00603520" w:rsidRDefault="00603520" w:rsidP="00526C73">
      <w:pPr>
        <w:widowControl w:val="0"/>
        <w:autoSpaceDE w:val="0"/>
        <w:autoSpaceDN w:val="0"/>
        <w:adjustRightInd w:val="0"/>
        <w:spacing w:line="240" w:lineRule="auto"/>
        <w:ind w:left="640" w:hanging="640"/>
        <w:rPr>
          <w:ins w:id="504" w:author="Idit Balachsan" w:date="2020-01-27T12:58:00Z"/>
          <w:sz w:val="19"/>
          <w:szCs w:val="19"/>
        </w:rPr>
      </w:pPr>
    </w:p>
    <w:p w14:paraId="12033DA9" w14:textId="21613D96" w:rsidR="0002340A" w:rsidRDefault="0002340A" w:rsidP="00526C73">
      <w:pPr>
        <w:widowControl w:val="0"/>
        <w:autoSpaceDE w:val="0"/>
        <w:autoSpaceDN w:val="0"/>
        <w:adjustRightInd w:val="0"/>
        <w:spacing w:line="240" w:lineRule="auto"/>
        <w:ind w:left="640" w:hanging="640"/>
        <w:rPr>
          <w:ins w:id="505" w:author="Idit Balachsan" w:date="2020-01-27T12:58:00Z"/>
          <w:sz w:val="19"/>
          <w:szCs w:val="19"/>
        </w:rPr>
      </w:pPr>
    </w:p>
    <w:p w14:paraId="2A845805" w14:textId="77777777" w:rsidR="0002340A" w:rsidRDefault="0002340A" w:rsidP="00526C73">
      <w:pPr>
        <w:widowControl w:val="0"/>
        <w:autoSpaceDE w:val="0"/>
        <w:autoSpaceDN w:val="0"/>
        <w:adjustRightInd w:val="0"/>
        <w:spacing w:line="240" w:lineRule="auto"/>
        <w:ind w:left="640" w:hanging="640"/>
        <w:rPr>
          <w:ins w:id="506" w:author="Idit Balachsan" w:date="2020-01-26T14:09:00Z"/>
          <w:sz w:val="19"/>
          <w:szCs w:val="19"/>
        </w:rPr>
      </w:pPr>
    </w:p>
    <w:p w14:paraId="11567231" w14:textId="7C4D486A" w:rsidR="00603520" w:rsidRDefault="00603520" w:rsidP="00526C73">
      <w:pPr>
        <w:widowControl w:val="0"/>
        <w:autoSpaceDE w:val="0"/>
        <w:autoSpaceDN w:val="0"/>
        <w:adjustRightInd w:val="0"/>
        <w:spacing w:line="240" w:lineRule="auto"/>
        <w:ind w:left="640" w:hanging="640"/>
        <w:rPr>
          <w:ins w:id="507" w:author="Idit Balachsan" w:date="2020-01-26T14:12:00Z"/>
          <w:sz w:val="19"/>
          <w:szCs w:val="19"/>
        </w:rPr>
      </w:pPr>
    </w:p>
    <w:p w14:paraId="7F5ABA95" w14:textId="77777777" w:rsidR="006817D6" w:rsidRDefault="006817D6" w:rsidP="00526C73">
      <w:pPr>
        <w:widowControl w:val="0"/>
        <w:autoSpaceDE w:val="0"/>
        <w:autoSpaceDN w:val="0"/>
        <w:adjustRightInd w:val="0"/>
        <w:spacing w:line="240" w:lineRule="auto"/>
        <w:ind w:left="640" w:hanging="640"/>
        <w:rPr>
          <w:sz w:val="19"/>
          <w:szCs w:val="19"/>
        </w:rPr>
      </w:pPr>
    </w:p>
    <w:p w14:paraId="783016CC" w14:textId="0364FA72" w:rsidR="0069712C" w:rsidRDefault="002C4083" w:rsidP="007C6278">
      <w:pPr>
        <w:pStyle w:val="Heading1"/>
      </w:pPr>
      <w:bookmarkStart w:id="508" w:name="_Toc31024320"/>
      <w:r>
        <w:lastRenderedPageBreak/>
        <w:t>Appendi</w:t>
      </w:r>
      <w:r w:rsidR="008A424D">
        <w:t>ces</w:t>
      </w:r>
      <w:bookmarkEnd w:id="508"/>
    </w:p>
    <w:bookmarkEnd w:id="463"/>
    <w:p w14:paraId="0DA7E263" w14:textId="77777777" w:rsidR="003A6926" w:rsidRPr="003A6926" w:rsidRDefault="003A6926" w:rsidP="00121906">
      <w:pPr>
        <w:rPr>
          <w:ins w:id="509" w:author="Idit Balachsan" w:date="2020-01-27T12:39:00Z"/>
        </w:rPr>
      </w:pPr>
    </w:p>
    <w:p w14:paraId="2FF3E0AC" w14:textId="21E9B814" w:rsidR="00AF2A29" w:rsidRDefault="005B0747" w:rsidP="00E87BA7">
      <w:pPr>
        <w:pStyle w:val="Heading2"/>
      </w:pPr>
      <w:bookmarkStart w:id="510" w:name="_Toc31024321"/>
      <w:r>
        <w:t xml:space="preserve">Appendix </w:t>
      </w:r>
      <w:del w:id="511" w:author="Idit Balachsan" w:date="2020-01-27T12:39:00Z">
        <w:r w:rsidDel="00A459E1">
          <w:delText>A</w:delText>
        </w:r>
      </w:del>
      <w:ins w:id="512" w:author="Idit Balachsan" w:date="2020-01-27T12:58:00Z">
        <w:r w:rsidR="0002340A">
          <w:t>A</w:t>
        </w:r>
      </w:ins>
      <w:bookmarkEnd w:id="510"/>
    </w:p>
    <w:p w14:paraId="7A045141" w14:textId="12AE2E7D" w:rsidR="00AF2A29" w:rsidRDefault="00AF2A29" w:rsidP="00E87BA7"/>
    <w:p w14:paraId="0D38D886" w14:textId="2CAE4406"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513"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513"/>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B577D6">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4]","plainTextFormattedCitation":"[64]","previouslyFormattedCitation":"[64]"},"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894D8D" w:rsidRPr="00894D8D">
        <w:rPr>
          <w:rFonts w:ascii="David" w:hAnsi="David" w:cs="David"/>
          <w:i w:val="0"/>
          <w:iCs w:val="0"/>
          <w:noProof/>
          <w:color w:val="000000" w:themeColor="text1"/>
          <w:sz w:val="20"/>
          <w:szCs w:val="20"/>
        </w:rPr>
        <w:t>[64]</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4"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3C6781DD" w:rsidR="00420167" w:rsidRDefault="00420167" w:rsidP="00E87BA7">
      <w:pPr>
        <w:rPr>
          <w:ins w:id="514" w:author="Idit Balachsan" w:date="2020-01-26T14:09:00Z"/>
        </w:rPr>
      </w:pPr>
    </w:p>
    <w:p w14:paraId="69EDE0BC" w14:textId="65D38A40" w:rsidR="00603520" w:rsidRDefault="00603520" w:rsidP="00E87BA7">
      <w:pPr>
        <w:rPr>
          <w:ins w:id="515" w:author="Idit Balachsan" w:date="2020-01-26T14:09:00Z"/>
        </w:rPr>
      </w:pPr>
    </w:p>
    <w:p w14:paraId="7F6BA00C" w14:textId="5EE7F4A7" w:rsidR="00603520" w:rsidRDefault="00603520" w:rsidP="00E87BA7">
      <w:pPr>
        <w:rPr>
          <w:ins w:id="516" w:author="Idit Balachsan" w:date="2020-01-26T14:09:00Z"/>
        </w:rPr>
      </w:pPr>
    </w:p>
    <w:p w14:paraId="03A19419" w14:textId="68BB25FF" w:rsidR="00603520" w:rsidRDefault="00603520" w:rsidP="00E87BA7">
      <w:pPr>
        <w:rPr>
          <w:ins w:id="517" w:author="Idit Balachsan" w:date="2020-01-26T14:09:00Z"/>
        </w:rPr>
      </w:pPr>
    </w:p>
    <w:p w14:paraId="6EAD9A33" w14:textId="15018C51" w:rsidR="00603520" w:rsidRDefault="00603520" w:rsidP="00E87BA7">
      <w:pPr>
        <w:rPr>
          <w:ins w:id="518" w:author="Idit Balachsan" w:date="2020-01-26T14:09:00Z"/>
        </w:rPr>
      </w:pPr>
    </w:p>
    <w:p w14:paraId="7770C794" w14:textId="3CA575E5" w:rsidR="00603520" w:rsidRDefault="00603520" w:rsidP="00E87BA7">
      <w:pPr>
        <w:rPr>
          <w:ins w:id="519" w:author="Idit Balachsan" w:date="2020-01-26T14:09:00Z"/>
        </w:rPr>
      </w:pPr>
    </w:p>
    <w:p w14:paraId="32A8B938" w14:textId="0DD669D2" w:rsidR="00603520" w:rsidRDefault="00603520" w:rsidP="00E87BA7">
      <w:pPr>
        <w:rPr>
          <w:ins w:id="520" w:author="Idit Balachsan" w:date="2020-01-26T14:09:00Z"/>
        </w:rPr>
      </w:pPr>
    </w:p>
    <w:p w14:paraId="75A653E9" w14:textId="08EDFB72" w:rsidR="00603520" w:rsidRDefault="00603520" w:rsidP="00E87BA7">
      <w:pPr>
        <w:rPr>
          <w:ins w:id="521" w:author="Idit Balachsan" w:date="2020-01-26T14:09:00Z"/>
        </w:rPr>
      </w:pPr>
    </w:p>
    <w:p w14:paraId="2CD40A2C" w14:textId="5D9717F1" w:rsidR="00603520" w:rsidRDefault="00603520" w:rsidP="00E87BA7">
      <w:pPr>
        <w:rPr>
          <w:ins w:id="522" w:author="Idit Balachsan" w:date="2020-01-26T14:09:00Z"/>
        </w:rPr>
      </w:pPr>
    </w:p>
    <w:p w14:paraId="087E7037" w14:textId="75A3A486" w:rsidR="00603520" w:rsidRDefault="00603520" w:rsidP="00E87BA7">
      <w:pPr>
        <w:rPr>
          <w:ins w:id="523" w:author="Idit Balachsan" w:date="2020-01-26T14:09:00Z"/>
        </w:rPr>
      </w:pPr>
    </w:p>
    <w:p w14:paraId="21EBB1E0" w14:textId="6A13A854" w:rsidR="00603520" w:rsidRDefault="00603520" w:rsidP="00E87BA7">
      <w:pPr>
        <w:rPr>
          <w:ins w:id="524" w:author="Idit Balachsan" w:date="2020-01-26T14:09:00Z"/>
        </w:rPr>
      </w:pPr>
    </w:p>
    <w:p w14:paraId="0F2D8313" w14:textId="600A1A3C" w:rsidR="00603520" w:rsidRDefault="00603520" w:rsidP="00E87BA7">
      <w:pPr>
        <w:rPr>
          <w:ins w:id="525" w:author="Idit Balachsan" w:date="2020-01-26T14:09:00Z"/>
        </w:rPr>
      </w:pPr>
    </w:p>
    <w:p w14:paraId="7E9D61AF" w14:textId="1D97831C" w:rsidR="00603520" w:rsidRDefault="00603520" w:rsidP="00E87BA7">
      <w:pPr>
        <w:rPr>
          <w:ins w:id="526" w:author="Idit Balachsan" w:date="2020-01-26T14:11:00Z"/>
        </w:rPr>
      </w:pPr>
    </w:p>
    <w:p w14:paraId="588D8CD5" w14:textId="678806A3" w:rsidR="006817D6" w:rsidRDefault="006817D6" w:rsidP="00E87BA7">
      <w:pPr>
        <w:rPr>
          <w:ins w:id="527" w:author="Idit Balachsan" w:date="2020-01-26T14:11:00Z"/>
        </w:rPr>
      </w:pPr>
    </w:p>
    <w:p w14:paraId="533558FB" w14:textId="77777777" w:rsidR="00603520" w:rsidDel="006817D6" w:rsidRDefault="00603520" w:rsidP="00E87BA7">
      <w:pPr>
        <w:rPr>
          <w:del w:id="528" w:author="Idit Balachsan" w:date="2020-01-26T14:12:00Z"/>
        </w:rPr>
      </w:pPr>
    </w:p>
    <w:p w14:paraId="4E1A9922" w14:textId="6D719DF7" w:rsidR="00420167" w:rsidRDefault="00420167" w:rsidP="00E87BA7"/>
    <w:p w14:paraId="3AC60D29" w14:textId="5AF39E42" w:rsidR="00420167" w:rsidRDefault="00420167" w:rsidP="00E87BA7"/>
    <w:p w14:paraId="5B6E36AB" w14:textId="77777777" w:rsidR="00420167" w:rsidRPr="00AF2A29" w:rsidRDefault="00420167" w:rsidP="00E87BA7"/>
    <w:p w14:paraId="01BECB0D" w14:textId="4F099A03" w:rsidR="00BD6BC6" w:rsidRDefault="00AB3119" w:rsidP="00E87BA7">
      <w:pPr>
        <w:pStyle w:val="Heading2"/>
      </w:pPr>
      <w:bookmarkStart w:id="529" w:name="_Toc31024322"/>
      <w:r>
        <w:lastRenderedPageBreak/>
        <w:t>Appendix</w:t>
      </w:r>
      <w:r w:rsidR="00BD6BC6">
        <w:t xml:space="preserve"> </w:t>
      </w:r>
      <w:del w:id="530" w:author="Idit Balachsan" w:date="2020-01-27T12:39:00Z">
        <w:r w:rsidR="00F55165" w:rsidDel="00A459E1">
          <w:delText>B</w:delText>
        </w:r>
        <w:r w:rsidR="00BD6BC6" w:rsidDel="00A459E1">
          <w:delText xml:space="preserve"> </w:delText>
        </w:r>
      </w:del>
      <w:ins w:id="531" w:author="Idit Balachsan" w:date="2020-01-27T12:58:00Z">
        <w:r w:rsidR="0002340A">
          <w:t>B</w:t>
        </w:r>
      </w:ins>
      <w:bookmarkEnd w:id="529"/>
      <w:ins w:id="532" w:author="Idit Balachsan" w:date="2020-01-27T12:39:00Z">
        <w:r w:rsidR="00A459E1">
          <w:t xml:space="preserve"> </w:t>
        </w:r>
      </w:ins>
    </w:p>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60C76469"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533"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533"/>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B577D6">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4]","plainTextFormattedCitation":"[64]","previouslyFormattedCitation":"[64]"},"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894D8D" w:rsidRPr="00894D8D">
        <w:rPr>
          <w:rFonts w:ascii="David" w:hAnsi="David" w:cs="David"/>
          <w:i w:val="0"/>
          <w:iCs w:val="0"/>
          <w:noProof/>
          <w:color w:val="000000" w:themeColor="text1"/>
          <w:sz w:val="20"/>
          <w:szCs w:val="20"/>
        </w:rPr>
        <w:t>[64]</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5">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67BAB682" w:rsidR="0069712C" w:rsidRDefault="0069712C" w:rsidP="00E87BA7">
      <w:pPr>
        <w:widowControl w:val="0"/>
        <w:autoSpaceDE w:val="0"/>
        <w:autoSpaceDN w:val="0"/>
        <w:adjustRightInd w:val="0"/>
        <w:ind w:left="640" w:hanging="640"/>
        <w:rPr>
          <w:ins w:id="534" w:author="Idit Balachsan" w:date="2020-01-26T13:51:00Z"/>
          <w:rFonts w:cs="David"/>
          <w:color w:val="000000" w:themeColor="text1"/>
        </w:rPr>
      </w:pPr>
    </w:p>
    <w:p w14:paraId="00F892B1" w14:textId="5B202E45" w:rsidR="003F1DE5" w:rsidRDefault="003F1DE5" w:rsidP="00E87BA7">
      <w:pPr>
        <w:widowControl w:val="0"/>
        <w:autoSpaceDE w:val="0"/>
        <w:autoSpaceDN w:val="0"/>
        <w:adjustRightInd w:val="0"/>
        <w:ind w:left="640" w:hanging="640"/>
        <w:rPr>
          <w:ins w:id="535" w:author="Idit Balachsan" w:date="2020-01-26T13:51:00Z"/>
          <w:rFonts w:cs="David"/>
          <w:color w:val="000000" w:themeColor="text1"/>
        </w:rPr>
      </w:pPr>
    </w:p>
    <w:p w14:paraId="7C9C0014" w14:textId="5790B986" w:rsidR="003F1DE5" w:rsidRDefault="003F1DE5" w:rsidP="00E87BA7">
      <w:pPr>
        <w:widowControl w:val="0"/>
        <w:autoSpaceDE w:val="0"/>
        <w:autoSpaceDN w:val="0"/>
        <w:adjustRightInd w:val="0"/>
        <w:ind w:left="640" w:hanging="640"/>
        <w:rPr>
          <w:ins w:id="536" w:author="Idit Balachsan" w:date="2020-01-26T13:51:00Z"/>
          <w:rFonts w:cs="David"/>
          <w:color w:val="000000" w:themeColor="text1"/>
        </w:rPr>
      </w:pPr>
    </w:p>
    <w:p w14:paraId="662A2C6F" w14:textId="0B491149" w:rsidR="003F1DE5" w:rsidRDefault="003F1DE5" w:rsidP="00E87BA7">
      <w:pPr>
        <w:widowControl w:val="0"/>
        <w:autoSpaceDE w:val="0"/>
        <w:autoSpaceDN w:val="0"/>
        <w:adjustRightInd w:val="0"/>
        <w:ind w:left="640" w:hanging="640"/>
        <w:rPr>
          <w:ins w:id="537" w:author="Idit Balachsan" w:date="2020-01-27T12:58:00Z"/>
          <w:rFonts w:cs="David"/>
          <w:color w:val="000000" w:themeColor="text1"/>
        </w:rPr>
      </w:pPr>
    </w:p>
    <w:p w14:paraId="0D28DE56" w14:textId="73E64149" w:rsidR="0002340A" w:rsidRDefault="0002340A" w:rsidP="00E87BA7">
      <w:pPr>
        <w:widowControl w:val="0"/>
        <w:autoSpaceDE w:val="0"/>
        <w:autoSpaceDN w:val="0"/>
        <w:adjustRightInd w:val="0"/>
        <w:ind w:left="640" w:hanging="640"/>
        <w:rPr>
          <w:ins w:id="538" w:author="Idit Balachsan" w:date="2020-01-27T12:58:00Z"/>
          <w:rFonts w:cs="David"/>
          <w:color w:val="000000" w:themeColor="text1"/>
        </w:rPr>
      </w:pPr>
    </w:p>
    <w:p w14:paraId="1753A478" w14:textId="32041B9A" w:rsidR="0002340A" w:rsidRDefault="0002340A" w:rsidP="0002340A">
      <w:pPr>
        <w:pStyle w:val="Heading2"/>
        <w:rPr>
          <w:ins w:id="539" w:author="Idit Balachsan" w:date="2020-01-27T12:58:00Z"/>
        </w:rPr>
      </w:pPr>
      <w:bookmarkStart w:id="540" w:name="_Toc31024323"/>
      <w:ins w:id="541" w:author="Idit Balachsan" w:date="2020-01-27T12:58:00Z">
        <w:r>
          <w:lastRenderedPageBreak/>
          <w:t>Appendix C</w:t>
        </w:r>
        <w:bookmarkStart w:id="542" w:name="Appendix_C"/>
        <w:bookmarkEnd w:id="540"/>
      </w:ins>
    </w:p>
    <w:bookmarkEnd w:id="542"/>
    <w:p w14:paraId="7ED94CA8" w14:textId="77777777" w:rsidR="0002340A" w:rsidRDefault="0002340A" w:rsidP="0002340A">
      <w:pPr>
        <w:rPr>
          <w:ins w:id="543" w:author="Idit Balachsan" w:date="2020-01-27T12:58:00Z"/>
        </w:rPr>
      </w:pPr>
      <w:ins w:id="544" w:author="Idit Balachsan" w:date="2020-01-27T12:58:00Z">
        <w:r>
          <w:rPr>
            <w:noProof/>
          </w:rPr>
          <mc:AlternateContent>
            <mc:Choice Requires="wps">
              <w:drawing>
                <wp:anchor distT="0" distB="0" distL="114300" distR="114300" simplePos="0" relativeHeight="251708416" behindDoc="0" locked="0" layoutInCell="1" allowOverlap="1" wp14:anchorId="52D574B9" wp14:editId="61EBB146">
                  <wp:simplePos x="0" y="0"/>
                  <wp:positionH relativeFrom="column">
                    <wp:posOffset>2916669</wp:posOffset>
                  </wp:positionH>
                  <wp:positionV relativeFrom="paragraph">
                    <wp:posOffset>64135</wp:posOffset>
                  </wp:positionV>
                  <wp:extent cx="321945" cy="224790"/>
                  <wp:effectExtent l="0" t="0" r="0" b="3810"/>
                  <wp:wrapNone/>
                  <wp:docPr id="43" name="Text Box 43"/>
                  <wp:cNvGraphicFramePr/>
                  <a:graphic xmlns:a="http://schemas.openxmlformats.org/drawingml/2006/main">
                    <a:graphicData uri="http://schemas.microsoft.com/office/word/2010/wordprocessingShape">
                      <wps:wsp>
                        <wps:cNvSpPr txBox="1"/>
                        <wps:spPr>
                          <a:xfrm>
                            <a:off x="0" y="0"/>
                            <a:ext cx="321945" cy="224790"/>
                          </a:xfrm>
                          <a:prstGeom prst="rect">
                            <a:avLst/>
                          </a:prstGeom>
                          <a:solidFill>
                            <a:schemeClr val="lt1"/>
                          </a:solidFill>
                          <a:ln w="6350">
                            <a:noFill/>
                          </a:ln>
                        </wps:spPr>
                        <wps:txbx>
                          <w:txbxContent>
                            <w:p w14:paraId="7C7D4CBF" w14:textId="77777777" w:rsidR="00AF1489" w:rsidRPr="0058332A" w:rsidRDefault="00AF1489" w:rsidP="0002340A">
                              <w:pPr>
                                <w:rPr>
                                  <w:rFonts w:cs="David"/>
                                  <w:color w:val="000000" w:themeColor="text1"/>
                                  <w:sz w:val="20"/>
                                  <w:szCs w:val="20"/>
                                </w:rPr>
                              </w:pPr>
                              <w:r>
                                <w:rPr>
                                  <w:rFonts w:cs="David"/>
                                  <w:color w:val="000000" w:themeColor="text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D574B9" id="Text Box 43" o:spid="_x0000_s1051" type="#_x0000_t202" style="position:absolute;left:0;text-align:left;margin-left:229.65pt;margin-top:5.05pt;width:25.35pt;height:17.7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" fillcolor="white [3201]" stroked="f" strokeweight=".5pt">
                  <v:textbox>
                    <w:txbxContent>
                      <w:p w14:paraId="7C7D4CBF" w14:textId="77777777" w:rsidR="00AF1489" w:rsidRPr="0058332A" w:rsidRDefault="00AF1489" w:rsidP="0002340A">
                        <w:pPr>
                          <w:rPr>
                            <w:rFonts w:cs="David"/>
                            <w:color w:val="000000" w:themeColor="text1"/>
                            <w:sz w:val="20"/>
                            <w:szCs w:val="20"/>
                          </w:rPr>
                        </w:pPr>
                        <w:r>
                          <w:rPr>
                            <w:rFonts w:cs="David"/>
                            <w:color w:val="000000" w:themeColor="text1"/>
                            <w:sz w:val="20"/>
                            <w:szCs w:val="20"/>
                          </w:rPr>
                          <w:t>b</w:t>
                        </w:r>
                      </w:p>
                    </w:txbxContent>
                  </v:textbox>
                </v:shape>
              </w:pict>
            </mc:Fallback>
          </mc:AlternateContent>
        </w:r>
        <w:r>
          <w:rPr>
            <w:noProof/>
          </w:rPr>
          <mc:AlternateContent>
            <mc:Choice Requires="wps">
              <w:drawing>
                <wp:anchor distT="0" distB="0" distL="114300" distR="114300" simplePos="0" relativeHeight="251707392" behindDoc="0" locked="0" layoutInCell="1" allowOverlap="1" wp14:anchorId="29FCC2FE" wp14:editId="60D147B7">
                  <wp:simplePos x="0" y="0"/>
                  <wp:positionH relativeFrom="column">
                    <wp:posOffset>456180</wp:posOffset>
                  </wp:positionH>
                  <wp:positionV relativeFrom="paragraph">
                    <wp:posOffset>62272</wp:posOffset>
                  </wp:positionV>
                  <wp:extent cx="322289" cy="224852"/>
                  <wp:effectExtent l="0" t="0" r="0" b="3810"/>
                  <wp:wrapNone/>
                  <wp:docPr id="41" name="Text Box 41"/>
                  <wp:cNvGraphicFramePr/>
                  <a:graphic xmlns:a="http://schemas.openxmlformats.org/drawingml/2006/main">
                    <a:graphicData uri="http://schemas.microsoft.com/office/word/2010/wordprocessingShape">
                      <wps:wsp>
                        <wps:cNvSpPr txBox="1"/>
                        <wps:spPr>
                          <a:xfrm>
                            <a:off x="0" y="0"/>
                            <a:ext cx="322289" cy="224852"/>
                          </a:xfrm>
                          <a:prstGeom prst="rect">
                            <a:avLst/>
                          </a:prstGeom>
                          <a:solidFill>
                            <a:schemeClr val="lt1"/>
                          </a:solidFill>
                          <a:ln w="6350">
                            <a:noFill/>
                          </a:ln>
                        </wps:spPr>
                        <wps:txbx>
                          <w:txbxContent>
                            <w:p w14:paraId="6DF6276E" w14:textId="77777777" w:rsidR="00AF1489" w:rsidRPr="0058332A" w:rsidRDefault="00AF1489" w:rsidP="0002340A">
                              <w:pPr>
                                <w:rPr>
                                  <w:rFonts w:cs="David"/>
                                  <w:color w:val="000000" w:themeColor="text1"/>
                                  <w:sz w:val="20"/>
                                  <w:szCs w:val="20"/>
                                </w:rPr>
                              </w:pPr>
                              <w:r w:rsidRPr="0058332A">
                                <w:rPr>
                                  <w:rFonts w:cs="David"/>
                                  <w:color w:val="000000" w:themeColor="text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FCC2FE" id="Text Box 41" o:spid="_x0000_s1052" type="#_x0000_t202" style="position:absolute;left:0;text-align:left;margin-left:35.9pt;margin-top:4.9pt;width:25.4pt;height:17.7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" fillcolor="white [3201]" stroked="f" strokeweight=".5pt">
                  <v:textbox>
                    <w:txbxContent>
                      <w:p w14:paraId="6DF6276E" w14:textId="77777777" w:rsidR="00AF1489" w:rsidRPr="0058332A" w:rsidRDefault="00AF1489" w:rsidP="0002340A">
                        <w:pPr>
                          <w:rPr>
                            <w:rFonts w:cs="David"/>
                            <w:color w:val="000000" w:themeColor="text1"/>
                            <w:sz w:val="20"/>
                            <w:szCs w:val="20"/>
                          </w:rPr>
                        </w:pPr>
                        <w:r w:rsidRPr="0058332A">
                          <w:rPr>
                            <w:rFonts w:cs="David"/>
                            <w:color w:val="000000" w:themeColor="text1"/>
                            <w:sz w:val="20"/>
                            <w:szCs w:val="20"/>
                          </w:rPr>
                          <w:t>a</w:t>
                        </w:r>
                      </w:p>
                    </w:txbxContent>
                  </v:textbox>
                </v:shape>
              </w:pict>
            </mc:Fallback>
          </mc:AlternateContent>
        </w:r>
      </w:ins>
    </w:p>
    <w:p w14:paraId="715ECAA8" w14:textId="77777777" w:rsidR="0002340A" w:rsidRDefault="0002340A" w:rsidP="0002340A">
      <w:pPr>
        <w:keepNext/>
        <w:jc w:val="center"/>
        <w:rPr>
          <w:ins w:id="545" w:author="Idit Balachsan" w:date="2020-01-27T12:58:00Z"/>
        </w:rPr>
      </w:pPr>
      <w:ins w:id="546" w:author="Idit Balachsan" w:date="2020-01-27T12:58:00Z">
        <w:r>
          <w:rPr>
            <w:noProof/>
          </w:rPr>
          <w:drawing>
            <wp:inline distT="0" distB="0" distL="0" distR="0" wp14:anchorId="57B90F38" wp14:editId="7189CC14">
              <wp:extent cx="6063521" cy="2425408"/>
              <wp:effectExtent l="0" t="0" r="0" b="635"/>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verage_std_Hadera_vs_Sde_Bok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075700" cy="2430280"/>
                      </a:xfrm>
                      <a:prstGeom prst="rect">
                        <a:avLst/>
                      </a:prstGeom>
                    </pic:spPr>
                  </pic:pic>
                </a:graphicData>
              </a:graphic>
            </wp:inline>
          </w:drawing>
        </w:r>
      </w:ins>
    </w:p>
    <w:p w14:paraId="5C917229" w14:textId="46B50EEF" w:rsidR="0002340A" w:rsidRDefault="0002340A" w:rsidP="0002340A">
      <w:pPr>
        <w:pStyle w:val="Caption"/>
        <w:jc w:val="left"/>
        <w:rPr>
          <w:ins w:id="547" w:author="Idit Balachsan" w:date="2020-01-27T12:58:00Z"/>
        </w:rPr>
      </w:pPr>
      <w:ins w:id="548" w:author="Idit Balachsan" w:date="2020-01-27T12:58:00Z">
        <w:r w:rsidRPr="003039D0">
          <w:rPr>
            <w:rFonts w:ascii="David" w:hAnsi="David" w:cs="David"/>
            <w:b/>
            <w:bCs/>
            <w:i w:val="0"/>
            <w:iCs w:val="0"/>
            <w:color w:val="000000" w:themeColor="text1"/>
            <w:sz w:val="20"/>
            <w:szCs w:val="20"/>
            <w:rPrChange w:id="549" w:author="Idit Balachsan" w:date="2020-01-27T13:03:00Z">
              <w:rPr>
                <w:rFonts w:ascii="David" w:hAnsi="David" w:cs="David"/>
                <w:i w:val="0"/>
                <w:iCs w:val="0"/>
                <w:color w:val="000000" w:themeColor="text1"/>
                <w:sz w:val="20"/>
                <w:szCs w:val="20"/>
              </w:rPr>
            </w:rPrChange>
          </w:rPr>
          <w:t xml:space="preserve">Figure </w:t>
        </w:r>
        <w:r w:rsidRPr="003039D0">
          <w:rPr>
            <w:rFonts w:ascii="David" w:hAnsi="David" w:cs="David"/>
            <w:b/>
            <w:bCs/>
            <w:i w:val="0"/>
            <w:iCs w:val="0"/>
            <w:color w:val="000000" w:themeColor="text1"/>
            <w:sz w:val="20"/>
            <w:szCs w:val="20"/>
            <w:rPrChange w:id="550" w:author="Idit Balachsan" w:date="2020-01-27T13:03:00Z">
              <w:rPr>
                <w:rFonts w:ascii="David" w:hAnsi="David" w:cs="David"/>
                <w:i w:val="0"/>
                <w:iCs w:val="0"/>
                <w:color w:val="000000" w:themeColor="text1"/>
                <w:sz w:val="20"/>
                <w:szCs w:val="20"/>
              </w:rPr>
            </w:rPrChange>
          </w:rPr>
          <w:fldChar w:fldCharType="begin"/>
        </w:r>
        <w:r w:rsidRPr="003039D0">
          <w:rPr>
            <w:rFonts w:ascii="David" w:hAnsi="David" w:cs="David"/>
            <w:b/>
            <w:bCs/>
            <w:i w:val="0"/>
            <w:iCs w:val="0"/>
            <w:color w:val="000000" w:themeColor="text1"/>
            <w:sz w:val="20"/>
            <w:szCs w:val="20"/>
            <w:rPrChange w:id="551" w:author="Idit Balachsan" w:date="2020-01-27T13:03:00Z">
              <w:rPr>
                <w:rFonts w:ascii="David" w:hAnsi="David" w:cs="David"/>
                <w:i w:val="0"/>
                <w:iCs w:val="0"/>
                <w:color w:val="000000" w:themeColor="text1"/>
                <w:sz w:val="20"/>
                <w:szCs w:val="20"/>
              </w:rPr>
            </w:rPrChange>
          </w:rPr>
          <w:instrText xml:space="preserve"> SEQ Figure \* ARABIC </w:instrText>
        </w:r>
        <w:r w:rsidRPr="003039D0">
          <w:rPr>
            <w:rFonts w:ascii="David" w:hAnsi="David" w:cs="David"/>
            <w:b/>
            <w:bCs/>
            <w:i w:val="0"/>
            <w:iCs w:val="0"/>
            <w:color w:val="000000" w:themeColor="text1"/>
            <w:sz w:val="20"/>
            <w:szCs w:val="20"/>
            <w:rPrChange w:id="552" w:author="Idit Balachsan" w:date="2020-01-27T13:03:00Z">
              <w:rPr>
                <w:rFonts w:ascii="David" w:hAnsi="David" w:cs="David"/>
                <w:i w:val="0"/>
                <w:iCs w:val="0"/>
                <w:color w:val="000000" w:themeColor="text1"/>
                <w:sz w:val="20"/>
                <w:szCs w:val="20"/>
              </w:rPr>
            </w:rPrChange>
          </w:rPr>
          <w:fldChar w:fldCharType="separate"/>
        </w:r>
      </w:ins>
      <w:ins w:id="553" w:author="Idit Balachsan" w:date="2020-01-27T13:03:00Z">
        <w:r w:rsidR="003039D0" w:rsidRPr="003039D0">
          <w:rPr>
            <w:rFonts w:ascii="David" w:hAnsi="David" w:cs="David"/>
            <w:b/>
            <w:bCs/>
            <w:i w:val="0"/>
            <w:iCs w:val="0"/>
            <w:noProof/>
            <w:color w:val="000000" w:themeColor="text1"/>
            <w:sz w:val="20"/>
            <w:szCs w:val="20"/>
            <w:rPrChange w:id="554" w:author="Idit Balachsan" w:date="2020-01-27T13:03:00Z">
              <w:rPr>
                <w:rFonts w:ascii="David" w:hAnsi="David" w:cs="David"/>
                <w:i w:val="0"/>
                <w:iCs w:val="0"/>
                <w:noProof/>
                <w:color w:val="000000" w:themeColor="text1"/>
                <w:sz w:val="20"/>
                <w:szCs w:val="20"/>
              </w:rPr>
            </w:rPrChange>
          </w:rPr>
          <w:t>7</w:t>
        </w:r>
      </w:ins>
      <w:ins w:id="555" w:author="Idit Balachsan" w:date="2020-01-27T12:58:00Z">
        <w:r w:rsidRPr="003039D0">
          <w:rPr>
            <w:rFonts w:ascii="David" w:hAnsi="David" w:cs="David"/>
            <w:b/>
            <w:bCs/>
            <w:i w:val="0"/>
            <w:iCs w:val="0"/>
            <w:color w:val="000000" w:themeColor="text1"/>
            <w:sz w:val="20"/>
            <w:szCs w:val="20"/>
            <w:rPrChange w:id="556" w:author="Idit Balachsan" w:date="2020-01-27T13:03:00Z">
              <w:rPr>
                <w:rFonts w:ascii="David" w:hAnsi="David" w:cs="David"/>
                <w:i w:val="0"/>
                <w:iCs w:val="0"/>
                <w:color w:val="000000" w:themeColor="text1"/>
                <w:sz w:val="20"/>
                <w:szCs w:val="20"/>
              </w:rPr>
            </w:rPrChange>
          </w:rPr>
          <w:fldChar w:fldCharType="end"/>
        </w:r>
        <w:r w:rsidRPr="003039D0">
          <w:rPr>
            <w:rFonts w:ascii="David" w:hAnsi="David" w:cs="David"/>
            <w:b/>
            <w:bCs/>
            <w:i w:val="0"/>
            <w:iCs w:val="0"/>
            <w:color w:val="000000" w:themeColor="text1"/>
            <w:sz w:val="20"/>
            <w:szCs w:val="20"/>
            <w:rPrChange w:id="557" w:author="Idit Balachsan" w:date="2020-01-27T13:03:00Z">
              <w:rPr>
                <w:rFonts w:ascii="David" w:hAnsi="David" w:cs="David"/>
                <w:i w:val="0"/>
                <w:iCs w:val="0"/>
                <w:color w:val="000000" w:themeColor="text1"/>
                <w:sz w:val="20"/>
                <w:szCs w:val="20"/>
              </w:rPr>
            </w:rPrChange>
          </w:rPr>
          <w:t>.</w:t>
        </w:r>
        <w:r>
          <w:rPr>
            <w:rFonts w:ascii="David" w:hAnsi="David" w:cs="David"/>
            <w:i w:val="0"/>
            <w:iCs w:val="0"/>
            <w:color w:val="000000" w:themeColor="text1"/>
            <w:sz w:val="20"/>
            <w:szCs w:val="20"/>
          </w:rPr>
          <w:t xml:space="preserve"> Average standard deviation of wind speed [a] and wind direction [b] for different averaging window sizes and different areas – </w:t>
        </w:r>
        <w:proofErr w:type="spellStart"/>
        <w:r>
          <w:rPr>
            <w:rFonts w:ascii="David" w:hAnsi="David" w:cs="David"/>
            <w:i w:val="0"/>
            <w:iCs w:val="0"/>
            <w:color w:val="000000" w:themeColor="text1"/>
            <w:sz w:val="20"/>
            <w:szCs w:val="20"/>
          </w:rPr>
          <w:t>Hadera</w:t>
        </w:r>
        <w:proofErr w:type="spellEnd"/>
        <w:r>
          <w:rPr>
            <w:rFonts w:ascii="David" w:hAnsi="David" w:cs="David"/>
            <w:i w:val="0"/>
            <w:iCs w:val="0"/>
            <w:color w:val="000000" w:themeColor="text1"/>
            <w:sz w:val="20"/>
            <w:szCs w:val="20"/>
          </w:rPr>
          <w:t xml:space="preserve">-port (blue) and Sde-Boker (orange) </w:t>
        </w:r>
        <w:r>
          <w:t xml:space="preserve"> </w:t>
        </w:r>
      </w:ins>
    </w:p>
    <w:p w14:paraId="636388A0" w14:textId="77777777" w:rsidR="0002340A" w:rsidRDefault="0002340A" w:rsidP="00E87BA7">
      <w:pPr>
        <w:widowControl w:val="0"/>
        <w:autoSpaceDE w:val="0"/>
        <w:autoSpaceDN w:val="0"/>
        <w:adjustRightInd w:val="0"/>
        <w:ind w:left="640" w:hanging="640"/>
        <w:rPr>
          <w:ins w:id="558" w:author="Idit Balachsan" w:date="2020-01-26T13:51:00Z"/>
          <w:rFonts w:cs="David"/>
          <w:color w:val="000000" w:themeColor="text1"/>
        </w:rPr>
      </w:pPr>
    </w:p>
    <w:p w14:paraId="78838B02" w14:textId="4693BFB6" w:rsidR="003F1DE5" w:rsidRPr="00A10451" w:rsidRDefault="003F1DE5" w:rsidP="003F1DE5">
      <w:pPr>
        <w:pStyle w:val="Heading2"/>
        <w:rPr>
          <w:ins w:id="559" w:author="Idit Balachsan" w:date="2020-01-26T13:51:00Z"/>
        </w:rPr>
      </w:pPr>
      <w:bookmarkStart w:id="560" w:name="_Toc31024324"/>
      <w:ins w:id="561" w:author="Idit Balachsan" w:date="2020-01-26T13:51:00Z">
        <w:r>
          <w:lastRenderedPageBreak/>
          <w:t xml:space="preserve">Appendix </w:t>
        </w:r>
      </w:ins>
      <w:ins w:id="562" w:author="Idit Balachsan" w:date="2020-01-27T12:39:00Z">
        <w:r w:rsidR="00A459E1">
          <w:t>D</w:t>
        </w:r>
      </w:ins>
      <w:bookmarkStart w:id="563" w:name="Appendix_D"/>
      <w:bookmarkEnd w:id="560"/>
    </w:p>
    <w:bookmarkEnd w:id="563"/>
    <w:p w14:paraId="6C93ED05" w14:textId="77777777" w:rsidR="005570AC" w:rsidRDefault="000D4F95" w:rsidP="00B11DF6">
      <w:pPr>
        <w:keepNext/>
        <w:widowControl w:val="0"/>
        <w:autoSpaceDE w:val="0"/>
        <w:autoSpaceDN w:val="0"/>
        <w:adjustRightInd w:val="0"/>
        <w:ind w:left="640" w:hanging="640"/>
        <w:rPr>
          <w:ins w:id="564" w:author="Idit Balachsan" w:date="2020-01-26T14:05:00Z"/>
        </w:rPr>
      </w:pPr>
      <w:ins w:id="565" w:author="Idit Balachsan" w:date="2020-01-26T13:52:00Z">
        <w:r>
          <w:rPr>
            <w:rFonts w:cs="David"/>
            <w:noProof/>
          </w:rPr>
          <w:drawing>
            <wp:inline distT="0" distB="0" distL="0" distR="0" wp14:anchorId="21C1CFA5" wp14:editId="735428F6">
              <wp:extent cx="5724074" cy="6757200"/>
              <wp:effectExtent l="0" t="0" r="381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2 at 10.45.40.png"/>
                      <pic:cNvPicPr/>
                    </pic:nvPicPr>
                    <pic:blipFill>
                      <a:blip r:embed="rId27">
                        <a:extLst>
                          <a:ext uri="{28A0092B-C50C-407E-A947-70E740481C1C}">
                            <a14:useLocalDpi xmlns:a14="http://schemas.microsoft.com/office/drawing/2010/main" val="0"/>
                          </a:ext>
                        </a:extLst>
                      </a:blip>
                      <a:stretch>
                        <a:fillRect/>
                      </a:stretch>
                    </pic:blipFill>
                    <pic:spPr>
                      <a:xfrm>
                        <a:off x="0" y="0"/>
                        <a:ext cx="5724074" cy="6757200"/>
                      </a:xfrm>
                      <a:prstGeom prst="rect">
                        <a:avLst/>
                      </a:prstGeom>
                    </pic:spPr>
                  </pic:pic>
                </a:graphicData>
              </a:graphic>
            </wp:inline>
          </w:drawing>
        </w:r>
      </w:ins>
    </w:p>
    <w:p w14:paraId="1097F216" w14:textId="50F82F45" w:rsidR="003F1DE5" w:rsidRDefault="005570AC" w:rsidP="00785E78">
      <w:pPr>
        <w:pStyle w:val="Caption"/>
        <w:rPr>
          <w:ins w:id="566" w:author="Idit Balachsan" w:date="2020-01-27T12:59:00Z"/>
          <w:rFonts w:ascii="David" w:hAnsi="David" w:cs="David"/>
          <w:i w:val="0"/>
          <w:iCs w:val="0"/>
          <w:color w:val="000000" w:themeColor="text1"/>
          <w:sz w:val="20"/>
          <w:szCs w:val="20"/>
        </w:rPr>
      </w:pPr>
      <w:ins w:id="567" w:author="Idit Balachsan" w:date="2020-01-26T14:05:00Z">
        <w:r w:rsidRPr="00785E78">
          <w:rPr>
            <w:rFonts w:ascii="David" w:hAnsi="David" w:cs="David"/>
            <w:b/>
            <w:bCs/>
            <w:i w:val="0"/>
            <w:iCs w:val="0"/>
            <w:color w:val="000000" w:themeColor="text1"/>
            <w:sz w:val="20"/>
            <w:szCs w:val="20"/>
          </w:rPr>
          <w:t xml:space="preserve">Figure </w:t>
        </w:r>
        <w:r w:rsidRPr="00785E78">
          <w:rPr>
            <w:rFonts w:ascii="David" w:hAnsi="David" w:cs="David"/>
            <w:b/>
            <w:bCs/>
            <w:i w:val="0"/>
            <w:iCs w:val="0"/>
            <w:color w:val="000000" w:themeColor="text1"/>
            <w:sz w:val="20"/>
            <w:szCs w:val="20"/>
          </w:rPr>
          <w:fldChar w:fldCharType="begin"/>
        </w:r>
        <w:r w:rsidRPr="00785E78">
          <w:rPr>
            <w:rFonts w:ascii="David" w:hAnsi="David" w:cs="David"/>
            <w:b/>
            <w:bCs/>
            <w:i w:val="0"/>
            <w:iCs w:val="0"/>
            <w:color w:val="000000" w:themeColor="text1"/>
            <w:sz w:val="20"/>
            <w:szCs w:val="20"/>
          </w:rPr>
          <w:instrText xml:space="preserve"> SEQ Figure \* ARABIC </w:instrText>
        </w:r>
      </w:ins>
      <w:r w:rsidRPr="00785E78">
        <w:rPr>
          <w:rFonts w:ascii="David" w:hAnsi="David" w:cs="David"/>
          <w:b/>
          <w:bCs/>
          <w:i w:val="0"/>
          <w:iCs w:val="0"/>
          <w:color w:val="000000" w:themeColor="text1"/>
          <w:sz w:val="20"/>
          <w:szCs w:val="20"/>
        </w:rPr>
        <w:fldChar w:fldCharType="separate"/>
      </w:r>
      <w:ins w:id="568" w:author="Idit Balachsan" w:date="2020-01-27T13:03:00Z">
        <w:r w:rsidR="003039D0">
          <w:rPr>
            <w:rFonts w:ascii="David" w:hAnsi="David" w:cs="David"/>
            <w:b/>
            <w:bCs/>
            <w:i w:val="0"/>
            <w:iCs w:val="0"/>
            <w:noProof/>
            <w:color w:val="000000" w:themeColor="text1"/>
            <w:sz w:val="20"/>
            <w:szCs w:val="20"/>
          </w:rPr>
          <w:t>8</w:t>
        </w:r>
      </w:ins>
      <w:ins w:id="569" w:author="Idit Balachsan" w:date="2020-01-26T14:05:00Z">
        <w:r w:rsidRPr="00785E78">
          <w:rPr>
            <w:rFonts w:ascii="David" w:hAnsi="David" w:cs="David"/>
            <w:b/>
            <w:bCs/>
            <w:i w:val="0"/>
            <w:iCs w:val="0"/>
            <w:color w:val="000000" w:themeColor="text1"/>
            <w:sz w:val="20"/>
            <w:szCs w:val="20"/>
          </w:rPr>
          <w:fldChar w:fldCharType="end"/>
        </w:r>
        <w:r w:rsidRPr="00785E78">
          <w:rPr>
            <w:rFonts w:ascii="David" w:hAnsi="David" w:cs="David"/>
            <w:b/>
            <w:bCs/>
            <w:i w:val="0"/>
            <w:iCs w:val="0"/>
            <w:color w:val="000000" w:themeColor="text1"/>
            <w:sz w:val="20"/>
            <w:szCs w:val="20"/>
          </w:rPr>
          <w:t>.</w:t>
        </w:r>
        <w:r w:rsidRPr="00785E78">
          <w:rPr>
            <w:rFonts w:ascii="David" w:hAnsi="David" w:cs="David"/>
            <w:i w:val="0"/>
            <w:iCs w:val="0"/>
            <w:color w:val="000000" w:themeColor="text1"/>
            <w:sz w:val="20"/>
            <w:szCs w:val="20"/>
          </w:rPr>
          <w:t xml:space="preserve"> </w:t>
        </w:r>
        <w:r w:rsidRPr="00785E78">
          <w:rPr>
            <w:rFonts w:ascii="Calibri" w:hAnsi="Calibri" w:cs="Calibri"/>
            <w:i w:val="0"/>
            <w:iCs w:val="0"/>
            <w:color w:val="000000" w:themeColor="text1"/>
            <w:sz w:val="20"/>
            <w:szCs w:val="20"/>
          </w:rPr>
          <w:t>﻿</w:t>
        </w:r>
        <w:r w:rsidRPr="00785E78">
          <w:rPr>
            <w:rFonts w:ascii="David" w:hAnsi="David" w:cs="David"/>
            <w:i w:val="0"/>
            <w:iCs w:val="0"/>
            <w:color w:val="000000" w:themeColor="text1"/>
            <w:sz w:val="20"/>
            <w:szCs w:val="20"/>
          </w:rPr>
          <w:t>Proposed procedure to determine whether a steady-state model or a non- steady-state model should be used for the application of concern</w:t>
        </w:r>
      </w:ins>
      <w:ins w:id="570" w:author="Idit Balachsan" w:date="2020-01-26T14:10:00Z">
        <w:r w:rsidR="00C14D48">
          <w:rPr>
            <w:rFonts w:ascii="David" w:hAnsi="David" w:cs="David"/>
            <w:i w:val="0"/>
            <w:iCs w:val="0"/>
            <w:color w:val="000000" w:themeColor="text1"/>
            <w:sz w:val="20"/>
            <w:szCs w:val="20"/>
          </w:rPr>
          <w:t xml:space="preserve"> (</w:t>
        </w:r>
      </w:ins>
      <w:ins w:id="571" w:author="Idit Balachsan" w:date="2020-01-26T14:11:00Z">
        <w:r w:rsidR="0072405D" w:rsidRPr="00785E78">
          <w:rPr>
            <w:rFonts w:ascii="David" w:hAnsi="David" w:cs="David"/>
            <w:i w:val="0"/>
            <w:iCs w:val="0"/>
            <w:color w:val="000000" w:themeColor="text1"/>
            <w:sz w:val="20"/>
            <w:szCs w:val="20"/>
          </w:rPr>
          <w:t>Atmospheric Dispersion Modelling Liaison Committee Report</w:t>
        </w:r>
        <w:r w:rsidR="0072405D">
          <w:rPr>
            <w:rFonts w:ascii="David" w:hAnsi="David" w:cs="David"/>
            <w:i w:val="0"/>
            <w:iCs w:val="0"/>
            <w:color w:val="000000" w:themeColor="text1"/>
            <w:sz w:val="20"/>
            <w:szCs w:val="20"/>
          </w:rPr>
          <w:t xml:space="preserve">, </w:t>
        </w:r>
        <w:r w:rsidR="0072405D" w:rsidRPr="00785E78">
          <w:rPr>
            <w:rFonts w:ascii="David" w:hAnsi="David" w:cs="David"/>
            <w:i w:val="0"/>
            <w:iCs w:val="0"/>
            <w:color w:val="000000" w:themeColor="text1"/>
            <w:sz w:val="20"/>
            <w:szCs w:val="20"/>
          </w:rPr>
          <w:t xml:space="preserve">2011 </w:t>
        </w:r>
      </w:ins>
      <w:ins w:id="572" w:author="Idit Balachsan" w:date="2020-01-26T14:10:00Z">
        <w:r w:rsidR="0072405D">
          <w:rPr>
            <w:rFonts w:ascii="David" w:hAnsi="David" w:cs="David"/>
            <w:i w:val="0"/>
            <w:iCs w:val="0"/>
            <w:color w:val="000000" w:themeColor="text1"/>
            <w:sz w:val="20"/>
            <w:szCs w:val="20"/>
          </w:rPr>
          <w:fldChar w:fldCharType="begin" w:fldLock="1"/>
        </w:r>
      </w:ins>
      <w:r w:rsidR="0072405D">
        <w:rPr>
          <w:rFonts w:ascii="David" w:hAnsi="David" w:cs="David"/>
          <w:i w:val="0"/>
          <w:iCs w:val="0"/>
          <w:color w:val="000000" w:themeColor="text1"/>
          <w:sz w:val="20"/>
          <w:szCs w:val="20"/>
        </w:rPr>
        <w:instrText>ADDIN CSL_CITATION {"citationItems":[{"id":"ITEM-1","itemData":{"ISBN":"9780859516952","id":"ITEM-1","issue":"June","issued":{"date-parts":[["2011"]]},"title":"Atmospheric Dispersion Modelling Liaison Committee Report: ADMLC-R6 June 2011","type":"report"},"uris":["http://www.mendeley.com/documents/?uuid=8d4b96ad-d019-4166-a4df-8ad6d1950cd8"]}],"mendeley":{"formattedCitation":"[70]","plainTextFormattedCitation":"[70]"},"properties":{"noteIndex":0},"schema":"https://github.com/citation-style-language/schema/raw/master/csl-citation.json"}</w:instrText>
      </w:r>
      <w:r w:rsidR="0072405D">
        <w:rPr>
          <w:rFonts w:ascii="David" w:hAnsi="David" w:cs="David"/>
          <w:i w:val="0"/>
          <w:iCs w:val="0"/>
          <w:color w:val="000000" w:themeColor="text1"/>
          <w:sz w:val="20"/>
          <w:szCs w:val="20"/>
        </w:rPr>
        <w:fldChar w:fldCharType="separate"/>
      </w:r>
      <w:r w:rsidR="0072405D" w:rsidRPr="0072405D">
        <w:rPr>
          <w:rFonts w:ascii="David" w:hAnsi="David" w:cs="David"/>
          <w:i w:val="0"/>
          <w:iCs w:val="0"/>
          <w:color w:val="000000" w:themeColor="text1"/>
          <w:sz w:val="20"/>
          <w:szCs w:val="20"/>
        </w:rPr>
        <w:t>[70]</w:t>
      </w:r>
      <w:ins w:id="573" w:author="Idit Balachsan" w:date="2020-01-26T14:10:00Z">
        <w:r w:rsidR="0072405D">
          <w:rPr>
            <w:rFonts w:ascii="David" w:hAnsi="David" w:cs="David"/>
            <w:i w:val="0"/>
            <w:iCs w:val="0"/>
            <w:color w:val="000000" w:themeColor="text1"/>
            <w:sz w:val="20"/>
            <w:szCs w:val="20"/>
          </w:rPr>
          <w:fldChar w:fldCharType="end"/>
        </w:r>
        <w:r w:rsidR="00C14D48">
          <w:rPr>
            <w:rFonts w:ascii="David" w:hAnsi="David" w:cs="David"/>
            <w:i w:val="0"/>
            <w:iCs w:val="0"/>
            <w:color w:val="000000" w:themeColor="text1"/>
            <w:sz w:val="20"/>
            <w:szCs w:val="20"/>
          </w:rPr>
          <w:t>)</w:t>
        </w:r>
      </w:ins>
      <w:ins w:id="574" w:author="Idit Balachsan" w:date="2020-01-26T14:09:00Z">
        <w:r w:rsidR="00603520">
          <w:rPr>
            <w:rFonts w:ascii="David" w:hAnsi="David" w:cs="David"/>
            <w:i w:val="0"/>
            <w:iCs w:val="0"/>
            <w:color w:val="000000" w:themeColor="text1"/>
            <w:sz w:val="20"/>
            <w:szCs w:val="20"/>
          </w:rPr>
          <w:t xml:space="preserve">. </w:t>
        </w:r>
      </w:ins>
    </w:p>
    <w:p w14:paraId="590EE048" w14:textId="2ABF06B2" w:rsidR="0002340A" w:rsidRDefault="0002340A" w:rsidP="0002340A">
      <w:pPr>
        <w:rPr>
          <w:ins w:id="575" w:author="Idit Balachsan" w:date="2020-01-27T12:59:00Z"/>
        </w:rPr>
      </w:pPr>
    </w:p>
    <w:p w14:paraId="7D709AA6" w14:textId="4A1BBE9A" w:rsidR="0002340A" w:rsidRDefault="0002340A" w:rsidP="0002340A">
      <w:pPr>
        <w:rPr>
          <w:ins w:id="576" w:author="Idit Balachsan" w:date="2020-01-27T12:59:00Z"/>
        </w:rPr>
      </w:pPr>
    </w:p>
    <w:p w14:paraId="256BF1EA" w14:textId="2C772CA6" w:rsidR="0002340A" w:rsidRDefault="0002340A" w:rsidP="0002340A">
      <w:pPr>
        <w:rPr>
          <w:ins w:id="577" w:author="Idit Balachsan" w:date="2020-01-27T12:59:00Z"/>
        </w:rPr>
      </w:pPr>
    </w:p>
    <w:p w14:paraId="72F8995E" w14:textId="4913AC24" w:rsidR="0002340A" w:rsidRDefault="0002340A" w:rsidP="0002340A">
      <w:pPr>
        <w:rPr>
          <w:ins w:id="578" w:author="Idit Balachsan" w:date="2020-01-27T12:59:00Z"/>
        </w:rPr>
      </w:pPr>
    </w:p>
    <w:p w14:paraId="12BFC556" w14:textId="074565D9" w:rsidR="0002340A" w:rsidRDefault="0002340A" w:rsidP="0002340A">
      <w:pPr>
        <w:rPr>
          <w:ins w:id="579" w:author="Idit Balachsan" w:date="2020-01-27T12:59:00Z"/>
        </w:rPr>
      </w:pPr>
    </w:p>
    <w:p w14:paraId="0C60E890" w14:textId="306C0760" w:rsidR="0002340A" w:rsidRDefault="0002340A" w:rsidP="0002340A">
      <w:pPr>
        <w:rPr>
          <w:ins w:id="580" w:author="Idit Balachsan" w:date="2020-01-27T12:59:00Z"/>
        </w:rPr>
      </w:pPr>
    </w:p>
    <w:p w14:paraId="3B63C3F8" w14:textId="08996E01" w:rsidR="0002340A" w:rsidRPr="00C57733" w:rsidRDefault="0002340A" w:rsidP="00F82420">
      <w:pPr>
        <w:pStyle w:val="Heading2"/>
      </w:pPr>
      <w:bookmarkStart w:id="581" w:name="_Toc31024325"/>
      <w:ins w:id="582" w:author="Idit Balachsan" w:date="2020-01-27T12:59:00Z">
        <w:r>
          <w:lastRenderedPageBreak/>
          <w:t>Appendix E</w:t>
        </w:r>
      </w:ins>
      <w:bookmarkStart w:id="583" w:name="_Toc31023650"/>
      <w:ins w:id="584" w:author="Idit Balachsan" w:date="2020-01-27T13:03:00Z">
        <w:r w:rsidR="00814E8B">
          <w:rPr>
            <w:noProof/>
          </w:rPr>
          <mc:AlternateContent>
            <mc:Choice Requires="wps">
              <w:drawing>
                <wp:anchor distT="0" distB="0" distL="114300" distR="114300" simplePos="0" relativeHeight="251712512" behindDoc="0" locked="0" layoutInCell="1" allowOverlap="1" wp14:anchorId="5894FD9D" wp14:editId="1F5501B3">
                  <wp:simplePos x="0" y="0"/>
                  <wp:positionH relativeFrom="column">
                    <wp:posOffset>93345</wp:posOffset>
                  </wp:positionH>
                  <wp:positionV relativeFrom="paragraph">
                    <wp:posOffset>2711450</wp:posOffset>
                  </wp:positionV>
                  <wp:extent cx="6162040" cy="635"/>
                  <wp:effectExtent l="0" t="0" r="0" b="3175"/>
                  <wp:wrapSquare wrapText="bothSides"/>
                  <wp:docPr id="46" name="Text Box 46"/>
                  <wp:cNvGraphicFramePr/>
                  <a:graphic xmlns:a="http://schemas.openxmlformats.org/drawingml/2006/main">
                    <a:graphicData uri="http://schemas.microsoft.com/office/word/2010/wordprocessingShape">
                      <wps:wsp>
                        <wps:cNvSpPr txBox="1"/>
                        <wps:spPr>
                          <a:xfrm>
                            <a:off x="0" y="0"/>
                            <a:ext cx="6162040" cy="635"/>
                          </a:xfrm>
                          <a:prstGeom prst="rect">
                            <a:avLst/>
                          </a:prstGeom>
                          <a:solidFill>
                            <a:prstClr val="white"/>
                          </a:solidFill>
                          <a:ln>
                            <a:noFill/>
                          </a:ln>
                        </wps:spPr>
                        <wps:txbx>
                          <w:txbxContent>
                            <w:p w14:paraId="42FA6A51" w14:textId="26B74C26" w:rsidR="00AF1489" w:rsidRPr="00B853BF" w:rsidRDefault="00AF1489" w:rsidP="00B853BF">
                              <w:pPr>
                                <w:pStyle w:val="Caption"/>
                                <w:rPr>
                                  <w:rFonts w:ascii="David" w:hAnsi="David" w:cs="David"/>
                                  <w:i w:val="0"/>
                                  <w:iCs w:val="0"/>
                                  <w:color w:val="000000" w:themeColor="text1"/>
                                  <w:sz w:val="20"/>
                                  <w:szCs w:val="20"/>
                                </w:rPr>
                              </w:pPr>
                              <w:ins w:id="585" w:author="Idit Balachsan" w:date="2020-01-27T13:03:00Z">
                                <w:r w:rsidRPr="00832745">
                                  <w:rPr>
                                    <w:rFonts w:ascii="David" w:hAnsi="David" w:cs="David"/>
                                    <w:b/>
                                    <w:bCs/>
                                    <w:i w:val="0"/>
                                    <w:iCs w:val="0"/>
                                    <w:color w:val="000000" w:themeColor="text1"/>
                                    <w:sz w:val="20"/>
                                    <w:szCs w:val="20"/>
                                  </w:rPr>
                                  <w:t xml:space="preserve">Figure </w:t>
                                </w:r>
                                <w:r w:rsidRPr="00832745">
                                  <w:rPr>
                                    <w:rFonts w:ascii="David" w:hAnsi="David" w:cs="David"/>
                                    <w:b/>
                                    <w:bCs/>
                                    <w:i w:val="0"/>
                                    <w:iCs w:val="0"/>
                                    <w:color w:val="000000" w:themeColor="text1"/>
                                    <w:sz w:val="20"/>
                                    <w:szCs w:val="20"/>
                                  </w:rPr>
                                  <w:fldChar w:fldCharType="begin"/>
                                </w:r>
                                <w:r w:rsidRPr="00832745">
                                  <w:rPr>
                                    <w:rFonts w:ascii="David" w:hAnsi="David" w:cs="David"/>
                                    <w:b/>
                                    <w:bCs/>
                                    <w:i w:val="0"/>
                                    <w:iCs w:val="0"/>
                                    <w:color w:val="000000" w:themeColor="text1"/>
                                    <w:sz w:val="20"/>
                                    <w:szCs w:val="20"/>
                                  </w:rPr>
                                  <w:instrText xml:space="preserve"> SEQ Figure \* ARABIC </w:instrText>
                                </w:r>
                              </w:ins>
                              <w:r w:rsidRPr="00832745">
                                <w:rPr>
                                  <w:rFonts w:ascii="David" w:hAnsi="David" w:cs="David"/>
                                  <w:b/>
                                  <w:bCs/>
                                  <w:i w:val="0"/>
                                  <w:iCs w:val="0"/>
                                  <w:color w:val="000000" w:themeColor="text1"/>
                                  <w:sz w:val="20"/>
                                  <w:szCs w:val="20"/>
                                </w:rPr>
                                <w:fldChar w:fldCharType="separate"/>
                              </w:r>
                              <w:ins w:id="586" w:author="Idit Balachsan" w:date="2020-01-27T13:03:00Z">
                                <w:r w:rsidRPr="00832745">
                                  <w:rPr>
                                    <w:rFonts w:ascii="David" w:hAnsi="David" w:cs="David"/>
                                    <w:b/>
                                    <w:bCs/>
                                    <w:i w:val="0"/>
                                    <w:iCs w:val="0"/>
                                    <w:color w:val="000000" w:themeColor="text1"/>
                                    <w:sz w:val="20"/>
                                    <w:szCs w:val="20"/>
                                  </w:rPr>
                                  <w:t>9</w:t>
                                </w:r>
                                <w:r w:rsidRPr="00832745">
                                  <w:rPr>
                                    <w:rFonts w:ascii="David" w:hAnsi="David" w:cs="David"/>
                                    <w:b/>
                                    <w:bCs/>
                                    <w:i w:val="0"/>
                                    <w:iCs w:val="0"/>
                                    <w:color w:val="000000" w:themeColor="text1"/>
                                    <w:sz w:val="20"/>
                                    <w:szCs w:val="20"/>
                                  </w:rPr>
                                  <w:fldChar w:fldCharType="end"/>
                                </w:r>
                                <w:r w:rsidRPr="00832745">
                                  <w:rPr>
                                    <w:rFonts w:ascii="David" w:hAnsi="David" w:cs="David"/>
                                    <w:b/>
                                    <w:bCs/>
                                    <w:i w:val="0"/>
                                    <w:iCs w:val="0"/>
                                    <w:color w:val="000000" w:themeColor="text1"/>
                                    <w:sz w:val="20"/>
                                    <w:szCs w:val="20"/>
                                  </w:rPr>
                                  <w:t>.</w:t>
                                </w:r>
                                <w:r>
                                  <w:rPr>
                                    <w:rFonts w:ascii="David" w:hAnsi="David" w:cs="David"/>
                                    <w:i w:val="0"/>
                                    <w:iCs w:val="0"/>
                                    <w:color w:val="000000" w:themeColor="text1"/>
                                    <w:sz w:val="20"/>
                                    <w:szCs w:val="20"/>
                                  </w:rPr>
                                  <w:t xml:space="preserve"> </w:t>
                                </w:r>
                              </w:ins>
                              <w:ins w:id="587" w:author="Idit Balachsan" w:date="2020-01-27T13:05:00Z">
                                <w:r>
                                  <w:rPr>
                                    <w:rFonts w:ascii="David" w:hAnsi="David" w:cs="David"/>
                                    <w:i w:val="0"/>
                                    <w:iCs w:val="0"/>
                                    <w:color w:val="000000" w:themeColor="text1"/>
                                    <w:sz w:val="20"/>
                                    <w:szCs w:val="20"/>
                                  </w:rPr>
                                  <w:t xml:space="preserve">Joint distribution of wind speed and direction </w:t>
                                </w:r>
                              </w:ins>
                              <w:ins w:id="588" w:author="Idit Balachsan" w:date="2020-01-27T13:06:00Z">
                                <w:r>
                                  <w:rPr>
                                    <w:rFonts w:ascii="David" w:hAnsi="David" w:cs="David"/>
                                    <w:i w:val="0"/>
                                    <w:iCs w:val="0"/>
                                    <w:color w:val="000000" w:themeColor="text1"/>
                                    <w:sz w:val="20"/>
                                    <w:szCs w:val="20"/>
                                  </w:rPr>
                                  <w:t xml:space="preserve">for representative winter month (January, a) and summer month (July, b).  </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94FD9D" id="Text Box 46" o:spid="_x0000_s1053" type="#_x0000_t202" style="position:absolute;left:0;text-align:left;margin-left:7.35pt;margin-top:213.5pt;width:485.2pt;height:.0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" stroked="f">
                  <v:textbox style="mso-fit-shape-to-text:t" inset="0,0,0,0">
                    <w:txbxContent>
                      <w:p w14:paraId="42FA6A51" w14:textId="26B74C26" w:rsidR="00AF1489" w:rsidRPr="00B853BF" w:rsidRDefault="00AF1489" w:rsidP="00B853BF">
                        <w:pPr>
                          <w:pStyle w:val="Caption"/>
                          <w:rPr>
                            <w:rFonts w:ascii="David" w:hAnsi="David" w:cs="David"/>
                            <w:i w:val="0"/>
                            <w:iCs w:val="0"/>
                            <w:color w:val="000000" w:themeColor="text1"/>
                            <w:sz w:val="20"/>
                            <w:szCs w:val="20"/>
                          </w:rPr>
                        </w:pPr>
                        <w:ins w:id="589" w:author="Idit Balachsan" w:date="2020-01-27T13:03:00Z">
                          <w:r w:rsidRPr="00832745">
                            <w:rPr>
                              <w:rFonts w:ascii="David" w:hAnsi="David" w:cs="David"/>
                              <w:b/>
                              <w:bCs/>
                              <w:i w:val="0"/>
                              <w:iCs w:val="0"/>
                              <w:color w:val="000000" w:themeColor="text1"/>
                              <w:sz w:val="20"/>
                              <w:szCs w:val="20"/>
                            </w:rPr>
                            <w:t xml:space="preserve">Figure </w:t>
                          </w:r>
                          <w:r w:rsidRPr="00832745">
                            <w:rPr>
                              <w:rFonts w:ascii="David" w:hAnsi="David" w:cs="David"/>
                              <w:b/>
                              <w:bCs/>
                              <w:i w:val="0"/>
                              <w:iCs w:val="0"/>
                              <w:color w:val="000000" w:themeColor="text1"/>
                              <w:sz w:val="20"/>
                              <w:szCs w:val="20"/>
                            </w:rPr>
                            <w:fldChar w:fldCharType="begin"/>
                          </w:r>
                          <w:r w:rsidRPr="00832745">
                            <w:rPr>
                              <w:rFonts w:ascii="David" w:hAnsi="David" w:cs="David"/>
                              <w:b/>
                              <w:bCs/>
                              <w:i w:val="0"/>
                              <w:iCs w:val="0"/>
                              <w:color w:val="000000" w:themeColor="text1"/>
                              <w:sz w:val="20"/>
                              <w:szCs w:val="20"/>
                            </w:rPr>
                            <w:instrText xml:space="preserve"> SEQ Figure \* ARABIC </w:instrText>
                          </w:r>
                        </w:ins>
                        <w:r w:rsidRPr="00832745">
                          <w:rPr>
                            <w:rFonts w:ascii="David" w:hAnsi="David" w:cs="David"/>
                            <w:b/>
                            <w:bCs/>
                            <w:i w:val="0"/>
                            <w:iCs w:val="0"/>
                            <w:color w:val="000000" w:themeColor="text1"/>
                            <w:sz w:val="20"/>
                            <w:szCs w:val="20"/>
                          </w:rPr>
                          <w:fldChar w:fldCharType="separate"/>
                        </w:r>
                        <w:ins w:id="590" w:author="Idit Balachsan" w:date="2020-01-27T13:03:00Z">
                          <w:r w:rsidRPr="00832745">
                            <w:rPr>
                              <w:rFonts w:ascii="David" w:hAnsi="David" w:cs="David"/>
                              <w:b/>
                              <w:bCs/>
                              <w:i w:val="0"/>
                              <w:iCs w:val="0"/>
                              <w:color w:val="000000" w:themeColor="text1"/>
                              <w:sz w:val="20"/>
                              <w:szCs w:val="20"/>
                            </w:rPr>
                            <w:t>9</w:t>
                          </w:r>
                          <w:r w:rsidRPr="00832745">
                            <w:rPr>
                              <w:rFonts w:ascii="David" w:hAnsi="David" w:cs="David"/>
                              <w:b/>
                              <w:bCs/>
                              <w:i w:val="0"/>
                              <w:iCs w:val="0"/>
                              <w:color w:val="000000" w:themeColor="text1"/>
                              <w:sz w:val="20"/>
                              <w:szCs w:val="20"/>
                            </w:rPr>
                            <w:fldChar w:fldCharType="end"/>
                          </w:r>
                          <w:r w:rsidRPr="00832745">
                            <w:rPr>
                              <w:rFonts w:ascii="David" w:hAnsi="David" w:cs="David"/>
                              <w:b/>
                              <w:bCs/>
                              <w:i w:val="0"/>
                              <w:iCs w:val="0"/>
                              <w:color w:val="000000" w:themeColor="text1"/>
                              <w:sz w:val="20"/>
                              <w:szCs w:val="20"/>
                            </w:rPr>
                            <w:t>.</w:t>
                          </w:r>
                          <w:r>
                            <w:rPr>
                              <w:rFonts w:ascii="David" w:hAnsi="David" w:cs="David"/>
                              <w:i w:val="0"/>
                              <w:iCs w:val="0"/>
                              <w:color w:val="000000" w:themeColor="text1"/>
                              <w:sz w:val="20"/>
                              <w:szCs w:val="20"/>
                            </w:rPr>
                            <w:t xml:space="preserve"> </w:t>
                          </w:r>
                        </w:ins>
                        <w:ins w:id="591" w:author="Idit Balachsan" w:date="2020-01-27T13:05:00Z">
                          <w:r>
                            <w:rPr>
                              <w:rFonts w:ascii="David" w:hAnsi="David" w:cs="David"/>
                              <w:i w:val="0"/>
                              <w:iCs w:val="0"/>
                              <w:color w:val="000000" w:themeColor="text1"/>
                              <w:sz w:val="20"/>
                              <w:szCs w:val="20"/>
                            </w:rPr>
                            <w:t xml:space="preserve">Joint distribution of wind speed and direction </w:t>
                          </w:r>
                        </w:ins>
                        <w:ins w:id="592" w:author="Idit Balachsan" w:date="2020-01-27T13:06:00Z">
                          <w:r>
                            <w:rPr>
                              <w:rFonts w:ascii="David" w:hAnsi="David" w:cs="David"/>
                              <w:i w:val="0"/>
                              <w:iCs w:val="0"/>
                              <w:color w:val="000000" w:themeColor="text1"/>
                              <w:sz w:val="20"/>
                              <w:szCs w:val="20"/>
                            </w:rPr>
                            <w:t xml:space="preserve">for representative winter month (January, a) and summer month (July, b).  </w:t>
                          </w:r>
                        </w:ins>
                      </w:p>
                    </w:txbxContent>
                  </v:textbox>
                  <w10:wrap type="square"/>
                </v:shape>
              </w:pict>
            </mc:Fallback>
          </mc:AlternateContent>
        </w:r>
      </w:ins>
      <w:ins w:id="593" w:author="Idit Balachsan" w:date="2020-01-27T13:04:00Z">
        <w:r w:rsidR="008C3C96" w:rsidRPr="008C3C96">
          <w:rPr>
            <w:rFonts w:eastAsia="Times New Roman" w:cs="Times New Roman"/>
            <w:b w:val="0"/>
            <w:color w:val="auto"/>
            <w:sz w:val="24"/>
            <w:szCs w:val="24"/>
          </w:rPr>
          <mc:AlternateContent>
            <mc:Choice Requires="wps">
              <w:drawing>
                <wp:anchor distT="0" distB="0" distL="114300" distR="114300" simplePos="0" relativeHeight="251714560" behindDoc="0" locked="0" layoutInCell="1" allowOverlap="1" wp14:anchorId="0BE38833" wp14:editId="6DB03688">
                  <wp:simplePos x="0" y="0"/>
                  <wp:positionH relativeFrom="column">
                    <wp:posOffset>95250</wp:posOffset>
                  </wp:positionH>
                  <wp:positionV relativeFrom="paragraph">
                    <wp:posOffset>247319</wp:posOffset>
                  </wp:positionV>
                  <wp:extent cx="321945" cy="224790"/>
                  <wp:effectExtent l="0" t="0" r="0" b="3810"/>
                  <wp:wrapNone/>
                  <wp:docPr id="47" name="Text Box 47"/>
                  <wp:cNvGraphicFramePr/>
                  <a:graphic xmlns:a="http://schemas.openxmlformats.org/drawingml/2006/main">
                    <a:graphicData uri="http://schemas.microsoft.com/office/word/2010/wordprocessingShape">
                      <wps:wsp>
                        <wps:cNvSpPr txBox="1"/>
                        <wps:spPr>
                          <a:xfrm>
                            <a:off x="0" y="0"/>
                            <a:ext cx="321945" cy="224790"/>
                          </a:xfrm>
                          <a:prstGeom prst="rect">
                            <a:avLst/>
                          </a:prstGeom>
                          <a:solidFill>
                            <a:schemeClr val="lt1"/>
                          </a:solidFill>
                          <a:ln w="6350">
                            <a:noFill/>
                          </a:ln>
                        </wps:spPr>
                        <wps:txbx>
                          <w:txbxContent>
                            <w:p w14:paraId="07A7D23E" w14:textId="77777777" w:rsidR="00AF1489" w:rsidRPr="0058332A" w:rsidRDefault="00AF1489" w:rsidP="008C3C96">
                              <w:pPr>
                                <w:rPr>
                                  <w:rFonts w:cs="David"/>
                                  <w:color w:val="000000" w:themeColor="text1"/>
                                  <w:sz w:val="20"/>
                                  <w:szCs w:val="20"/>
                                </w:rPr>
                              </w:pPr>
                              <w:r w:rsidRPr="0058332A">
                                <w:rPr>
                                  <w:rFonts w:cs="David"/>
                                  <w:color w:val="000000" w:themeColor="text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8833" id="Text Box 47" o:spid="_x0000_s1054" type="#_x0000_t202" style="position:absolute;left:0;text-align:left;margin-left:7.5pt;margin-top:19.45pt;width:25.35pt;height:17.7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" fillcolor="white [3201]" stroked="f" strokeweight=".5pt">
                  <v:textbox>
                    <w:txbxContent>
                      <w:p w14:paraId="07A7D23E" w14:textId="77777777" w:rsidR="00AF1489" w:rsidRPr="0058332A" w:rsidRDefault="00AF1489" w:rsidP="008C3C96">
                        <w:pPr>
                          <w:rPr>
                            <w:rFonts w:cs="David"/>
                            <w:color w:val="000000" w:themeColor="text1"/>
                            <w:sz w:val="20"/>
                            <w:szCs w:val="20"/>
                          </w:rPr>
                        </w:pPr>
                        <w:r w:rsidRPr="0058332A">
                          <w:rPr>
                            <w:rFonts w:cs="David"/>
                            <w:color w:val="000000" w:themeColor="text1"/>
                            <w:sz w:val="20"/>
                            <w:szCs w:val="20"/>
                          </w:rPr>
                          <w:t>a</w:t>
                        </w:r>
                      </w:p>
                    </w:txbxContent>
                  </v:textbox>
                </v:shape>
              </w:pict>
            </mc:Fallback>
          </mc:AlternateContent>
        </w:r>
        <w:r w:rsidR="008C3C96" w:rsidRPr="008C3C96">
          <w:rPr>
            <w:rFonts w:eastAsia="Times New Roman" w:cs="Times New Roman"/>
            <w:b w:val="0"/>
            <w:color w:val="auto"/>
            <w:sz w:val="24"/>
            <w:szCs w:val="24"/>
          </w:rPr>
          <mc:AlternateContent>
            <mc:Choice Requires="wps">
              <w:drawing>
                <wp:anchor distT="0" distB="0" distL="114300" distR="114300" simplePos="0" relativeHeight="251715584" behindDoc="0" locked="0" layoutInCell="1" allowOverlap="1" wp14:anchorId="3DD12C15" wp14:editId="777F59C1">
                  <wp:simplePos x="0" y="0"/>
                  <wp:positionH relativeFrom="column">
                    <wp:posOffset>3509645</wp:posOffset>
                  </wp:positionH>
                  <wp:positionV relativeFrom="paragraph">
                    <wp:posOffset>249859</wp:posOffset>
                  </wp:positionV>
                  <wp:extent cx="321945" cy="224790"/>
                  <wp:effectExtent l="0" t="0" r="0" b="3810"/>
                  <wp:wrapNone/>
                  <wp:docPr id="48" name="Text Box 48"/>
                  <wp:cNvGraphicFramePr/>
                  <a:graphic xmlns:a="http://schemas.openxmlformats.org/drawingml/2006/main">
                    <a:graphicData uri="http://schemas.microsoft.com/office/word/2010/wordprocessingShape">
                      <wps:wsp>
                        <wps:cNvSpPr txBox="1"/>
                        <wps:spPr>
                          <a:xfrm>
                            <a:off x="0" y="0"/>
                            <a:ext cx="321945" cy="224790"/>
                          </a:xfrm>
                          <a:prstGeom prst="rect">
                            <a:avLst/>
                          </a:prstGeom>
                          <a:solidFill>
                            <a:schemeClr val="lt1"/>
                          </a:solidFill>
                          <a:ln w="6350">
                            <a:noFill/>
                          </a:ln>
                        </wps:spPr>
                        <wps:txbx>
                          <w:txbxContent>
                            <w:p w14:paraId="4B866571" w14:textId="77777777" w:rsidR="00AF1489" w:rsidRPr="0058332A" w:rsidRDefault="00AF1489" w:rsidP="008C3C96">
                              <w:pPr>
                                <w:rPr>
                                  <w:rFonts w:cs="David"/>
                                  <w:color w:val="000000" w:themeColor="text1"/>
                                  <w:sz w:val="20"/>
                                  <w:szCs w:val="20"/>
                                </w:rPr>
                              </w:pPr>
                              <w:r>
                                <w:rPr>
                                  <w:rFonts w:cs="David"/>
                                  <w:color w:val="000000" w:themeColor="text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12C15" id="Text Box 48" o:spid="_x0000_s1055" type="#_x0000_t202" style="position:absolute;left:0;text-align:left;margin-left:276.35pt;margin-top:19.65pt;width:25.35pt;height:17.7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" fillcolor="white [3201]" stroked="f" strokeweight=".5pt">
                  <v:textbox>
                    <w:txbxContent>
                      <w:p w14:paraId="4B866571" w14:textId="77777777" w:rsidR="00AF1489" w:rsidRPr="0058332A" w:rsidRDefault="00AF1489" w:rsidP="008C3C96">
                        <w:pPr>
                          <w:rPr>
                            <w:rFonts w:cs="David"/>
                            <w:color w:val="000000" w:themeColor="text1"/>
                            <w:sz w:val="20"/>
                            <w:szCs w:val="20"/>
                          </w:rPr>
                        </w:pPr>
                        <w:r>
                          <w:rPr>
                            <w:rFonts w:cs="David"/>
                            <w:color w:val="000000" w:themeColor="text1"/>
                            <w:sz w:val="20"/>
                            <w:szCs w:val="20"/>
                          </w:rPr>
                          <w:t>b</w:t>
                        </w:r>
                      </w:p>
                    </w:txbxContent>
                  </v:textbox>
                </v:shape>
              </w:pict>
            </mc:Fallback>
          </mc:AlternateContent>
        </w:r>
      </w:ins>
      <w:ins w:id="594" w:author="Idit Balachsan" w:date="2020-01-27T13:00:00Z">
        <w:r w:rsidR="005F308E">
          <w:rPr>
            <w:noProof/>
          </w:rPr>
          <w:drawing>
            <wp:anchor distT="0" distB="0" distL="114300" distR="114300" simplePos="0" relativeHeight="251709440" behindDoc="0" locked="0" layoutInCell="1" allowOverlap="1" wp14:anchorId="59DE77BF" wp14:editId="53B57142">
              <wp:simplePos x="0" y="0"/>
              <wp:positionH relativeFrom="column">
                <wp:posOffset>2863077</wp:posOffset>
              </wp:positionH>
              <wp:positionV relativeFrom="paragraph">
                <wp:posOffset>180975</wp:posOffset>
              </wp:positionV>
              <wp:extent cx="3557905" cy="2421255"/>
              <wp:effectExtent l="0" t="0" r="0" b="4445"/>
              <wp:wrapSquare wrapText="bothSides"/>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adera_WF_month_7.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57905" cy="2421255"/>
                      </a:xfrm>
                      <a:prstGeom prst="rect">
                        <a:avLst/>
                      </a:prstGeom>
                    </pic:spPr>
                  </pic:pic>
                </a:graphicData>
              </a:graphic>
              <wp14:sizeRelH relativeFrom="page">
                <wp14:pctWidth>0</wp14:pctWidth>
              </wp14:sizeRelH>
              <wp14:sizeRelV relativeFrom="page">
                <wp14:pctHeight>0</wp14:pctHeight>
              </wp14:sizeRelV>
            </wp:anchor>
          </w:drawing>
        </w:r>
        <w:r w:rsidR="005F308E">
          <w:rPr>
            <w:noProof/>
          </w:rPr>
          <w:drawing>
            <wp:anchor distT="0" distB="0" distL="114300" distR="114300" simplePos="0" relativeHeight="251710464" behindDoc="0" locked="0" layoutInCell="1" allowOverlap="1" wp14:anchorId="28456181" wp14:editId="7000B6C3">
              <wp:simplePos x="0" y="0"/>
              <wp:positionH relativeFrom="column">
                <wp:posOffset>-569129</wp:posOffset>
              </wp:positionH>
              <wp:positionV relativeFrom="paragraph">
                <wp:posOffset>182880</wp:posOffset>
              </wp:positionV>
              <wp:extent cx="3558991" cy="2421879"/>
              <wp:effectExtent l="0" t="0" r="0" b="444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adera_WF_month_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58991" cy="2421879"/>
                      </a:xfrm>
                      <a:prstGeom prst="rect">
                        <a:avLst/>
                      </a:prstGeom>
                    </pic:spPr>
                  </pic:pic>
                </a:graphicData>
              </a:graphic>
              <wp14:sizeRelH relativeFrom="page">
                <wp14:pctWidth>0</wp14:pctWidth>
              </wp14:sizeRelH>
              <wp14:sizeRelV relativeFrom="page">
                <wp14:pctHeight>0</wp14:pctHeight>
              </wp14:sizeRelV>
            </wp:anchor>
          </w:drawing>
        </w:r>
      </w:ins>
      <w:bookmarkEnd w:id="581"/>
      <w:bookmarkEnd w:id="583"/>
    </w:p>
    <w:p w14:paraId="2ED144B4" w14:textId="7567610B" w:rsidR="0069712C" w:rsidRDefault="005751D5" w:rsidP="00E87BA7">
      <w:pPr>
        <w:pStyle w:val="Heading2"/>
        <w:rPr>
          <w:ins w:id="595" w:author="Idit Balachsan" w:date="2020-01-26T14:06:00Z"/>
          <w:rFonts w:eastAsia="Times New Roman" w:cs="David"/>
          <w:b w:val="0"/>
          <w:sz w:val="20"/>
          <w:szCs w:val="20"/>
        </w:rPr>
      </w:pPr>
      <w:bookmarkStart w:id="596" w:name="Appendix_F"/>
      <w:bookmarkStart w:id="597" w:name="_Toc31024326"/>
      <w:r>
        <w:rPr>
          <w:noProof/>
        </w:rPr>
        <w:lastRenderedPageBreak/>
        <mc:AlternateContent>
          <mc:Choice Requires="wps">
            <w:drawing>
              <wp:anchor distT="0" distB="0" distL="114300" distR="114300" simplePos="0" relativeHeight="251703296" behindDoc="0" locked="0" layoutInCell="1" allowOverlap="1" wp14:anchorId="5333C6B6" wp14:editId="5FCFD385">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20F65EA8" w:rsidR="00AF1489" w:rsidRPr="00875583" w:rsidRDefault="00AF1489" w:rsidP="00A821BE">
                            <w:pPr>
                              <w:pStyle w:val="Caption"/>
                              <w:spacing w:line="276" w:lineRule="auto"/>
                              <w:rPr>
                                <w:rFonts w:ascii="David" w:hAnsi="David" w:cs="David"/>
                                <w:i w:val="0"/>
                                <w:iCs w:val="0"/>
                                <w:color w:val="000000" w:themeColor="text1"/>
                                <w:sz w:val="20"/>
                                <w:szCs w:val="20"/>
                              </w:rPr>
                            </w:pPr>
                            <w:bookmarkStart w:id="598"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ins w:id="599" w:author="Idit Balachsan" w:date="2020-01-27T13:03:00Z">
                              <w:r>
                                <w:rPr>
                                  <w:rFonts w:ascii="David" w:hAnsi="David" w:cs="David"/>
                                  <w:b/>
                                  <w:bCs/>
                                  <w:i w:val="0"/>
                                  <w:iCs w:val="0"/>
                                  <w:noProof/>
                                  <w:color w:val="000000" w:themeColor="text1"/>
                                  <w:sz w:val="20"/>
                                  <w:szCs w:val="20"/>
                                </w:rPr>
                                <w:t>10</w:t>
                              </w:r>
                            </w:ins>
                            <w:r w:rsidRPr="00FF6D41">
                              <w:rPr>
                                <w:rFonts w:ascii="David" w:hAnsi="David" w:cs="David"/>
                                <w:b/>
                                <w:bCs/>
                                <w:i w:val="0"/>
                                <w:iCs w:val="0"/>
                                <w:color w:val="000000" w:themeColor="text1"/>
                                <w:sz w:val="20"/>
                                <w:szCs w:val="20"/>
                              </w:rPr>
                              <w:fldChar w:fldCharType="end"/>
                            </w:r>
                            <w:bookmarkEnd w:id="598"/>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6"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" stroked="f">
                <v:textbox inset="0,0,0,0">
                  <w:txbxContent>
                    <w:p w14:paraId="1CC70E6C" w14:textId="20F65EA8" w:rsidR="00AF1489" w:rsidRPr="00875583" w:rsidRDefault="00AF1489" w:rsidP="00A821BE">
                      <w:pPr>
                        <w:pStyle w:val="Caption"/>
                        <w:spacing w:line="276" w:lineRule="auto"/>
                        <w:rPr>
                          <w:rFonts w:ascii="David" w:hAnsi="David" w:cs="David"/>
                          <w:i w:val="0"/>
                          <w:iCs w:val="0"/>
                          <w:color w:val="000000" w:themeColor="text1"/>
                          <w:sz w:val="20"/>
                          <w:szCs w:val="20"/>
                        </w:rPr>
                      </w:pPr>
                      <w:bookmarkStart w:id="600"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ins w:id="601" w:author="Idit Balachsan" w:date="2020-01-27T13:03:00Z">
                        <w:r>
                          <w:rPr>
                            <w:rFonts w:ascii="David" w:hAnsi="David" w:cs="David"/>
                            <w:b/>
                            <w:bCs/>
                            <w:i w:val="0"/>
                            <w:iCs w:val="0"/>
                            <w:noProof/>
                            <w:color w:val="000000" w:themeColor="text1"/>
                            <w:sz w:val="20"/>
                            <w:szCs w:val="20"/>
                          </w:rPr>
                          <w:t>10</w:t>
                        </w:r>
                      </w:ins>
                      <w:r w:rsidRPr="00FF6D41">
                        <w:rPr>
                          <w:rFonts w:ascii="David" w:hAnsi="David" w:cs="David"/>
                          <w:b/>
                          <w:bCs/>
                          <w:i w:val="0"/>
                          <w:iCs w:val="0"/>
                          <w:color w:val="000000" w:themeColor="text1"/>
                          <w:sz w:val="20"/>
                          <w:szCs w:val="20"/>
                        </w:rPr>
                        <w:fldChar w:fldCharType="end"/>
                      </w:r>
                      <w:bookmarkEnd w:id="600"/>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1729EEA3">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30"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AF1489" w:rsidRPr="002E70FE" w:rsidRDefault="00AF1489"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AF1489" w:rsidRPr="002E70FE" w:rsidRDefault="00AF1489"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AF1489" w:rsidRPr="002E70FE" w:rsidRDefault="00AF1489"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AF1489" w:rsidRPr="002E70FE" w:rsidRDefault="00AF1489"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AF1489" w:rsidRPr="002E70FE" w:rsidRDefault="00AF1489"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AF1489" w:rsidRPr="002E70FE" w:rsidRDefault="00AF1489"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7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7"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">
                <v:shape id="Picture 6" o:spid="_x0000_s1058"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32" o:title="" croptop="2543f" cropbottom="3743f" cropleft="5778f" cropright="5550f"/>
                </v:shape>
                <v:shape id="Text Box 33" o:spid="_x0000_s1059"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AF1489" w:rsidRPr="002E70FE" w:rsidRDefault="00AF1489" w:rsidP="00A821BE">
                        <w:pPr>
                          <w:rPr>
                            <w:rFonts w:cs="David"/>
                            <w:color w:val="000000" w:themeColor="text1"/>
                          </w:rPr>
                        </w:pPr>
                        <w:r w:rsidRPr="002E70FE">
                          <w:rPr>
                            <w:rFonts w:cs="David"/>
                            <w:color w:val="000000" w:themeColor="text1"/>
                          </w:rPr>
                          <w:t>a</w:t>
                        </w:r>
                      </w:p>
                    </w:txbxContent>
                  </v:textbox>
                </v:shape>
                <v:shape id="Text Box 34" o:spid="_x0000_s1060"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AF1489" w:rsidRPr="002E70FE" w:rsidRDefault="00AF1489" w:rsidP="00E033CF">
                        <w:pPr>
                          <w:rPr>
                            <w:rFonts w:cs="David"/>
                            <w:color w:val="000000" w:themeColor="text1"/>
                          </w:rPr>
                        </w:pPr>
                        <w:r>
                          <w:rPr>
                            <w:rFonts w:cs="David"/>
                            <w:color w:val="000000" w:themeColor="text1"/>
                          </w:rPr>
                          <w:t>b</w:t>
                        </w:r>
                      </w:p>
                    </w:txbxContent>
                  </v:textbox>
                </v:shape>
                <v:shape id="Text Box 35" o:spid="_x0000_s1061"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AF1489" w:rsidRPr="002E70FE" w:rsidRDefault="00AF1489" w:rsidP="00E033CF">
                        <w:pPr>
                          <w:rPr>
                            <w:rFonts w:cs="David"/>
                            <w:color w:val="000000" w:themeColor="text1"/>
                          </w:rPr>
                        </w:pPr>
                        <w:r>
                          <w:rPr>
                            <w:rFonts w:cs="David"/>
                            <w:color w:val="000000" w:themeColor="text1"/>
                          </w:rPr>
                          <w:t>c</w:t>
                        </w:r>
                      </w:p>
                    </w:txbxContent>
                  </v:textbox>
                </v:shape>
                <v:shape id="Text Box 36" o:spid="_x0000_s1062"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AF1489" w:rsidRPr="002E70FE" w:rsidRDefault="00AF1489" w:rsidP="00E033CF">
                        <w:pPr>
                          <w:rPr>
                            <w:rFonts w:cs="David"/>
                            <w:color w:val="000000" w:themeColor="text1"/>
                          </w:rPr>
                        </w:pPr>
                        <w:r>
                          <w:rPr>
                            <w:rFonts w:cs="David"/>
                            <w:color w:val="000000" w:themeColor="text1"/>
                          </w:rPr>
                          <w:t>e</w:t>
                        </w:r>
                      </w:p>
                    </w:txbxContent>
                  </v:textbox>
                </v:shape>
                <v:shape id="Text Box 37" o:spid="_x0000_s1063"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AF1489" w:rsidRPr="002E70FE" w:rsidRDefault="00AF1489"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shape id="Text Box 39" o:spid="_x0000_s1064"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AF1489" w:rsidRPr="002E70FE" w:rsidRDefault="00AF1489"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7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 xml:space="preserve">Appendix </w:t>
      </w:r>
      <w:ins w:id="602" w:author="Idit Balachsan" w:date="2020-01-27T12:50:00Z">
        <w:r w:rsidR="00365B93">
          <w:t>F</w:t>
        </w:r>
      </w:ins>
      <w:bookmarkEnd w:id="596"/>
      <w:bookmarkEnd w:id="597"/>
    </w:p>
    <w:p w14:paraId="1FC6FBBD" w14:textId="2FB43C41" w:rsidR="005570AC" w:rsidRPr="00F82420" w:rsidRDefault="005570AC" w:rsidP="005570AC">
      <w:pPr>
        <w:rPr>
          <w:ins w:id="603" w:author="Idit Balachsan" w:date="2020-01-26T14:06:00Z"/>
        </w:rPr>
      </w:pPr>
    </w:p>
    <w:p w14:paraId="3078651A" w14:textId="15CB67F8" w:rsidR="005570AC" w:rsidRPr="00F82420" w:rsidRDefault="005570AC" w:rsidP="00603520">
      <w:pPr>
        <w:rPr>
          <w:ins w:id="604" w:author="Idit Balachsan" w:date="2020-01-26T14:06:00Z"/>
        </w:rPr>
      </w:pPr>
    </w:p>
    <w:p w14:paraId="3760608C" w14:textId="0764B155" w:rsidR="005570AC" w:rsidRPr="00F82420" w:rsidRDefault="005570AC" w:rsidP="0072405D">
      <w:pPr>
        <w:rPr>
          <w:ins w:id="605" w:author="Idit Balachsan" w:date="2020-01-26T14:06:00Z"/>
        </w:rPr>
      </w:pPr>
    </w:p>
    <w:p w14:paraId="3CF3AE85" w14:textId="6B7AF756" w:rsidR="005570AC" w:rsidRPr="00F82420" w:rsidRDefault="005570AC" w:rsidP="005F3A30">
      <w:pPr>
        <w:rPr>
          <w:ins w:id="606" w:author="Idit Balachsan" w:date="2020-01-26T14:06:00Z"/>
        </w:rPr>
      </w:pPr>
    </w:p>
    <w:p w14:paraId="676F81F8" w14:textId="3BD9FE4E" w:rsidR="005570AC" w:rsidRPr="00F82420" w:rsidRDefault="005570AC" w:rsidP="00F82420">
      <w:pPr>
        <w:rPr>
          <w:ins w:id="607" w:author="Idit Balachsan" w:date="2020-01-26T14:06:00Z"/>
        </w:rPr>
      </w:pPr>
    </w:p>
    <w:p w14:paraId="34FDCFCD" w14:textId="0819C0AB" w:rsidR="005570AC" w:rsidRPr="00F82420" w:rsidRDefault="005570AC" w:rsidP="00F82420">
      <w:pPr>
        <w:rPr>
          <w:ins w:id="608" w:author="Idit Balachsan" w:date="2020-01-26T14:06:00Z"/>
        </w:rPr>
      </w:pPr>
    </w:p>
    <w:p w14:paraId="5F0127C0" w14:textId="4A5EE377" w:rsidR="005570AC" w:rsidRPr="00F82420" w:rsidRDefault="005570AC" w:rsidP="00F82420">
      <w:pPr>
        <w:rPr>
          <w:ins w:id="609" w:author="Idit Balachsan" w:date="2020-01-26T14:06:00Z"/>
        </w:rPr>
      </w:pPr>
    </w:p>
    <w:p w14:paraId="35492998" w14:textId="52CD6C22" w:rsidR="005570AC" w:rsidRPr="00F82420" w:rsidRDefault="005570AC" w:rsidP="00F82420">
      <w:pPr>
        <w:rPr>
          <w:ins w:id="610" w:author="Idit Balachsan" w:date="2020-01-26T14:06:00Z"/>
        </w:rPr>
      </w:pPr>
    </w:p>
    <w:p w14:paraId="2DBA2BDF" w14:textId="5A31C37B" w:rsidR="005570AC" w:rsidRPr="00F82420" w:rsidRDefault="005570AC" w:rsidP="00F82420">
      <w:pPr>
        <w:rPr>
          <w:ins w:id="611" w:author="Idit Balachsan" w:date="2020-01-26T14:06:00Z"/>
        </w:rPr>
      </w:pPr>
    </w:p>
    <w:p w14:paraId="42252BBC" w14:textId="270BB446" w:rsidR="005570AC" w:rsidRPr="00F82420" w:rsidRDefault="005570AC" w:rsidP="00F82420">
      <w:pPr>
        <w:rPr>
          <w:ins w:id="612" w:author="Idit Balachsan" w:date="2020-01-26T14:06:00Z"/>
        </w:rPr>
      </w:pPr>
    </w:p>
    <w:p w14:paraId="070FA744" w14:textId="7E909A44" w:rsidR="005570AC" w:rsidRPr="00F82420" w:rsidRDefault="005570AC" w:rsidP="00F82420">
      <w:pPr>
        <w:rPr>
          <w:ins w:id="613" w:author="Idit Balachsan" w:date="2020-01-26T14:06:00Z"/>
        </w:rPr>
      </w:pPr>
    </w:p>
    <w:p w14:paraId="0C7B163F" w14:textId="691125F5" w:rsidR="005570AC" w:rsidRPr="00F82420" w:rsidRDefault="005570AC" w:rsidP="00F82420">
      <w:pPr>
        <w:rPr>
          <w:ins w:id="614" w:author="Idit Balachsan" w:date="2020-01-26T14:06:00Z"/>
        </w:rPr>
      </w:pPr>
    </w:p>
    <w:p w14:paraId="51EA1540" w14:textId="1C3E0BA6" w:rsidR="005570AC" w:rsidRDefault="005570AC" w:rsidP="005570AC">
      <w:pPr>
        <w:rPr>
          <w:ins w:id="615" w:author="Idit Balachsan" w:date="2020-01-26T14:06:00Z"/>
          <w:rFonts w:cs="David"/>
          <w:color w:val="000000" w:themeColor="text1"/>
          <w:sz w:val="20"/>
          <w:szCs w:val="20"/>
        </w:rPr>
      </w:pPr>
    </w:p>
    <w:p w14:paraId="13519927" w14:textId="3C6D2956" w:rsidR="005570AC" w:rsidRPr="00856EA6" w:rsidRDefault="005570AC" w:rsidP="005570AC">
      <w:pPr>
        <w:rPr>
          <w:ins w:id="616" w:author="Idit Balachsan" w:date="2020-01-26T14:06:00Z"/>
        </w:rPr>
      </w:pPr>
    </w:p>
    <w:p w14:paraId="42D79C9D" w14:textId="649FFABD" w:rsidR="005570AC" w:rsidRDefault="005570AC" w:rsidP="005570AC">
      <w:pPr>
        <w:rPr>
          <w:ins w:id="617" w:author="Idit Balachsan" w:date="2020-01-26T14:06:00Z"/>
          <w:rFonts w:cs="David"/>
          <w:color w:val="000000" w:themeColor="text1"/>
          <w:sz w:val="20"/>
          <w:szCs w:val="20"/>
        </w:rPr>
      </w:pPr>
    </w:p>
    <w:p w14:paraId="68631E57" w14:textId="3D8FEF35" w:rsidR="005570AC" w:rsidRDefault="005570AC" w:rsidP="005570AC">
      <w:pPr>
        <w:rPr>
          <w:ins w:id="618" w:author="Idit Balachsan" w:date="2020-01-26T14:06:00Z"/>
          <w:rFonts w:cs="David"/>
          <w:color w:val="000000" w:themeColor="text1"/>
          <w:sz w:val="20"/>
          <w:szCs w:val="20"/>
        </w:rPr>
      </w:pPr>
    </w:p>
    <w:p w14:paraId="55D8AAE8" w14:textId="77777777" w:rsidR="005570AC" w:rsidRPr="005570AC" w:rsidRDefault="005570AC" w:rsidP="00856EA6"/>
    <w:sectPr w:rsidR="005570AC" w:rsidRPr="005570AC" w:rsidSect="004F2A45">
      <w:headerReference w:type="default" r:id="rId33"/>
      <w:pgSz w:w="11906" w:h="16838"/>
      <w:pgMar w:top="1440" w:right="1418" w:bottom="1440" w:left="1418" w:header="709" w:footer="709"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1B4041" w14:textId="77777777" w:rsidR="003D54E3" w:rsidRDefault="003D54E3" w:rsidP="00D44124">
      <w:r>
        <w:separator/>
      </w:r>
    </w:p>
  </w:endnote>
  <w:endnote w:type="continuationSeparator" w:id="0">
    <w:p w14:paraId="4498EC5B" w14:textId="77777777" w:rsidR="003D54E3" w:rsidRDefault="003D54E3"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37C87" w14:textId="77777777" w:rsidR="003D54E3" w:rsidRDefault="003D54E3" w:rsidP="00D44124">
      <w:r>
        <w:separator/>
      </w:r>
    </w:p>
  </w:footnote>
  <w:footnote w:type="continuationSeparator" w:id="0">
    <w:p w14:paraId="1F4C5B37" w14:textId="77777777" w:rsidR="003D54E3" w:rsidRDefault="003D54E3"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AF1489" w:rsidRDefault="00AF1489"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AF1489" w:rsidRDefault="00AF1489"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AF1489" w:rsidRDefault="00AF1489"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AF1489" w:rsidRDefault="00AF1489"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AF1489" w:rsidRDefault="00AF1489"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9EF2516A"/>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8B92B0E"/>
    <w:multiLevelType w:val="hybridMultilevel"/>
    <w:tmpl w:val="AE3814BC"/>
    <w:lvl w:ilvl="0" w:tplc="ED241E3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53137A"/>
    <w:multiLevelType w:val="hybridMultilevel"/>
    <w:tmpl w:val="C1684502"/>
    <w:lvl w:ilvl="0" w:tplc="4C4A38DC">
      <w:start w:val="3"/>
      <w:numFmt w:val="bullet"/>
      <w:lvlText w:val="-"/>
      <w:lvlJc w:val="left"/>
      <w:pPr>
        <w:ind w:left="720" w:hanging="360"/>
      </w:pPr>
      <w:rPr>
        <w:rFonts w:ascii="David" w:eastAsia="Times New Roman" w:hAnsi="David"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EB5B5A"/>
    <w:multiLevelType w:val="hybridMultilevel"/>
    <w:tmpl w:val="1A0A79C2"/>
    <w:lvl w:ilvl="0" w:tplc="81E0F8F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331F46"/>
    <w:multiLevelType w:val="hybridMultilevel"/>
    <w:tmpl w:val="C0642CE8"/>
    <w:lvl w:ilvl="0" w:tplc="72D256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CD0F82"/>
    <w:multiLevelType w:val="hybridMultilevel"/>
    <w:tmpl w:val="5E405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0B3C48"/>
    <w:multiLevelType w:val="hybridMultilevel"/>
    <w:tmpl w:val="5E405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6"/>
  </w:num>
  <w:num w:numId="13">
    <w:abstractNumId w:val="22"/>
  </w:num>
  <w:num w:numId="14">
    <w:abstractNumId w:val="37"/>
  </w:num>
  <w:num w:numId="15">
    <w:abstractNumId w:val="20"/>
  </w:num>
  <w:num w:numId="16">
    <w:abstractNumId w:val="27"/>
  </w:num>
  <w:num w:numId="17">
    <w:abstractNumId w:val="19"/>
  </w:num>
  <w:num w:numId="18">
    <w:abstractNumId w:val="42"/>
  </w:num>
  <w:num w:numId="19">
    <w:abstractNumId w:val="12"/>
  </w:num>
  <w:num w:numId="20">
    <w:abstractNumId w:val="29"/>
  </w:num>
  <w:num w:numId="21">
    <w:abstractNumId w:val="24"/>
  </w:num>
  <w:num w:numId="22">
    <w:abstractNumId w:val="45"/>
  </w:num>
  <w:num w:numId="23">
    <w:abstractNumId w:val="34"/>
  </w:num>
  <w:num w:numId="24">
    <w:abstractNumId w:val="16"/>
  </w:num>
  <w:num w:numId="25">
    <w:abstractNumId w:val="30"/>
  </w:num>
  <w:num w:numId="26">
    <w:abstractNumId w:val="47"/>
  </w:num>
  <w:num w:numId="27">
    <w:abstractNumId w:val="23"/>
  </w:num>
  <w:num w:numId="28">
    <w:abstractNumId w:val="17"/>
  </w:num>
  <w:num w:numId="29">
    <w:abstractNumId w:val="36"/>
  </w:num>
  <w:num w:numId="30">
    <w:abstractNumId w:val="41"/>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 w:numId="43">
    <w:abstractNumId w:val="38"/>
  </w:num>
  <w:num w:numId="44">
    <w:abstractNumId w:val="43"/>
  </w:num>
  <w:num w:numId="45">
    <w:abstractNumId w:val="44"/>
  </w:num>
  <w:num w:numId="46">
    <w:abstractNumId w:val="39"/>
  </w:num>
  <w:num w:numId="47">
    <w:abstractNumId w:val="40"/>
  </w:num>
  <w:num w:numId="48">
    <w:abstractNumId w:val="35"/>
  </w:num>
  <w:num w:numId="49">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gutterAtTop/>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228"/>
    <w:rsid w:val="00000366"/>
    <w:rsid w:val="000003E3"/>
    <w:rsid w:val="00001214"/>
    <w:rsid w:val="0000149F"/>
    <w:rsid w:val="000014A4"/>
    <w:rsid w:val="0000174C"/>
    <w:rsid w:val="00001B5F"/>
    <w:rsid w:val="00001D1E"/>
    <w:rsid w:val="00001F49"/>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19BF"/>
    <w:rsid w:val="0001279C"/>
    <w:rsid w:val="0001283F"/>
    <w:rsid w:val="00012C4A"/>
    <w:rsid w:val="00012DD0"/>
    <w:rsid w:val="000137E3"/>
    <w:rsid w:val="0001398F"/>
    <w:rsid w:val="00013AA6"/>
    <w:rsid w:val="00013F20"/>
    <w:rsid w:val="00014198"/>
    <w:rsid w:val="00014ADE"/>
    <w:rsid w:val="00016C01"/>
    <w:rsid w:val="00017DBF"/>
    <w:rsid w:val="00017E96"/>
    <w:rsid w:val="00020198"/>
    <w:rsid w:val="00020848"/>
    <w:rsid w:val="00020EA4"/>
    <w:rsid w:val="000219E3"/>
    <w:rsid w:val="00021FF6"/>
    <w:rsid w:val="0002202C"/>
    <w:rsid w:val="000223D2"/>
    <w:rsid w:val="0002275B"/>
    <w:rsid w:val="000228D9"/>
    <w:rsid w:val="0002340A"/>
    <w:rsid w:val="00023C71"/>
    <w:rsid w:val="00023E7F"/>
    <w:rsid w:val="0002445A"/>
    <w:rsid w:val="00024C39"/>
    <w:rsid w:val="00024C69"/>
    <w:rsid w:val="0002533E"/>
    <w:rsid w:val="000259A5"/>
    <w:rsid w:val="00025A3C"/>
    <w:rsid w:val="00025CC2"/>
    <w:rsid w:val="00025D8A"/>
    <w:rsid w:val="00025E99"/>
    <w:rsid w:val="00026703"/>
    <w:rsid w:val="00026760"/>
    <w:rsid w:val="00026809"/>
    <w:rsid w:val="00026D5B"/>
    <w:rsid w:val="0002734F"/>
    <w:rsid w:val="00027BD8"/>
    <w:rsid w:val="00030501"/>
    <w:rsid w:val="00030611"/>
    <w:rsid w:val="00030A17"/>
    <w:rsid w:val="000314A7"/>
    <w:rsid w:val="00031F5E"/>
    <w:rsid w:val="0003214C"/>
    <w:rsid w:val="00032368"/>
    <w:rsid w:val="0003317E"/>
    <w:rsid w:val="00033541"/>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4EC3"/>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209"/>
    <w:rsid w:val="00063D59"/>
    <w:rsid w:val="00063EC4"/>
    <w:rsid w:val="00064CD4"/>
    <w:rsid w:val="00064D37"/>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49D4"/>
    <w:rsid w:val="0008513F"/>
    <w:rsid w:val="000859BD"/>
    <w:rsid w:val="0008619D"/>
    <w:rsid w:val="00086236"/>
    <w:rsid w:val="00087348"/>
    <w:rsid w:val="00087B8C"/>
    <w:rsid w:val="00087BFB"/>
    <w:rsid w:val="00087CC2"/>
    <w:rsid w:val="00087F27"/>
    <w:rsid w:val="00091773"/>
    <w:rsid w:val="00091A0C"/>
    <w:rsid w:val="00091A6A"/>
    <w:rsid w:val="00091DF7"/>
    <w:rsid w:val="000920A7"/>
    <w:rsid w:val="000927A9"/>
    <w:rsid w:val="00092C22"/>
    <w:rsid w:val="0009356D"/>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0FC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0DB"/>
    <w:rsid w:val="000C2333"/>
    <w:rsid w:val="000C26FE"/>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2E6"/>
    <w:rsid w:val="000D061D"/>
    <w:rsid w:val="000D08D5"/>
    <w:rsid w:val="000D0D39"/>
    <w:rsid w:val="000D24CD"/>
    <w:rsid w:val="000D2BFD"/>
    <w:rsid w:val="000D2E3C"/>
    <w:rsid w:val="000D2E40"/>
    <w:rsid w:val="000D306C"/>
    <w:rsid w:val="000D30E7"/>
    <w:rsid w:val="000D33A2"/>
    <w:rsid w:val="000D3B5E"/>
    <w:rsid w:val="000D3E92"/>
    <w:rsid w:val="000D42B3"/>
    <w:rsid w:val="000D441B"/>
    <w:rsid w:val="000D4AE1"/>
    <w:rsid w:val="000D4E63"/>
    <w:rsid w:val="000D4F95"/>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03A3"/>
    <w:rsid w:val="000E1147"/>
    <w:rsid w:val="000E157F"/>
    <w:rsid w:val="000E1799"/>
    <w:rsid w:val="000E19B1"/>
    <w:rsid w:val="000E1E22"/>
    <w:rsid w:val="000E26A4"/>
    <w:rsid w:val="000E2AF8"/>
    <w:rsid w:val="000E2B32"/>
    <w:rsid w:val="000E35A5"/>
    <w:rsid w:val="000E39B8"/>
    <w:rsid w:val="000E49AE"/>
    <w:rsid w:val="000E4BDB"/>
    <w:rsid w:val="000E4C26"/>
    <w:rsid w:val="000E4CBB"/>
    <w:rsid w:val="000E519C"/>
    <w:rsid w:val="000E5634"/>
    <w:rsid w:val="000E566F"/>
    <w:rsid w:val="000E57A6"/>
    <w:rsid w:val="000E59B8"/>
    <w:rsid w:val="000E63AE"/>
    <w:rsid w:val="000E6C2B"/>
    <w:rsid w:val="000E7005"/>
    <w:rsid w:val="000E7B8D"/>
    <w:rsid w:val="000F0A60"/>
    <w:rsid w:val="000F0AC9"/>
    <w:rsid w:val="000F1099"/>
    <w:rsid w:val="000F15A1"/>
    <w:rsid w:val="000F17B3"/>
    <w:rsid w:val="000F1911"/>
    <w:rsid w:val="000F1F95"/>
    <w:rsid w:val="000F2C89"/>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AE"/>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17E0A"/>
    <w:rsid w:val="001206F2"/>
    <w:rsid w:val="00120756"/>
    <w:rsid w:val="00120808"/>
    <w:rsid w:val="001213F6"/>
    <w:rsid w:val="001214F9"/>
    <w:rsid w:val="001216C2"/>
    <w:rsid w:val="00121906"/>
    <w:rsid w:val="001219C9"/>
    <w:rsid w:val="00121CD0"/>
    <w:rsid w:val="00122057"/>
    <w:rsid w:val="00122067"/>
    <w:rsid w:val="00122089"/>
    <w:rsid w:val="00122EA5"/>
    <w:rsid w:val="00123A13"/>
    <w:rsid w:val="001240F6"/>
    <w:rsid w:val="0012435A"/>
    <w:rsid w:val="00124D25"/>
    <w:rsid w:val="00125AB7"/>
    <w:rsid w:val="00126D53"/>
    <w:rsid w:val="00126F20"/>
    <w:rsid w:val="001279F1"/>
    <w:rsid w:val="00127B13"/>
    <w:rsid w:val="00127F04"/>
    <w:rsid w:val="0013042D"/>
    <w:rsid w:val="00130610"/>
    <w:rsid w:val="00130D34"/>
    <w:rsid w:val="00130EC5"/>
    <w:rsid w:val="00130EF6"/>
    <w:rsid w:val="00131454"/>
    <w:rsid w:val="001323D3"/>
    <w:rsid w:val="00132890"/>
    <w:rsid w:val="00134A54"/>
    <w:rsid w:val="00134BBA"/>
    <w:rsid w:val="0013516B"/>
    <w:rsid w:val="001357C4"/>
    <w:rsid w:val="0013642B"/>
    <w:rsid w:val="00137494"/>
    <w:rsid w:val="00137535"/>
    <w:rsid w:val="00137577"/>
    <w:rsid w:val="0013765A"/>
    <w:rsid w:val="00137D00"/>
    <w:rsid w:val="0014054E"/>
    <w:rsid w:val="0014097E"/>
    <w:rsid w:val="00140BD1"/>
    <w:rsid w:val="00140FDD"/>
    <w:rsid w:val="00141BCE"/>
    <w:rsid w:val="00141CD6"/>
    <w:rsid w:val="0014239F"/>
    <w:rsid w:val="00142FD9"/>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0FE0"/>
    <w:rsid w:val="0015103C"/>
    <w:rsid w:val="00152156"/>
    <w:rsid w:val="00152270"/>
    <w:rsid w:val="0015250A"/>
    <w:rsid w:val="001526FC"/>
    <w:rsid w:val="001528E3"/>
    <w:rsid w:val="0015315E"/>
    <w:rsid w:val="0015330B"/>
    <w:rsid w:val="00153E47"/>
    <w:rsid w:val="0015453A"/>
    <w:rsid w:val="00154BD5"/>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16B"/>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A80"/>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EBC"/>
    <w:rsid w:val="00192F68"/>
    <w:rsid w:val="0019337A"/>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97E1F"/>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4C4B"/>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6C41"/>
    <w:rsid w:val="001B7B09"/>
    <w:rsid w:val="001C0251"/>
    <w:rsid w:val="001C09D6"/>
    <w:rsid w:val="001C09EB"/>
    <w:rsid w:val="001C1394"/>
    <w:rsid w:val="001C1628"/>
    <w:rsid w:val="001C20A3"/>
    <w:rsid w:val="001C252A"/>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3A1F"/>
    <w:rsid w:val="001D4627"/>
    <w:rsid w:val="001D4687"/>
    <w:rsid w:val="001D4D0A"/>
    <w:rsid w:val="001D5264"/>
    <w:rsid w:val="001D5A26"/>
    <w:rsid w:val="001D5D8E"/>
    <w:rsid w:val="001D69EF"/>
    <w:rsid w:val="001D7B78"/>
    <w:rsid w:val="001E04D8"/>
    <w:rsid w:val="001E05D5"/>
    <w:rsid w:val="001E0BF5"/>
    <w:rsid w:val="001E1094"/>
    <w:rsid w:val="001E1355"/>
    <w:rsid w:val="001E13D7"/>
    <w:rsid w:val="001E1D40"/>
    <w:rsid w:val="001E20E7"/>
    <w:rsid w:val="001E22B8"/>
    <w:rsid w:val="001E22E8"/>
    <w:rsid w:val="001E2567"/>
    <w:rsid w:val="001E2C1B"/>
    <w:rsid w:val="001E31F2"/>
    <w:rsid w:val="001E3436"/>
    <w:rsid w:val="001E348F"/>
    <w:rsid w:val="001E3738"/>
    <w:rsid w:val="001E387C"/>
    <w:rsid w:val="001E39E8"/>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C84"/>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03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59B"/>
    <w:rsid w:val="00234D50"/>
    <w:rsid w:val="00234E84"/>
    <w:rsid w:val="002350D3"/>
    <w:rsid w:val="00235598"/>
    <w:rsid w:val="00235821"/>
    <w:rsid w:val="00235B8F"/>
    <w:rsid w:val="00235CE8"/>
    <w:rsid w:val="00236A13"/>
    <w:rsid w:val="00236DE0"/>
    <w:rsid w:val="00237157"/>
    <w:rsid w:val="00237367"/>
    <w:rsid w:val="00237970"/>
    <w:rsid w:val="00237C44"/>
    <w:rsid w:val="00240FE0"/>
    <w:rsid w:val="002411BE"/>
    <w:rsid w:val="002416CB"/>
    <w:rsid w:val="0024241D"/>
    <w:rsid w:val="00243342"/>
    <w:rsid w:val="00243A95"/>
    <w:rsid w:val="00243D5C"/>
    <w:rsid w:val="00243D9F"/>
    <w:rsid w:val="002440B1"/>
    <w:rsid w:val="002446CE"/>
    <w:rsid w:val="00244E4A"/>
    <w:rsid w:val="00246CA9"/>
    <w:rsid w:val="0024707E"/>
    <w:rsid w:val="00247438"/>
    <w:rsid w:val="0024766F"/>
    <w:rsid w:val="0024786D"/>
    <w:rsid w:val="00247941"/>
    <w:rsid w:val="00247B62"/>
    <w:rsid w:val="00250002"/>
    <w:rsid w:val="002502F9"/>
    <w:rsid w:val="00250AF7"/>
    <w:rsid w:val="002524D7"/>
    <w:rsid w:val="002525C5"/>
    <w:rsid w:val="00253057"/>
    <w:rsid w:val="00253462"/>
    <w:rsid w:val="00253688"/>
    <w:rsid w:val="00253B52"/>
    <w:rsid w:val="00253D42"/>
    <w:rsid w:val="00254811"/>
    <w:rsid w:val="00254D5A"/>
    <w:rsid w:val="00254F99"/>
    <w:rsid w:val="002553E3"/>
    <w:rsid w:val="00255480"/>
    <w:rsid w:val="00255707"/>
    <w:rsid w:val="002558CB"/>
    <w:rsid w:val="00255DF0"/>
    <w:rsid w:val="00256A0D"/>
    <w:rsid w:val="00256B7B"/>
    <w:rsid w:val="00256CFB"/>
    <w:rsid w:val="00256DF0"/>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979E4"/>
    <w:rsid w:val="002A0471"/>
    <w:rsid w:val="002A082C"/>
    <w:rsid w:val="002A09FB"/>
    <w:rsid w:val="002A0CBC"/>
    <w:rsid w:val="002A0F38"/>
    <w:rsid w:val="002A0F4B"/>
    <w:rsid w:val="002A105B"/>
    <w:rsid w:val="002A1B62"/>
    <w:rsid w:val="002A244F"/>
    <w:rsid w:val="002A328E"/>
    <w:rsid w:val="002A3348"/>
    <w:rsid w:val="002A33A2"/>
    <w:rsid w:val="002A3AF7"/>
    <w:rsid w:val="002A428E"/>
    <w:rsid w:val="002A42F5"/>
    <w:rsid w:val="002A44FB"/>
    <w:rsid w:val="002A45AB"/>
    <w:rsid w:val="002A4735"/>
    <w:rsid w:val="002A481C"/>
    <w:rsid w:val="002A4954"/>
    <w:rsid w:val="002A4957"/>
    <w:rsid w:val="002A50D1"/>
    <w:rsid w:val="002A52A7"/>
    <w:rsid w:val="002A56DA"/>
    <w:rsid w:val="002A5722"/>
    <w:rsid w:val="002A5E67"/>
    <w:rsid w:val="002A6F16"/>
    <w:rsid w:val="002A6FCD"/>
    <w:rsid w:val="002A709B"/>
    <w:rsid w:val="002A7D50"/>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227"/>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DE0"/>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7E1"/>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552A"/>
    <w:rsid w:val="002E61A9"/>
    <w:rsid w:val="002E6E71"/>
    <w:rsid w:val="002E70FE"/>
    <w:rsid w:val="002E75EA"/>
    <w:rsid w:val="002E789D"/>
    <w:rsid w:val="002F06BE"/>
    <w:rsid w:val="002F1D61"/>
    <w:rsid w:val="002F1F59"/>
    <w:rsid w:val="002F20DD"/>
    <w:rsid w:val="002F21D6"/>
    <w:rsid w:val="002F27CC"/>
    <w:rsid w:val="002F379E"/>
    <w:rsid w:val="002F3C42"/>
    <w:rsid w:val="002F4033"/>
    <w:rsid w:val="002F48DE"/>
    <w:rsid w:val="002F4F01"/>
    <w:rsid w:val="002F527F"/>
    <w:rsid w:val="002F5CFC"/>
    <w:rsid w:val="002F6436"/>
    <w:rsid w:val="002F660C"/>
    <w:rsid w:val="002F6B1F"/>
    <w:rsid w:val="002F6EA1"/>
    <w:rsid w:val="002F7254"/>
    <w:rsid w:val="002F768E"/>
    <w:rsid w:val="002F7797"/>
    <w:rsid w:val="002F77DC"/>
    <w:rsid w:val="00300E27"/>
    <w:rsid w:val="003012F9"/>
    <w:rsid w:val="00301E87"/>
    <w:rsid w:val="0030203C"/>
    <w:rsid w:val="0030204E"/>
    <w:rsid w:val="003020B4"/>
    <w:rsid w:val="00302478"/>
    <w:rsid w:val="003038C6"/>
    <w:rsid w:val="003039CC"/>
    <w:rsid w:val="003039D0"/>
    <w:rsid w:val="00303B14"/>
    <w:rsid w:val="00303C35"/>
    <w:rsid w:val="00303FE5"/>
    <w:rsid w:val="00304113"/>
    <w:rsid w:val="003045A1"/>
    <w:rsid w:val="00304C00"/>
    <w:rsid w:val="00305268"/>
    <w:rsid w:val="00305360"/>
    <w:rsid w:val="003055BD"/>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A1B"/>
    <w:rsid w:val="00317F4C"/>
    <w:rsid w:val="0032005D"/>
    <w:rsid w:val="0032009C"/>
    <w:rsid w:val="00320B10"/>
    <w:rsid w:val="00320B46"/>
    <w:rsid w:val="00320C8F"/>
    <w:rsid w:val="0032104B"/>
    <w:rsid w:val="00321066"/>
    <w:rsid w:val="003212F8"/>
    <w:rsid w:val="0032143C"/>
    <w:rsid w:val="0032195B"/>
    <w:rsid w:val="00321CAD"/>
    <w:rsid w:val="00322EE9"/>
    <w:rsid w:val="00323176"/>
    <w:rsid w:val="00324D8D"/>
    <w:rsid w:val="003250F2"/>
    <w:rsid w:val="0032587F"/>
    <w:rsid w:val="00325C86"/>
    <w:rsid w:val="003263DB"/>
    <w:rsid w:val="00326D04"/>
    <w:rsid w:val="00327938"/>
    <w:rsid w:val="00327B0E"/>
    <w:rsid w:val="00327B87"/>
    <w:rsid w:val="00327D27"/>
    <w:rsid w:val="003306D4"/>
    <w:rsid w:val="00330C9F"/>
    <w:rsid w:val="003319FD"/>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B93"/>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4893"/>
    <w:rsid w:val="00375F30"/>
    <w:rsid w:val="003760FA"/>
    <w:rsid w:val="0037620E"/>
    <w:rsid w:val="003763AD"/>
    <w:rsid w:val="00376499"/>
    <w:rsid w:val="00376CF0"/>
    <w:rsid w:val="00376E16"/>
    <w:rsid w:val="00376F14"/>
    <w:rsid w:val="00377D98"/>
    <w:rsid w:val="00380851"/>
    <w:rsid w:val="0038105B"/>
    <w:rsid w:val="003822DE"/>
    <w:rsid w:val="003826B4"/>
    <w:rsid w:val="00382F49"/>
    <w:rsid w:val="00383120"/>
    <w:rsid w:val="003835B8"/>
    <w:rsid w:val="00383F75"/>
    <w:rsid w:val="00384826"/>
    <w:rsid w:val="0038560D"/>
    <w:rsid w:val="00385E60"/>
    <w:rsid w:val="003867E3"/>
    <w:rsid w:val="00386930"/>
    <w:rsid w:val="00386A4D"/>
    <w:rsid w:val="00387D0F"/>
    <w:rsid w:val="0039023E"/>
    <w:rsid w:val="0039089D"/>
    <w:rsid w:val="00390C40"/>
    <w:rsid w:val="003915BF"/>
    <w:rsid w:val="003919A9"/>
    <w:rsid w:val="00392548"/>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0AD1"/>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A6926"/>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19B7"/>
    <w:rsid w:val="003C2DB5"/>
    <w:rsid w:val="003C2F05"/>
    <w:rsid w:val="003C3519"/>
    <w:rsid w:val="003C36C3"/>
    <w:rsid w:val="003C3955"/>
    <w:rsid w:val="003C3D24"/>
    <w:rsid w:val="003C4056"/>
    <w:rsid w:val="003C4BF6"/>
    <w:rsid w:val="003C4D09"/>
    <w:rsid w:val="003C4E0A"/>
    <w:rsid w:val="003C5449"/>
    <w:rsid w:val="003C5B69"/>
    <w:rsid w:val="003C5C21"/>
    <w:rsid w:val="003C62E7"/>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4E3"/>
    <w:rsid w:val="003D5950"/>
    <w:rsid w:val="003D6393"/>
    <w:rsid w:val="003D63BF"/>
    <w:rsid w:val="003D6434"/>
    <w:rsid w:val="003D7291"/>
    <w:rsid w:val="003D75BC"/>
    <w:rsid w:val="003D7BD7"/>
    <w:rsid w:val="003D7F3C"/>
    <w:rsid w:val="003E115A"/>
    <w:rsid w:val="003E13C7"/>
    <w:rsid w:val="003E17E3"/>
    <w:rsid w:val="003E1BEF"/>
    <w:rsid w:val="003E1EB7"/>
    <w:rsid w:val="003E2372"/>
    <w:rsid w:val="003E274D"/>
    <w:rsid w:val="003E28D6"/>
    <w:rsid w:val="003E2C99"/>
    <w:rsid w:val="003E36BF"/>
    <w:rsid w:val="003E39F3"/>
    <w:rsid w:val="003E3A57"/>
    <w:rsid w:val="003E3B52"/>
    <w:rsid w:val="003E3E18"/>
    <w:rsid w:val="003E3F5A"/>
    <w:rsid w:val="003E4502"/>
    <w:rsid w:val="003E4C92"/>
    <w:rsid w:val="003E5596"/>
    <w:rsid w:val="003E55C8"/>
    <w:rsid w:val="003E560F"/>
    <w:rsid w:val="003E5EBB"/>
    <w:rsid w:val="003E6163"/>
    <w:rsid w:val="003E6AC0"/>
    <w:rsid w:val="003E73C8"/>
    <w:rsid w:val="003E7D2E"/>
    <w:rsid w:val="003E7E6F"/>
    <w:rsid w:val="003F0C5A"/>
    <w:rsid w:val="003F1077"/>
    <w:rsid w:val="003F10FC"/>
    <w:rsid w:val="003F168D"/>
    <w:rsid w:val="003F1DE5"/>
    <w:rsid w:val="003F2C7C"/>
    <w:rsid w:val="003F3068"/>
    <w:rsid w:val="003F3198"/>
    <w:rsid w:val="003F4B62"/>
    <w:rsid w:val="003F4CFE"/>
    <w:rsid w:val="003F4D67"/>
    <w:rsid w:val="003F5379"/>
    <w:rsid w:val="003F5B1C"/>
    <w:rsid w:val="003F675A"/>
    <w:rsid w:val="003F702D"/>
    <w:rsid w:val="003F769A"/>
    <w:rsid w:val="003F7D51"/>
    <w:rsid w:val="00400129"/>
    <w:rsid w:val="004003F5"/>
    <w:rsid w:val="004006F3"/>
    <w:rsid w:val="00400F4E"/>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73C"/>
    <w:rsid w:val="00412C3F"/>
    <w:rsid w:val="00413CA7"/>
    <w:rsid w:val="00414168"/>
    <w:rsid w:val="00414536"/>
    <w:rsid w:val="004145FF"/>
    <w:rsid w:val="00416595"/>
    <w:rsid w:val="00416831"/>
    <w:rsid w:val="004170D4"/>
    <w:rsid w:val="004176C9"/>
    <w:rsid w:val="00417A45"/>
    <w:rsid w:val="00420003"/>
    <w:rsid w:val="0042012C"/>
    <w:rsid w:val="00420167"/>
    <w:rsid w:val="00420315"/>
    <w:rsid w:val="00420BF5"/>
    <w:rsid w:val="00421617"/>
    <w:rsid w:val="004218D1"/>
    <w:rsid w:val="004222A4"/>
    <w:rsid w:val="0042235E"/>
    <w:rsid w:val="0042259F"/>
    <w:rsid w:val="00423388"/>
    <w:rsid w:val="00423536"/>
    <w:rsid w:val="0042358E"/>
    <w:rsid w:val="00423BE9"/>
    <w:rsid w:val="0042422A"/>
    <w:rsid w:val="0042450D"/>
    <w:rsid w:val="00424556"/>
    <w:rsid w:val="00424A12"/>
    <w:rsid w:val="0042566F"/>
    <w:rsid w:val="00425681"/>
    <w:rsid w:val="00425A0F"/>
    <w:rsid w:val="00425BFD"/>
    <w:rsid w:val="00425CCC"/>
    <w:rsid w:val="00425D56"/>
    <w:rsid w:val="00425D90"/>
    <w:rsid w:val="00425E27"/>
    <w:rsid w:val="00426283"/>
    <w:rsid w:val="00427108"/>
    <w:rsid w:val="004275DD"/>
    <w:rsid w:val="00427BD4"/>
    <w:rsid w:val="00430604"/>
    <w:rsid w:val="00430CFE"/>
    <w:rsid w:val="00430F68"/>
    <w:rsid w:val="0043139E"/>
    <w:rsid w:val="00431493"/>
    <w:rsid w:val="00431BD2"/>
    <w:rsid w:val="00431D2C"/>
    <w:rsid w:val="004321A7"/>
    <w:rsid w:val="004329A7"/>
    <w:rsid w:val="0043411B"/>
    <w:rsid w:val="004358D4"/>
    <w:rsid w:val="0043606A"/>
    <w:rsid w:val="004366AF"/>
    <w:rsid w:val="00436FA7"/>
    <w:rsid w:val="00437038"/>
    <w:rsid w:val="00437553"/>
    <w:rsid w:val="00437E31"/>
    <w:rsid w:val="0044085E"/>
    <w:rsid w:val="00440A36"/>
    <w:rsid w:val="00440B3E"/>
    <w:rsid w:val="004412F5"/>
    <w:rsid w:val="0044178A"/>
    <w:rsid w:val="00442C75"/>
    <w:rsid w:val="0044351B"/>
    <w:rsid w:val="00443656"/>
    <w:rsid w:val="0044391D"/>
    <w:rsid w:val="004442A9"/>
    <w:rsid w:val="0044442C"/>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75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E8"/>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65AD"/>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1E6"/>
    <w:rsid w:val="004A530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3E0"/>
    <w:rsid w:val="004B1CEF"/>
    <w:rsid w:val="004B1E38"/>
    <w:rsid w:val="004B1EBF"/>
    <w:rsid w:val="004B26B0"/>
    <w:rsid w:val="004B2A3F"/>
    <w:rsid w:val="004B36E7"/>
    <w:rsid w:val="004B3A8F"/>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4B9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70"/>
    <w:rsid w:val="004F3DB4"/>
    <w:rsid w:val="004F44C8"/>
    <w:rsid w:val="004F46AA"/>
    <w:rsid w:val="004F4B22"/>
    <w:rsid w:val="004F4CC8"/>
    <w:rsid w:val="004F52C0"/>
    <w:rsid w:val="004F5D90"/>
    <w:rsid w:val="004F6076"/>
    <w:rsid w:val="004F6339"/>
    <w:rsid w:val="004F67B1"/>
    <w:rsid w:val="004F6C82"/>
    <w:rsid w:val="004F702F"/>
    <w:rsid w:val="004F7361"/>
    <w:rsid w:val="004F740C"/>
    <w:rsid w:val="004F7972"/>
    <w:rsid w:val="005006FF"/>
    <w:rsid w:val="00500D51"/>
    <w:rsid w:val="00500F61"/>
    <w:rsid w:val="00501493"/>
    <w:rsid w:val="005016A9"/>
    <w:rsid w:val="00501C0D"/>
    <w:rsid w:val="00502156"/>
    <w:rsid w:val="00502528"/>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854"/>
    <w:rsid w:val="00514E88"/>
    <w:rsid w:val="0051635F"/>
    <w:rsid w:val="0051639F"/>
    <w:rsid w:val="005179CD"/>
    <w:rsid w:val="00520CB3"/>
    <w:rsid w:val="00522327"/>
    <w:rsid w:val="00522F4D"/>
    <w:rsid w:val="00523F1F"/>
    <w:rsid w:val="00524964"/>
    <w:rsid w:val="00525542"/>
    <w:rsid w:val="00525BA2"/>
    <w:rsid w:val="005263AC"/>
    <w:rsid w:val="00526881"/>
    <w:rsid w:val="00526C73"/>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076"/>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2B6"/>
    <w:rsid w:val="00552C06"/>
    <w:rsid w:val="00552FEA"/>
    <w:rsid w:val="00553862"/>
    <w:rsid w:val="00554673"/>
    <w:rsid w:val="00554765"/>
    <w:rsid w:val="0055497F"/>
    <w:rsid w:val="00554DF2"/>
    <w:rsid w:val="00554E47"/>
    <w:rsid w:val="00554FC3"/>
    <w:rsid w:val="00555330"/>
    <w:rsid w:val="0055556F"/>
    <w:rsid w:val="00556242"/>
    <w:rsid w:val="00556381"/>
    <w:rsid w:val="005566E2"/>
    <w:rsid w:val="005568AE"/>
    <w:rsid w:val="005569CE"/>
    <w:rsid w:val="00556F10"/>
    <w:rsid w:val="005570AC"/>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37C"/>
    <w:rsid w:val="0056568F"/>
    <w:rsid w:val="0056587D"/>
    <w:rsid w:val="005662AE"/>
    <w:rsid w:val="0056757B"/>
    <w:rsid w:val="005676E3"/>
    <w:rsid w:val="005676EB"/>
    <w:rsid w:val="00567E21"/>
    <w:rsid w:val="00570988"/>
    <w:rsid w:val="00572301"/>
    <w:rsid w:val="0057243A"/>
    <w:rsid w:val="00572A0C"/>
    <w:rsid w:val="00572F73"/>
    <w:rsid w:val="005731A6"/>
    <w:rsid w:val="00573791"/>
    <w:rsid w:val="005746C5"/>
    <w:rsid w:val="005746FE"/>
    <w:rsid w:val="005748D0"/>
    <w:rsid w:val="00574A06"/>
    <w:rsid w:val="005751D5"/>
    <w:rsid w:val="00575F81"/>
    <w:rsid w:val="0057759E"/>
    <w:rsid w:val="0057778E"/>
    <w:rsid w:val="00582174"/>
    <w:rsid w:val="0058332A"/>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87E2C"/>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51"/>
    <w:rsid w:val="005B04EF"/>
    <w:rsid w:val="005B06BD"/>
    <w:rsid w:val="005B0747"/>
    <w:rsid w:val="005B0C85"/>
    <w:rsid w:val="005B0CAF"/>
    <w:rsid w:val="005B0CEA"/>
    <w:rsid w:val="005B13F8"/>
    <w:rsid w:val="005B1DC2"/>
    <w:rsid w:val="005B2310"/>
    <w:rsid w:val="005B289D"/>
    <w:rsid w:val="005B294C"/>
    <w:rsid w:val="005B38E6"/>
    <w:rsid w:val="005B41E3"/>
    <w:rsid w:val="005B44C4"/>
    <w:rsid w:val="005B5325"/>
    <w:rsid w:val="005B5944"/>
    <w:rsid w:val="005B6581"/>
    <w:rsid w:val="005B7258"/>
    <w:rsid w:val="005B785A"/>
    <w:rsid w:val="005B78B2"/>
    <w:rsid w:val="005B7C01"/>
    <w:rsid w:val="005C015E"/>
    <w:rsid w:val="005C01C0"/>
    <w:rsid w:val="005C02C3"/>
    <w:rsid w:val="005C0467"/>
    <w:rsid w:val="005C04D1"/>
    <w:rsid w:val="005C04EA"/>
    <w:rsid w:val="005C09C0"/>
    <w:rsid w:val="005C0FF5"/>
    <w:rsid w:val="005C1324"/>
    <w:rsid w:val="005C137A"/>
    <w:rsid w:val="005C1DFF"/>
    <w:rsid w:val="005C1F77"/>
    <w:rsid w:val="005C2031"/>
    <w:rsid w:val="005C2B5D"/>
    <w:rsid w:val="005C374E"/>
    <w:rsid w:val="005C37E7"/>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1B94"/>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1910"/>
    <w:rsid w:val="005F2008"/>
    <w:rsid w:val="005F27AF"/>
    <w:rsid w:val="005F2B25"/>
    <w:rsid w:val="005F2F37"/>
    <w:rsid w:val="005F308E"/>
    <w:rsid w:val="005F3A30"/>
    <w:rsid w:val="005F4045"/>
    <w:rsid w:val="005F40EF"/>
    <w:rsid w:val="005F4659"/>
    <w:rsid w:val="005F4850"/>
    <w:rsid w:val="005F667E"/>
    <w:rsid w:val="005F7EFF"/>
    <w:rsid w:val="0060033E"/>
    <w:rsid w:val="006013AB"/>
    <w:rsid w:val="00601659"/>
    <w:rsid w:val="00601C8F"/>
    <w:rsid w:val="0060255F"/>
    <w:rsid w:val="00602F9F"/>
    <w:rsid w:val="00603039"/>
    <w:rsid w:val="00603520"/>
    <w:rsid w:val="0060354E"/>
    <w:rsid w:val="00603941"/>
    <w:rsid w:val="00603C12"/>
    <w:rsid w:val="00603CB9"/>
    <w:rsid w:val="00603DFD"/>
    <w:rsid w:val="00604853"/>
    <w:rsid w:val="0060517B"/>
    <w:rsid w:val="00605693"/>
    <w:rsid w:val="00605A7C"/>
    <w:rsid w:val="00605CB3"/>
    <w:rsid w:val="0060616E"/>
    <w:rsid w:val="00606322"/>
    <w:rsid w:val="006067EB"/>
    <w:rsid w:val="00607214"/>
    <w:rsid w:val="00607509"/>
    <w:rsid w:val="00607AE0"/>
    <w:rsid w:val="0061083B"/>
    <w:rsid w:val="00610A52"/>
    <w:rsid w:val="00610F74"/>
    <w:rsid w:val="006115C9"/>
    <w:rsid w:val="00611E08"/>
    <w:rsid w:val="00612AA7"/>
    <w:rsid w:val="00612ACF"/>
    <w:rsid w:val="006130E8"/>
    <w:rsid w:val="00613852"/>
    <w:rsid w:val="006138C0"/>
    <w:rsid w:val="0061392E"/>
    <w:rsid w:val="00613ABA"/>
    <w:rsid w:val="00613E8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37E23"/>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344"/>
    <w:rsid w:val="0064580A"/>
    <w:rsid w:val="00645A2A"/>
    <w:rsid w:val="00645C15"/>
    <w:rsid w:val="00646977"/>
    <w:rsid w:val="006473C3"/>
    <w:rsid w:val="006475AF"/>
    <w:rsid w:val="006477A7"/>
    <w:rsid w:val="006479F0"/>
    <w:rsid w:val="00647AEF"/>
    <w:rsid w:val="00647B8B"/>
    <w:rsid w:val="006502C5"/>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4DD2"/>
    <w:rsid w:val="00665207"/>
    <w:rsid w:val="00665267"/>
    <w:rsid w:val="0066573D"/>
    <w:rsid w:val="006666A6"/>
    <w:rsid w:val="00666877"/>
    <w:rsid w:val="006672D8"/>
    <w:rsid w:val="0066764F"/>
    <w:rsid w:val="00667832"/>
    <w:rsid w:val="0067017C"/>
    <w:rsid w:val="0067019C"/>
    <w:rsid w:val="006705B1"/>
    <w:rsid w:val="00670743"/>
    <w:rsid w:val="00670AC0"/>
    <w:rsid w:val="00670C88"/>
    <w:rsid w:val="00670E33"/>
    <w:rsid w:val="00670E8F"/>
    <w:rsid w:val="00671222"/>
    <w:rsid w:val="006712B4"/>
    <w:rsid w:val="00671E75"/>
    <w:rsid w:val="00672544"/>
    <w:rsid w:val="00673381"/>
    <w:rsid w:val="00673AEA"/>
    <w:rsid w:val="00673BF3"/>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B12"/>
    <w:rsid w:val="00677CE7"/>
    <w:rsid w:val="00677E19"/>
    <w:rsid w:val="006804B7"/>
    <w:rsid w:val="00680507"/>
    <w:rsid w:val="0068082B"/>
    <w:rsid w:val="0068115F"/>
    <w:rsid w:val="0068143B"/>
    <w:rsid w:val="006817D6"/>
    <w:rsid w:val="00682218"/>
    <w:rsid w:val="006825B4"/>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3C53"/>
    <w:rsid w:val="0069451E"/>
    <w:rsid w:val="00695663"/>
    <w:rsid w:val="00695BBC"/>
    <w:rsid w:val="00696341"/>
    <w:rsid w:val="00696BD9"/>
    <w:rsid w:val="00696C09"/>
    <w:rsid w:val="0069712C"/>
    <w:rsid w:val="00697C2F"/>
    <w:rsid w:val="006A00D4"/>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3BB"/>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62F"/>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6FBE"/>
    <w:rsid w:val="006E7033"/>
    <w:rsid w:val="006E756F"/>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251"/>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2F"/>
    <w:rsid w:val="0072337E"/>
    <w:rsid w:val="0072349F"/>
    <w:rsid w:val="007235BD"/>
    <w:rsid w:val="00723D7D"/>
    <w:rsid w:val="00723DDA"/>
    <w:rsid w:val="0072405D"/>
    <w:rsid w:val="00724CC2"/>
    <w:rsid w:val="00725579"/>
    <w:rsid w:val="007255A8"/>
    <w:rsid w:val="00725723"/>
    <w:rsid w:val="007259BA"/>
    <w:rsid w:val="00725A93"/>
    <w:rsid w:val="00725B02"/>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37A3E"/>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51ED"/>
    <w:rsid w:val="00745FA3"/>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A6F"/>
    <w:rsid w:val="00782CFD"/>
    <w:rsid w:val="00783382"/>
    <w:rsid w:val="00783562"/>
    <w:rsid w:val="00783979"/>
    <w:rsid w:val="00783BB8"/>
    <w:rsid w:val="00783D73"/>
    <w:rsid w:val="00784D7F"/>
    <w:rsid w:val="00784EB1"/>
    <w:rsid w:val="007856BC"/>
    <w:rsid w:val="00785AC8"/>
    <w:rsid w:val="00785E78"/>
    <w:rsid w:val="007872A6"/>
    <w:rsid w:val="007877FA"/>
    <w:rsid w:val="0078795F"/>
    <w:rsid w:val="0079091D"/>
    <w:rsid w:val="00790957"/>
    <w:rsid w:val="0079103A"/>
    <w:rsid w:val="007912C7"/>
    <w:rsid w:val="0079199C"/>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892"/>
    <w:rsid w:val="007A1A71"/>
    <w:rsid w:val="007A1F29"/>
    <w:rsid w:val="007A2961"/>
    <w:rsid w:val="007A298E"/>
    <w:rsid w:val="007A2B0E"/>
    <w:rsid w:val="007A2B23"/>
    <w:rsid w:val="007A2B8E"/>
    <w:rsid w:val="007A2BE6"/>
    <w:rsid w:val="007A3295"/>
    <w:rsid w:val="007A3562"/>
    <w:rsid w:val="007A424D"/>
    <w:rsid w:val="007A4414"/>
    <w:rsid w:val="007A4655"/>
    <w:rsid w:val="007A4A0C"/>
    <w:rsid w:val="007A4F75"/>
    <w:rsid w:val="007A4F7A"/>
    <w:rsid w:val="007A6688"/>
    <w:rsid w:val="007A6DFF"/>
    <w:rsid w:val="007A75F1"/>
    <w:rsid w:val="007A76B4"/>
    <w:rsid w:val="007A7931"/>
    <w:rsid w:val="007B02EC"/>
    <w:rsid w:val="007B04C9"/>
    <w:rsid w:val="007B0CB2"/>
    <w:rsid w:val="007B207E"/>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278"/>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2BC6"/>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C92"/>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E8B"/>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2745"/>
    <w:rsid w:val="00833185"/>
    <w:rsid w:val="0083338D"/>
    <w:rsid w:val="0083387C"/>
    <w:rsid w:val="0083418E"/>
    <w:rsid w:val="008357B4"/>
    <w:rsid w:val="008362D2"/>
    <w:rsid w:val="00836A83"/>
    <w:rsid w:val="00840693"/>
    <w:rsid w:val="00840ACA"/>
    <w:rsid w:val="00841519"/>
    <w:rsid w:val="00841A3F"/>
    <w:rsid w:val="00841EB9"/>
    <w:rsid w:val="0084224D"/>
    <w:rsid w:val="008422EF"/>
    <w:rsid w:val="00842958"/>
    <w:rsid w:val="00844595"/>
    <w:rsid w:val="00844788"/>
    <w:rsid w:val="00844CB9"/>
    <w:rsid w:val="00844D39"/>
    <w:rsid w:val="0084518C"/>
    <w:rsid w:val="008455BA"/>
    <w:rsid w:val="00845615"/>
    <w:rsid w:val="00846693"/>
    <w:rsid w:val="008471C1"/>
    <w:rsid w:val="008475DD"/>
    <w:rsid w:val="00847E57"/>
    <w:rsid w:val="00847FB8"/>
    <w:rsid w:val="00850062"/>
    <w:rsid w:val="0085018C"/>
    <w:rsid w:val="0085093F"/>
    <w:rsid w:val="0085098D"/>
    <w:rsid w:val="00850C8D"/>
    <w:rsid w:val="0085103F"/>
    <w:rsid w:val="00851B14"/>
    <w:rsid w:val="00852531"/>
    <w:rsid w:val="00853B1E"/>
    <w:rsid w:val="0085494C"/>
    <w:rsid w:val="00854CE1"/>
    <w:rsid w:val="0085508E"/>
    <w:rsid w:val="00856054"/>
    <w:rsid w:val="00856497"/>
    <w:rsid w:val="00856EA6"/>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4ACA"/>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D61"/>
    <w:rsid w:val="00872F92"/>
    <w:rsid w:val="00873067"/>
    <w:rsid w:val="00873505"/>
    <w:rsid w:val="00873B64"/>
    <w:rsid w:val="00874BF9"/>
    <w:rsid w:val="008753AA"/>
    <w:rsid w:val="00875583"/>
    <w:rsid w:val="00875612"/>
    <w:rsid w:val="00875B3E"/>
    <w:rsid w:val="00875C56"/>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4C0C"/>
    <w:rsid w:val="0088541D"/>
    <w:rsid w:val="00886172"/>
    <w:rsid w:val="00886CB1"/>
    <w:rsid w:val="00887DCC"/>
    <w:rsid w:val="008901CA"/>
    <w:rsid w:val="00890DA7"/>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4D8D"/>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2"/>
    <w:rsid w:val="008B2A7F"/>
    <w:rsid w:val="008B2B23"/>
    <w:rsid w:val="008B2B2D"/>
    <w:rsid w:val="008B2E6E"/>
    <w:rsid w:val="008B31DA"/>
    <w:rsid w:val="008B3306"/>
    <w:rsid w:val="008B3374"/>
    <w:rsid w:val="008B37F5"/>
    <w:rsid w:val="008B3868"/>
    <w:rsid w:val="008B3C0C"/>
    <w:rsid w:val="008B42C4"/>
    <w:rsid w:val="008B514E"/>
    <w:rsid w:val="008B5610"/>
    <w:rsid w:val="008B666E"/>
    <w:rsid w:val="008B66C2"/>
    <w:rsid w:val="008B7262"/>
    <w:rsid w:val="008B7443"/>
    <w:rsid w:val="008B76A0"/>
    <w:rsid w:val="008B79E0"/>
    <w:rsid w:val="008C01AE"/>
    <w:rsid w:val="008C0ABA"/>
    <w:rsid w:val="008C1170"/>
    <w:rsid w:val="008C1187"/>
    <w:rsid w:val="008C1716"/>
    <w:rsid w:val="008C295A"/>
    <w:rsid w:val="008C2BAC"/>
    <w:rsid w:val="008C2D5D"/>
    <w:rsid w:val="008C2EE6"/>
    <w:rsid w:val="008C2F4E"/>
    <w:rsid w:val="008C332F"/>
    <w:rsid w:val="008C38E3"/>
    <w:rsid w:val="008C3A64"/>
    <w:rsid w:val="008C3ABC"/>
    <w:rsid w:val="008C3C96"/>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1AC"/>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4D9E"/>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D4D"/>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07C83"/>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0F9"/>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B55"/>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397C"/>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92C"/>
    <w:rsid w:val="00967BF7"/>
    <w:rsid w:val="00970562"/>
    <w:rsid w:val="00970A72"/>
    <w:rsid w:val="00970BA7"/>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63E"/>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5D"/>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ADE"/>
    <w:rsid w:val="00994BFC"/>
    <w:rsid w:val="00994D83"/>
    <w:rsid w:val="00994DC3"/>
    <w:rsid w:val="00994F62"/>
    <w:rsid w:val="00994FA9"/>
    <w:rsid w:val="009951AC"/>
    <w:rsid w:val="0099567A"/>
    <w:rsid w:val="00995D5A"/>
    <w:rsid w:val="00995F4A"/>
    <w:rsid w:val="009960FF"/>
    <w:rsid w:val="009962A6"/>
    <w:rsid w:val="009965BE"/>
    <w:rsid w:val="009966BC"/>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7FB"/>
    <w:rsid w:val="009A286E"/>
    <w:rsid w:val="009A2B6B"/>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242"/>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330"/>
    <w:rsid w:val="009D6BE7"/>
    <w:rsid w:val="009D6E85"/>
    <w:rsid w:val="009D6FD9"/>
    <w:rsid w:val="009D7312"/>
    <w:rsid w:val="009D796B"/>
    <w:rsid w:val="009D7AFB"/>
    <w:rsid w:val="009E00C7"/>
    <w:rsid w:val="009E0C19"/>
    <w:rsid w:val="009E1D78"/>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6EB"/>
    <w:rsid w:val="009E78A4"/>
    <w:rsid w:val="009E797A"/>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1A6"/>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1BDE"/>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5E39"/>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59E1"/>
    <w:rsid w:val="00A4714A"/>
    <w:rsid w:val="00A47627"/>
    <w:rsid w:val="00A47983"/>
    <w:rsid w:val="00A47DF5"/>
    <w:rsid w:val="00A50F8F"/>
    <w:rsid w:val="00A519BD"/>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1B4"/>
    <w:rsid w:val="00A60250"/>
    <w:rsid w:val="00A6035B"/>
    <w:rsid w:val="00A60813"/>
    <w:rsid w:val="00A608CE"/>
    <w:rsid w:val="00A610EB"/>
    <w:rsid w:val="00A6152F"/>
    <w:rsid w:val="00A61C59"/>
    <w:rsid w:val="00A61CAD"/>
    <w:rsid w:val="00A61EDC"/>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2E1"/>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C30"/>
    <w:rsid w:val="00A97E97"/>
    <w:rsid w:val="00AA0EB5"/>
    <w:rsid w:val="00AA0F6B"/>
    <w:rsid w:val="00AA0FD6"/>
    <w:rsid w:val="00AA2561"/>
    <w:rsid w:val="00AA2C08"/>
    <w:rsid w:val="00AA32BB"/>
    <w:rsid w:val="00AA3C0C"/>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C58"/>
    <w:rsid w:val="00AB1EBF"/>
    <w:rsid w:val="00AB23AD"/>
    <w:rsid w:val="00AB2BBF"/>
    <w:rsid w:val="00AB2F45"/>
    <w:rsid w:val="00AB3119"/>
    <w:rsid w:val="00AB3828"/>
    <w:rsid w:val="00AB4480"/>
    <w:rsid w:val="00AB48BB"/>
    <w:rsid w:val="00AB4978"/>
    <w:rsid w:val="00AB4B20"/>
    <w:rsid w:val="00AB5235"/>
    <w:rsid w:val="00AB5436"/>
    <w:rsid w:val="00AB57CD"/>
    <w:rsid w:val="00AB6DF7"/>
    <w:rsid w:val="00AC002D"/>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0BDF"/>
    <w:rsid w:val="00AF1134"/>
    <w:rsid w:val="00AF1489"/>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3C33"/>
    <w:rsid w:val="00AF4AC8"/>
    <w:rsid w:val="00AF5E4F"/>
    <w:rsid w:val="00AF5F3D"/>
    <w:rsid w:val="00AF5F5B"/>
    <w:rsid w:val="00AF656C"/>
    <w:rsid w:val="00AF6C7C"/>
    <w:rsid w:val="00AF6CE5"/>
    <w:rsid w:val="00AF6D8C"/>
    <w:rsid w:val="00AF7212"/>
    <w:rsid w:val="00AF793E"/>
    <w:rsid w:val="00B002B7"/>
    <w:rsid w:val="00B00476"/>
    <w:rsid w:val="00B00B69"/>
    <w:rsid w:val="00B00E64"/>
    <w:rsid w:val="00B00EC8"/>
    <w:rsid w:val="00B011EB"/>
    <w:rsid w:val="00B01553"/>
    <w:rsid w:val="00B0215E"/>
    <w:rsid w:val="00B02893"/>
    <w:rsid w:val="00B029DE"/>
    <w:rsid w:val="00B02A1B"/>
    <w:rsid w:val="00B03E6E"/>
    <w:rsid w:val="00B04021"/>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1DF6"/>
    <w:rsid w:val="00B12150"/>
    <w:rsid w:val="00B12632"/>
    <w:rsid w:val="00B128B3"/>
    <w:rsid w:val="00B128E6"/>
    <w:rsid w:val="00B13603"/>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0F94"/>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30E"/>
    <w:rsid w:val="00B5038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7D6"/>
    <w:rsid w:val="00B57ADF"/>
    <w:rsid w:val="00B6027A"/>
    <w:rsid w:val="00B602F3"/>
    <w:rsid w:val="00B6088F"/>
    <w:rsid w:val="00B60979"/>
    <w:rsid w:val="00B61012"/>
    <w:rsid w:val="00B6112A"/>
    <w:rsid w:val="00B61BB8"/>
    <w:rsid w:val="00B62FE7"/>
    <w:rsid w:val="00B63030"/>
    <w:rsid w:val="00B634D1"/>
    <w:rsid w:val="00B6408C"/>
    <w:rsid w:val="00B641DE"/>
    <w:rsid w:val="00B644BE"/>
    <w:rsid w:val="00B64587"/>
    <w:rsid w:val="00B64594"/>
    <w:rsid w:val="00B64937"/>
    <w:rsid w:val="00B64A1A"/>
    <w:rsid w:val="00B64F90"/>
    <w:rsid w:val="00B64FA0"/>
    <w:rsid w:val="00B65351"/>
    <w:rsid w:val="00B6584B"/>
    <w:rsid w:val="00B65955"/>
    <w:rsid w:val="00B659BE"/>
    <w:rsid w:val="00B65F00"/>
    <w:rsid w:val="00B67778"/>
    <w:rsid w:val="00B7088F"/>
    <w:rsid w:val="00B70C50"/>
    <w:rsid w:val="00B7173D"/>
    <w:rsid w:val="00B717D3"/>
    <w:rsid w:val="00B71899"/>
    <w:rsid w:val="00B71C0E"/>
    <w:rsid w:val="00B71DBB"/>
    <w:rsid w:val="00B72D7D"/>
    <w:rsid w:val="00B74F80"/>
    <w:rsid w:val="00B75470"/>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3BF"/>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1E69"/>
    <w:rsid w:val="00B92004"/>
    <w:rsid w:val="00B925B8"/>
    <w:rsid w:val="00B926B5"/>
    <w:rsid w:val="00B92704"/>
    <w:rsid w:val="00B932FB"/>
    <w:rsid w:val="00B93719"/>
    <w:rsid w:val="00B93B9D"/>
    <w:rsid w:val="00B93FF8"/>
    <w:rsid w:val="00B94CC3"/>
    <w:rsid w:val="00B94EC5"/>
    <w:rsid w:val="00B955EB"/>
    <w:rsid w:val="00B95680"/>
    <w:rsid w:val="00B95B31"/>
    <w:rsid w:val="00B95C1C"/>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C47"/>
    <w:rsid w:val="00BA3EA8"/>
    <w:rsid w:val="00BA3FCB"/>
    <w:rsid w:val="00BA43C2"/>
    <w:rsid w:val="00BA4AA5"/>
    <w:rsid w:val="00BA4CB8"/>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3D9"/>
    <w:rsid w:val="00BB1938"/>
    <w:rsid w:val="00BB21B5"/>
    <w:rsid w:val="00BB2993"/>
    <w:rsid w:val="00BB2BD9"/>
    <w:rsid w:val="00BB336A"/>
    <w:rsid w:val="00BB45A5"/>
    <w:rsid w:val="00BB4A2B"/>
    <w:rsid w:val="00BB4EB5"/>
    <w:rsid w:val="00BB5C60"/>
    <w:rsid w:val="00BB5FEF"/>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8A"/>
    <w:rsid w:val="00BD4EBE"/>
    <w:rsid w:val="00BD518E"/>
    <w:rsid w:val="00BD51F2"/>
    <w:rsid w:val="00BD5308"/>
    <w:rsid w:val="00BD5807"/>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0783F"/>
    <w:rsid w:val="00C078C5"/>
    <w:rsid w:val="00C10115"/>
    <w:rsid w:val="00C10236"/>
    <w:rsid w:val="00C10840"/>
    <w:rsid w:val="00C10960"/>
    <w:rsid w:val="00C11E02"/>
    <w:rsid w:val="00C11E12"/>
    <w:rsid w:val="00C11F79"/>
    <w:rsid w:val="00C123E7"/>
    <w:rsid w:val="00C12880"/>
    <w:rsid w:val="00C12F18"/>
    <w:rsid w:val="00C13A37"/>
    <w:rsid w:val="00C13BDB"/>
    <w:rsid w:val="00C1412F"/>
    <w:rsid w:val="00C142C5"/>
    <w:rsid w:val="00C14C8C"/>
    <w:rsid w:val="00C14D48"/>
    <w:rsid w:val="00C1686B"/>
    <w:rsid w:val="00C1694B"/>
    <w:rsid w:val="00C16CB9"/>
    <w:rsid w:val="00C173BC"/>
    <w:rsid w:val="00C17EC1"/>
    <w:rsid w:val="00C17F01"/>
    <w:rsid w:val="00C20339"/>
    <w:rsid w:val="00C2091E"/>
    <w:rsid w:val="00C216FE"/>
    <w:rsid w:val="00C21B27"/>
    <w:rsid w:val="00C21EE5"/>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581"/>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C36"/>
    <w:rsid w:val="00C43F14"/>
    <w:rsid w:val="00C44439"/>
    <w:rsid w:val="00C44552"/>
    <w:rsid w:val="00C45654"/>
    <w:rsid w:val="00C458B2"/>
    <w:rsid w:val="00C45C05"/>
    <w:rsid w:val="00C46687"/>
    <w:rsid w:val="00C4690C"/>
    <w:rsid w:val="00C46D3D"/>
    <w:rsid w:val="00C4711D"/>
    <w:rsid w:val="00C4773B"/>
    <w:rsid w:val="00C47FC9"/>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681B"/>
    <w:rsid w:val="00C57733"/>
    <w:rsid w:val="00C579A0"/>
    <w:rsid w:val="00C57E0E"/>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6993"/>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8E5"/>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876BB"/>
    <w:rsid w:val="00C90221"/>
    <w:rsid w:val="00C902B2"/>
    <w:rsid w:val="00C90AB9"/>
    <w:rsid w:val="00C90B09"/>
    <w:rsid w:val="00C90BBF"/>
    <w:rsid w:val="00C9153C"/>
    <w:rsid w:val="00C91865"/>
    <w:rsid w:val="00C92F5B"/>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E66"/>
    <w:rsid w:val="00CA3FA9"/>
    <w:rsid w:val="00CA40A4"/>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1A"/>
    <w:rsid w:val="00CB692B"/>
    <w:rsid w:val="00CB7023"/>
    <w:rsid w:val="00CB724B"/>
    <w:rsid w:val="00CB7F24"/>
    <w:rsid w:val="00CC05F3"/>
    <w:rsid w:val="00CC0B0E"/>
    <w:rsid w:val="00CC0DE8"/>
    <w:rsid w:val="00CC1194"/>
    <w:rsid w:val="00CC13B2"/>
    <w:rsid w:val="00CC196E"/>
    <w:rsid w:val="00CC21FC"/>
    <w:rsid w:val="00CC2664"/>
    <w:rsid w:val="00CC2DD6"/>
    <w:rsid w:val="00CC2F05"/>
    <w:rsid w:val="00CC33F8"/>
    <w:rsid w:val="00CC3D99"/>
    <w:rsid w:val="00CC46C6"/>
    <w:rsid w:val="00CC497B"/>
    <w:rsid w:val="00CC4C7B"/>
    <w:rsid w:val="00CC4CA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0CA"/>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1D"/>
    <w:rsid w:val="00CF3432"/>
    <w:rsid w:val="00CF3687"/>
    <w:rsid w:val="00CF36DB"/>
    <w:rsid w:val="00CF37FD"/>
    <w:rsid w:val="00CF3842"/>
    <w:rsid w:val="00CF3FAE"/>
    <w:rsid w:val="00CF4B06"/>
    <w:rsid w:val="00CF590B"/>
    <w:rsid w:val="00CF5CB6"/>
    <w:rsid w:val="00CF6300"/>
    <w:rsid w:val="00CF7423"/>
    <w:rsid w:val="00CF7CC9"/>
    <w:rsid w:val="00CF7CCA"/>
    <w:rsid w:val="00D00507"/>
    <w:rsid w:val="00D0072D"/>
    <w:rsid w:val="00D00F80"/>
    <w:rsid w:val="00D0176D"/>
    <w:rsid w:val="00D02248"/>
    <w:rsid w:val="00D03BA8"/>
    <w:rsid w:val="00D03EFB"/>
    <w:rsid w:val="00D03F8F"/>
    <w:rsid w:val="00D041F5"/>
    <w:rsid w:val="00D0424B"/>
    <w:rsid w:val="00D042D8"/>
    <w:rsid w:val="00D042E9"/>
    <w:rsid w:val="00D04ABC"/>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611A"/>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66"/>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ABF"/>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84A"/>
    <w:rsid w:val="00D71962"/>
    <w:rsid w:val="00D72C98"/>
    <w:rsid w:val="00D73119"/>
    <w:rsid w:val="00D732FE"/>
    <w:rsid w:val="00D73AA0"/>
    <w:rsid w:val="00D74145"/>
    <w:rsid w:val="00D74697"/>
    <w:rsid w:val="00D75201"/>
    <w:rsid w:val="00D752F2"/>
    <w:rsid w:val="00D75887"/>
    <w:rsid w:val="00D75E41"/>
    <w:rsid w:val="00D7623A"/>
    <w:rsid w:val="00D76447"/>
    <w:rsid w:val="00D765A2"/>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4CFA"/>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2C13"/>
    <w:rsid w:val="00DB3490"/>
    <w:rsid w:val="00DB36E0"/>
    <w:rsid w:val="00DB3730"/>
    <w:rsid w:val="00DB3A03"/>
    <w:rsid w:val="00DB3AA4"/>
    <w:rsid w:val="00DB41B4"/>
    <w:rsid w:val="00DB4232"/>
    <w:rsid w:val="00DB49BE"/>
    <w:rsid w:val="00DB4BBA"/>
    <w:rsid w:val="00DB55B8"/>
    <w:rsid w:val="00DB6013"/>
    <w:rsid w:val="00DB605B"/>
    <w:rsid w:val="00DB6351"/>
    <w:rsid w:val="00DB6822"/>
    <w:rsid w:val="00DB6D64"/>
    <w:rsid w:val="00DB7880"/>
    <w:rsid w:val="00DB7B15"/>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61E"/>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9A2"/>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3E4"/>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47FA2"/>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4EF1"/>
    <w:rsid w:val="00E751E2"/>
    <w:rsid w:val="00E76654"/>
    <w:rsid w:val="00E76890"/>
    <w:rsid w:val="00E76DA3"/>
    <w:rsid w:val="00E773DD"/>
    <w:rsid w:val="00E774F0"/>
    <w:rsid w:val="00E77664"/>
    <w:rsid w:val="00E77B8C"/>
    <w:rsid w:val="00E806BC"/>
    <w:rsid w:val="00E80AA4"/>
    <w:rsid w:val="00E82BE1"/>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696E"/>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133"/>
    <w:rsid w:val="00EA55E1"/>
    <w:rsid w:val="00EA56B1"/>
    <w:rsid w:val="00EA575D"/>
    <w:rsid w:val="00EA5BC7"/>
    <w:rsid w:val="00EA5F15"/>
    <w:rsid w:val="00EA618D"/>
    <w:rsid w:val="00EA6439"/>
    <w:rsid w:val="00EA6569"/>
    <w:rsid w:val="00EA7527"/>
    <w:rsid w:val="00EA7D43"/>
    <w:rsid w:val="00EB0050"/>
    <w:rsid w:val="00EB06BE"/>
    <w:rsid w:val="00EB09B3"/>
    <w:rsid w:val="00EB101A"/>
    <w:rsid w:val="00EB10C4"/>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9FF"/>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02D"/>
    <w:rsid w:val="00EE72FC"/>
    <w:rsid w:val="00EE766D"/>
    <w:rsid w:val="00EE78D7"/>
    <w:rsid w:val="00EF0210"/>
    <w:rsid w:val="00EF184A"/>
    <w:rsid w:val="00EF1A3E"/>
    <w:rsid w:val="00EF1B85"/>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B0A"/>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118"/>
    <w:rsid w:val="00F209AD"/>
    <w:rsid w:val="00F21427"/>
    <w:rsid w:val="00F217B0"/>
    <w:rsid w:val="00F229D5"/>
    <w:rsid w:val="00F22F3E"/>
    <w:rsid w:val="00F23ADC"/>
    <w:rsid w:val="00F24AE6"/>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90F"/>
    <w:rsid w:val="00F33CAE"/>
    <w:rsid w:val="00F33EC8"/>
    <w:rsid w:val="00F340E0"/>
    <w:rsid w:val="00F34152"/>
    <w:rsid w:val="00F34653"/>
    <w:rsid w:val="00F34C55"/>
    <w:rsid w:val="00F34C87"/>
    <w:rsid w:val="00F35900"/>
    <w:rsid w:val="00F359E8"/>
    <w:rsid w:val="00F35F04"/>
    <w:rsid w:val="00F365DC"/>
    <w:rsid w:val="00F3679F"/>
    <w:rsid w:val="00F40B97"/>
    <w:rsid w:val="00F40FA4"/>
    <w:rsid w:val="00F41151"/>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6C12"/>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22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420"/>
    <w:rsid w:val="00F82580"/>
    <w:rsid w:val="00F83CF9"/>
    <w:rsid w:val="00F8409E"/>
    <w:rsid w:val="00F842C0"/>
    <w:rsid w:val="00F84467"/>
    <w:rsid w:val="00F8496F"/>
    <w:rsid w:val="00F84990"/>
    <w:rsid w:val="00F84EFC"/>
    <w:rsid w:val="00F85619"/>
    <w:rsid w:val="00F8571B"/>
    <w:rsid w:val="00F858AD"/>
    <w:rsid w:val="00F85F7E"/>
    <w:rsid w:val="00F86ED7"/>
    <w:rsid w:val="00F9004B"/>
    <w:rsid w:val="00F90758"/>
    <w:rsid w:val="00F91239"/>
    <w:rsid w:val="00F915E0"/>
    <w:rsid w:val="00F926EC"/>
    <w:rsid w:val="00F92833"/>
    <w:rsid w:val="00F9305E"/>
    <w:rsid w:val="00F9317D"/>
    <w:rsid w:val="00F9335B"/>
    <w:rsid w:val="00F939EB"/>
    <w:rsid w:val="00F93BC7"/>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59E"/>
    <w:rsid w:val="00FA5780"/>
    <w:rsid w:val="00FA5937"/>
    <w:rsid w:val="00FA718F"/>
    <w:rsid w:val="00FA78F8"/>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0ED"/>
    <w:rsid w:val="00FB4614"/>
    <w:rsid w:val="00FB461D"/>
    <w:rsid w:val="00FB4A92"/>
    <w:rsid w:val="00FB57E6"/>
    <w:rsid w:val="00FB5B9E"/>
    <w:rsid w:val="00FB69E7"/>
    <w:rsid w:val="00FB6D88"/>
    <w:rsid w:val="00FB6FDE"/>
    <w:rsid w:val="00FB7265"/>
    <w:rsid w:val="00FB7A93"/>
    <w:rsid w:val="00FB7BCE"/>
    <w:rsid w:val="00FB7CFE"/>
    <w:rsid w:val="00FC089F"/>
    <w:rsid w:val="00FC0F6C"/>
    <w:rsid w:val="00FC11CC"/>
    <w:rsid w:val="00FC1756"/>
    <w:rsid w:val="00FC1DCB"/>
    <w:rsid w:val="00FC1FA7"/>
    <w:rsid w:val="00FC29A4"/>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2CC5"/>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7C6278"/>
    <w:pPr>
      <w:keepNext/>
      <w:keepLines/>
      <w:numPr>
        <w:numId w:val="31"/>
      </w:numPr>
      <w:spacing w:before="360" w:after="120"/>
      <w:outlineLvl w:val="0"/>
      <w:pPrChange w:id="0" w:author="Idit Balachsan" w:date="2020-01-27T13:35:00Z">
        <w:pPr>
          <w:keepNext/>
          <w:keepLines/>
          <w:numPr>
            <w:numId w:val="31"/>
          </w:numPr>
          <w:spacing w:before="360" w:after="120" w:line="360" w:lineRule="auto"/>
          <w:ind w:left="432" w:hanging="432"/>
          <w:jc w:val="both"/>
          <w:outlineLvl w:val="0"/>
        </w:pPr>
      </w:pPrChange>
    </w:pPr>
    <w:rPr>
      <w:rFonts w:eastAsiaTheme="majorEastAsia" w:cs="David"/>
      <w:b/>
      <w:color w:val="000000" w:themeColor="text1"/>
      <w:sz w:val="28"/>
      <w:szCs w:val="32"/>
      <w:rPrChange w:id="0" w:author="Idit Balachsan" w:date="2020-01-27T13:35:00Z">
        <w:rPr>
          <w:rFonts w:ascii="David" w:eastAsiaTheme="majorEastAsia" w:hAnsi="David" w:cs="David"/>
          <w:b/>
          <w:color w:val="000000" w:themeColor="text1"/>
          <w:sz w:val="28"/>
          <w:szCs w:val="32"/>
          <w:lang w:val="en-US" w:eastAsia="en-US" w:bidi="he-IL"/>
        </w:rPr>
      </w:rPrChange>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7C6278"/>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7C6278"/>
    <w:pPr>
      <w:tabs>
        <w:tab w:val="left" w:pos="1977"/>
        <w:tab w:val="right" w:leader="dot" w:pos="9736"/>
      </w:tabs>
      <w:spacing w:before="120" w:line="240" w:lineRule="auto"/>
      <w:jc w:val="left"/>
      <w:pPrChange w:id="1" w:author="Idit Balachsan" w:date="2020-01-27T13:39:00Z">
        <w:pPr>
          <w:bidi/>
          <w:spacing w:before="120" w:line="360" w:lineRule="auto"/>
        </w:pPr>
      </w:pPrChange>
    </w:pPr>
    <w:rPr>
      <w:rFonts w:asciiTheme="minorHAnsi" w:hAnsiTheme="minorHAnsi" w:cstheme="minorHAnsi"/>
      <w:b/>
      <w:bCs/>
      <w:i/>
      <w:iCs/>
      <w:rPrChange w:id="1" w:author="Idit Balachsan" w:date="2020-01-27T13:39:00Z">
        <w:rPr>
          <w:rFonts w:asciiTheme="minorHAnsi" w:hAnsiTheme="minorHAnsi" w:cstheme="minorHAnsi"/>
          <w:b/>
          <w:bCs/>
          <w:i/>
          <w:iCs/>
          <w:sz w:val="24"/>
          <w:szCs w:val="24"/>
          <w:lang w:val="en-US" w:eastAsia="en-US" w:bidi="he-IL"/>
        </w:rPr>
      </w:rPrChange>
    </w:rPr>
  </w:style>
  <w:style w:type="paragraph" w:styleId="TOC2">
    <w:name w:val="toc 2"/>
    <w:basedOn w:val="Normal"/>
    <w:next w:val="Normal"/>
    <w:autoRedefine/>
    <w:uiPriority w:val="39"/>
    <w:unhideWhenUsed/>
    <w:rsid w:val="007C6278"/>
    <w:pPr>
      <w:tabs>
        <w:tab w:val="left" w:pos="3098"/>
        <w:tab w:val="right" w:leader="dot" w:pos="9736"/>
      </w:tabs>
      <w:spacing w:before="120" w:line="240" w:lineRule="auto"/>
      <w:ind w:left="240"/>
      <w:jc w:val="left"/>
      <w:pPrChange w:id="2" w:author="Idit Balachsan" w:date="2020-01-27T13:37:00Z">
        <w:pPr>
          <w:bidi/>
          <w:spacing w:before="120" w:line="360" w:lineRule="auto"/>
          <w:ind w:left="240"/>
        </w:pPr>
      </w:pPrChange>
    </w:pPr>
    <w:rPr>
      <w:rFonts w:asciiTheme="minorHAnsi" w:hAnsiTheme="minorHAnsi" w:cstheme="minorHAnsi"/>
      <w:b/>
      <w:bCs/>
      <w:sz w:val="22"/>
      <w:szCs w:val="22"/>
      <w:rPrChange w:id="2" w:author="Idit Balachsan" w:date="2020-01-27T13:37:00Z">
        <w:rPr>
          <w:rFonts w:asciiTheme="minorHAnsi" w:hAnsiTheme="minorHAnsi" w:cstheme="minorHAnsi"/>
          <w:b/>
          <w:bCs/>
          <w:sz w:val="22"/>
          <w:szCs w:val="22"/>
          <w:lang w:val="en-US" w:eastAsia="en-US" w:bidi="he-IL"/>
        </w:rPr>
      </w:rPrChange>
    </w:rPr>
  </w:style>
  <w:style w:type="paragraph" w:styleId="TOC3">
    <w:name w:val="toc 3"/>
    <w:basedOn w:val="Normal"/>
    <w:next w:val="Normal"/>
    <w:autoRedefine/>
    <w:uiPriority w:val="39"/>
    <w:unhideWhenUsed/>
    <w:rsid w:val="00506A92"/>
    <w:pPr>
      <w:bidi/>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256D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20457565">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0691950">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38EAB-7126-9F4D-B5D8-733C9050E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3</TotalTime>
  <Pages>38</Pages>
  <Words>41638</Words>
  <Characters>237340</Characters>
  <Application>Microsoft Office Word</Application>
  <DocSecurity>0</DocSecurity>
  <Lines>1977</Lines>
  <Paragraphs>55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78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21</cp:revision>
  <cp:lastPrinted>2019-07-30T19:33:00Z</cp:lastPrinted>
  <dcterms:created xsi:type="dcterms:W3CDTF">2019-07-30T19:20:00Z</dcterms:created>
  <dcterms:modified xsi:type="dcterms:W3CDTF">2020-01-27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